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9DC924" w14:textId="77777777" w:rsidR="00DA4B7C" w:rsidRDefault="00DA2B0A" w:rsidP="00DA2B0A">
      <w:pPr>
        <w:pStyle w:val="ListParagraph"/>
        <w:spacing w:after="0" w:line="240" w:lineRule="auto"/>
        <w:ind w:left="0"/>
        <w:jc w:val="center"/>
        <w:rPr>
          <w:rFonts w:ascii="Times New Roman" w:hAnsi="Times New Roman"/>
          <w:b/>
          <w:sz w:val="24"/>
          <w:szCs w:val="24"/>
          <w:lang w:val="id-ID"/>
        </w:rPr>
      </w:pPr>
      <w:r w:rsidRPr="00DA2B0A">
        <w:rPr>
          <w:rFonts w:ascii="Times New Roman" w:hAnsi="Times New Roman"/>
          <w:b/>
          <w:sz w:val="24"/>
          <w:szCs w:val="24"/>
        </w:rPr>
        <w:t xml:space="preserve">PENGARUH PROFITABILITAS, LEVERAGE, INTENSITAS ASET TETAP DAN INTENSITAS PERSEDIAN TERHADAP </w:t>
      </w:r>
    </w:p>
    <w:p w14:paraId="5B88BF23" w14:textId="333A3263" w:rsidR="00D53D5C" w:rsidRPr="00DA2B0A" w:rsidRDefault="00DA2B0A" w:rsidP="00DA2B0A">
      <w:pPr>
        <w:pStyle w:val="ListParagraph"/>
        <w:spacing w:after="0" w:line="240" w:lineRule="auto"/>
        <w:ind w:left="0"/>
        <w:jc w:val="center"/>
        <w:rPr>
          <w:rFonts w:ascii="Times New Roman" w:eastAsia="Yu Gothic UI" w:hAnsi="Times New Roman"/>
          <w:i/>
          <w:sz w:val="24"/>
          <w:szCs w:val="24"/>
          <w:lang w:val="id-ID"/>
        </w:rPr>
      </w:pPr>
      <w:r w:rsidRPr="00DA2B0A">
        <w:rPr>
          <w:rFonts w:ascii="Times New Roman" w:hAnsi="Times New Roman"/>
          <w:b/>
          <w:sz w:val="24"/>
          <w:szCs w:val="24"/>
        </w:rPr>
        <w:t>MANAJEMEN PAJAK</w:t>
      </w:r>
    </w:p>
    <w:p w14:paraId="28197D81" w14:textId="77777777" w:rsidR="00D53D5C" w:rsidRPr="00DA2B0A" w:rsidRDefault="00D53D5C" w:rsidP="00DA2B0A">
      <w:pPr>
        <w:rPr>
          <w:rFonts w:eastAsia="Yu Gothic UI"/>
          <w:b/>
          <w:lang w:val="id-ID"/>
        </w:rPr>
      </w:pPr>
    </w:p>
    <w:p w14:paraId="7BD8C7D0" w14:textId="27F13B05" w:rsidR="00DA2B0A" w:rsidRDefault="00D53D5C" w:rsidP="00DA2B0A">
      <w:pPr>
        <w:pStyle w:val="Heading2"/>
        <w:spacing w:before="0"/>
        <w:jc w:val="center"/>
        <w:rPr>
          <w:rStyle w:val="TekananRumit"/>
          <w:rFonts w:cs="Times New Roman"/>
          <w:iCs w:val="0"/>
          <w:color w:val="000000" w:themeColor="text1"/>
          <w:sz w:val="24"/>
          <w:szCs w:val="24"/>
          <w:vertAlign w:val="superscript"/>
          <w:lang w:val="id-ID"/>
        </w:rPr>
      </w:pPr>
      <w:r w:rsidRPr="00DA2B0A">
        <w:rPr>
          <w:rFonts w:ascii="Times New Roman" w:hAnsi="Times New Roman" w:cs="Times New Roman"/>
          <w:color w:val="000000" w:themeColor="text1"/>
          <w:sz w:val="24"/>
          <w:szCs w:val="24"/>
        </w:rPr>
        <w:t>Grace Gabena</w:t>
      </w:r>
      <w:r w:rsidRPr="00DA2B0A">
        <w:rPr>
          <w:rStyle w:val="TekananRumit"/>
          <w:rFonts w:cs="Times New Roman"/>
          <w:iCs w:val="0"/>
          <w:color w:val="000000" w:themeColor="text1"/>
          <w:sz w:val="24"/>
          <w:szCs w:val="24"/>
          <w:vertAlign w:val="superscript"/>
        </w:rPr>
        <w:t>1</w:t>
      </w:r>
      <w:r w:rsidRPr="00DA2B0A">
        <w:rPr>
          <w:rStyle w:val="TekananRumit"/>
          <w:rFonts w:cs="Times New Roman"/>
          <w:iCs w:val="0"/>
          <w:color w:val="000000" w:themeColor="text1"/>
          <w:sz w:val="24"/>
          <w:szCs w:val="24"/>
        </w:rPr>
        <w:t>, Andreas</w:t>
      </w:r>
      <w:r w:rsidRPr="00DA2B0A">
        <w:rPr>
          <w:rStyle w:val="TekananRumit"/>
          <w:rFonts w:cs="Times New Roman"/>
          <w:iCs w:val="0"/>
          <w:color w:val="000000" w:themeColor="text1"/>
          <w:sz w:val="24"/>
          <w:szCs w:val="24"/>
          <w:vertAlign w:val="superscript"/>
        </w:rPr>
        <w:t>2</w:t>
      </w:r>
      <w:r w:rsidRPr="00DA2B0A">
        <w:rPr>
          <w:rStyle w:val="TekananRumit"/>
          <w:rFonts w:cs="Times New Roman"/>
          <w:iCs w:val="0"/>
          <w:color w:val="000000" w:themeColor="text1"/>
          <w:sz w:val="24"/>
          <w:szCs w:val="24"/>
          <w:lang w:val="id-ID"/>
        </w:rPr>
        <w:t xml:space="preserve">, </w:t>
      </w:r>
      <w:r w:rsidRPr="00DA2B0A">
        <w:rPr>
          <w:rStyle w:val="TekananRumit"/>
          <w:rFonts w:cs="Times New Roman"/>
          <w:iCs w:val="0"/>
          <w:color w:val="000000" w:themeColor="text1"/>
          <w:sz w:val="24"/>
          <w:szCs w:val="24"/>
        </w:rPr>
        <w:t>Devi Safitri</w:t>
      </w:r>
      <w:r w:rsidR="00DA2B0A">
        <w:rPr>
          <w:rStyle w:val="TekananRumit"/>
          <w:rFonts w:cs="Times New Roman"/>
          <w:iCs w:val="0"/>
          <w:color w:val="000000" w:themeColor="text1"/>
          <w:sz w:val="24"/>
          <w:szCs w:val="24"/>
          <w:vertAlign w:val="superscript"/>
          <w:lang w:val="id-ID"/>
        </w:rPr>
        <w:t>2</w:t>
      </w:r>
    </w:p>
    <w:p w14:paraId="5AFDBAB8" w14:textId="0139E16F" w:rsidR="00D53D5C" w:rsidRDefault="00DA2B0A" w:rsidP="00DA2B0A">
      <w:pPr>
        <w:pStyle w:val="Heading2"/>
        <w:spacing w:before="0"/>
        <w:jc w:val="center"/>
        <w:rPr>
          <w:rFonts w:ascii="Times New Roman" w:eastAsia="Yu Gothic UI" w:hAnsi="Times New Roman" w:cs="Times New Roman"/>
          <w:b w:val="0"/>
          <w:color w:val="000000" w:themeColor="text1"/>
          <w:sz w:val="24"/>
          <w:szCs w:val="24"/>
          <w:lang w:val="id-ID"/>
        </w:rPr>
      </w:pPr>
      <w:r w:rsidRPr="00DA2B0A">
        <w:rPr>
          <w:rFonts w:ascii="Times New Roman" w:eastAsia="Yu Gothic UI" w:hAnsi="Times New Roman" w:cs="Times New Roman"/>
          <w:b w:val="0"/>
          <w:color w:val="000000" w:themeColor="text1"/>
          <w:sz w:val="24"/>
          <w:szCs w:val="24"/>
          <w:lang w:val="id-ID"/>
        </w:rPr>
        <w:t xml:space="preserve">1) Mahasiswa </w:t>
      </w:r>
      <w:r w:rsidR="00D53D5C" w:rsidRPr="00DA2B0A">
        <w:rPr>
          <w:rFonts w:ascii="Times New Roman" w:eastAsia="Yu Gothic UI" w:hAnsi="Times New Roman" w:cs="Times New Roman"/>
          <w:b w:val="0"/>
          <w:color w:val="000000" w:themeColor="text1"/>
          <w:sz w:val="24"/>
          <w:szCs w:val="24"/>
          <w:lang w:val="id-ID"/>
        </w:rPr>
        <w:t>Jurusan Akuntansi, Fakultas Ekonomi dan Bisnis</w:t>
      </w:r>
      <w:r w:rsidRPr="00DA2B0A">
        <w:rPr>
          <w:rFonts w:ascii="Times New Roman" w:eastAsia="Yu Gothic UI" w:hAnsi="Times New Roman" w:cs="Times New Roman"/>
          <w:b w:val="0"/>
          <w:color w:val="000000" w:themeColor="text1"/>
          <w:sz w:val="24"/>
          <w:szCs w:val="24"/>
          <w:lang w:val="id-ID"/>
        </w:rPr>
        <w:t xml:space="preserve">, </w:t>
      </w:r>
      <w:r w:rsidR="00D53D5C" w:rsidRPr="00DA2B0A">
        <w:rPr>
          <w:rFonts w:ascii="Times New Roman" w:eastAsia="Yu Gothic UI" w:hAnsi="Times New Roman" w:cs="Times New Roman"/>
          <w:b w:val="0"/>
          <w:color w:val="000000" w:themeColor="text1"/>
          <w:sz w:val="24"/>
          <w:szCs w:val="24"/>
          <w:lang w:val="id-ID"/>
        </w:rPr>
        <w:t>Universitas Riau</w:t>
      </w:r>
    </w:p>
    <w:p w14:paraId="5CE0F819" w14:textId="1FA7EE71" w:rsidR="00DA2B0A" w:rsidRPr="00DA2B0A" w:rsidRDefault="00DA2B0A" w:rsidP="00DA2B0A">
      <w:pPr>
        <w:jc w:val="center"/>
        <w:rPr>
          <w:rFonts w:eastAsia="Yu Gothic UI"/>
          <w:lang w:val="id-ID"/>
        </w:rPr>
      </w:pPr>
      <w:r>
        <w:rPr>
          <w:rFonts w:eastAsia="Yu Gothic UI"/>
          <w:color w:val="000000" w:themeColor="text1"/>
          <w:lang w:val="id-ID"/>
        </w:rPr>
        <w:t>2</w:t>
      </w:r>
      <w:r w:rsidRPr="00DA2B0A">
        <w:rPr>
          <w:rFonts w:eastAsia="Yu Gothic UI"/>
          <w:color w:val="000000" w:themeColor="text1"/>
          <w:lang w:val="id-ID"/>
        </w:rPr>
        <w:t xml:space="preserve">) </w:t>
      </w:r>
      <w:r>
        <w:rPr>
          <w:rFonts w:eastAsia="Yu Gothic UI"/>
          <w:color w:val="000000" w:themeColor="text1"/>
          <w:lang w:val="id-ID"/>
        </w:rPr>
        <w:t>Dosen</w:t>
      </w:r>
      <w:r w:rsidRPr="00DA2B0A">
        <w:rPr>
          <w:rFonts w:eastAsia="Yu Gothic UI"/>
          <w:color w:val="000000" w:themeColor="text1"/>
          <w:lang w:val="id-ID"/>
        </w:rPr>
        <w:t xml:space="preserve"> </w:t>
      </w:r>
      <w:r w:rsidRPr="00DA2B0A">
        <w:rPr>
          <w:rFonts w:eastAsia="Yu Gothic UI"/>
          <w:bCs/>
          <w:color w:val="000000" w:themeColor="text1"/>
          <w:lang w:val="id-ID"/>
        </w:rPr>
        <w:t>Jurusan Akuntansi, Fakultas Ekonomi dan Bisnis</w:t>
      </w:r>
      <w:r w:rsidRPr="00DA2B0A">
        <w:rPr>
          <w:rFonts w:eastAsia="Yu Gothic UI"/>
          <w:color w:val="000000" w:themeColor="text1"/>
          <w:lang w:val="id-ID"/>
        </w:rPr>
        <w:t xml:space="preserve">, </w:t>
      </w:r>
      <w:r w:rsidRPr="00DA2B0A">
        <w:rPr>
          <w:rFonts w:eastAsia="Yu Gothic UI"/>
          <w:bCs/>
          <w:color w:val="000000" w:themeColor="text1"/>
          <w:lang w:val="id-ID"/>
        </w:rPr>
        <w:t>Universitas Riau</w:t>
      </w:r>
    </w:p>
    <w:p w14:paraId="52F10F17" w14:textId="23A395C1" w:rsidR="00D53D5C" w:rsidRPr="00DA2B0A" w:rsidRDefault="00DA2B0A" w:rsidP="00DA2B0A">
      <w:pPr>
        <w:jc w:val="center"/>
        <w:rPr>
          <w:rFonts w:eastAsia="Yu Gothic UI"/>
          <w:bCs/>
          <w:lang w:val="id-ID"/>
        </w:rPr>
      </w:pPr>
      <w:r w:rsidRPr="00DA2B0A">
        <w:rPr>
          <w:rFonts w:eastAsia="Yu Gothic UI"/>
          <w:bCs/>
          <w:lang w:val="nl-NL"/>
        </w:rPr>
        <w:t xml:space="preserve">Email </w:t>
      </w:r>
      <w:r w:rsidR="00D53D5C" w:rsidRPr="00DA2B0A">
        <w:rPr>
          <w:rFonts w:eastAsia="Yu Gothic UI"/>
          <w:bCs/>
          <w:lang w:val="id-ID"/>
        </w:rPr>
        <w:t xml:space="preserve">: </w:t>
      </w:r>
      <w:hyperlink r:id="rId9" w:history="1">
        <w:r w:rsidR="00D53D5C" w:rsidRPr="00DA2B0A">
          <w:rPr>
            <w:rStyle w:val="Hyperlink"/>
            <w:rFonts w:eastAsia="Yu Gothic UI"/>
            <w:bCs/>
            <w:lang w:val="id-ID"/>
          </w:rPr>
          <w:t>grace.gabena3289@student.ac.id</w:t>
        </w:r>
      </w:hyperlink>
      <w:hyperlink r:id="rId10" w:history="1"/>
      <w:r w:rsidR="00D53D5C" w:rsidRPr="00DA2B0A">
        <w:t xml:space="preserve"> </w:t>
      </w:r>
    </w:p>
    <w:p w14:paraId="04DCD4ED" w14:textId="77777777" w:rsidR="00D53D5C" w:rsidRDefault="00D53D5C" w:rsidP="00DA2B0A">
      <w:pPr>
        <w:jc w:val="center"/>
        <w:rPr>
          <w:rFonts w:eastAsia="Yu Gothic UI"/>
          <w:b/>
          <w:bCs/>
          <w:lang w:val="id-ID"/>
        </w:rPr>
      </w:pPr>
    </w:p>
    <w:p w14:paraId="55B4D38B" w14:textId="014E54A1" w:rsidR="00DA2B0A" w:rsidRPr="00DA2B0A" w:rsidRDefault="00DA2B0A" w:rsidP="00DA2B0A">
      <w:pPr>
        <w:jc w:val="center"/>
        <w:rPr>
          <w:rFonts w:eastAsia="Yu Gothic UI"/>
          <w:b/>
          <w:bCs/>
          <w:i/>
          <w:lang w:val="id-ID"/>
        </w:rPr>
      </w:pPr>
      <w:r w:rsidRPr="00DA2B0A">
        <w:rPr>
          <w:i/>
          <w:iCs/>
        </w:rPr>
        <w:t>The Influence Of Profitability, Leverage, Fixed Asset Intensity And Inventory Intensity On Tax Management</w:t>
      </w:r>
    </w:p>
    <w:p w14:paraId="35115CC3" w14:textId="77777777" w:rsidR="00DA2B0A" w:rsidRDefault="00DA2B0A" w:rsidP="00DA2B0A">
      <w:pPr>
        <w:pStyle w:val="Heading1"/>
        <w:spacing w:before="0"/>
        <w:jc w:val="center"/>
        <w:rPr>
          <w:rFonts w:ascii="Times New Roman" w:eastAsia="Yu Gothic UI" w:hAnsi="Times New Roman" w:cs="Times New Roman"/>
          <w:iCs/>
          <w:color w:val="auto"/>
          <w:sz w:val="24"/>
          <w:szCs w:val="24"/>
          <w:lang w:val="id-ID"/>
        </w:rPr>
      </w:pPr>
    </w:p>
    <w:p w14:paraId="26E14D55" w14:textId="54477D4F" w:rsidR="00D53D5C" w:rsidRPr="00DA2B0A" w:rsidRDefault="00DA2B0A" w:rsidP="00DA2B0A">
      <w:pPr>
        <w:pStyle w:val="Heading1"/>
        <w:spacing w:before="0"/>
        <w:jc w:val="center"/>
        <w:rPr>
          <w:rFonts w:ascii="Times New Roman" w:eastAsia="Yu Gothic UI" w:hAnsi="Times New Roman" w:cs="Times New Roman"/>
          <w:b w:val="0"/>
          <w:i/>
          <w:iCs/>
          <w:color w:val="auto"/>
          <w:sz w:val="24"/>
          <w:szCs w:val="24"/>
        </w:rPr>
      </w:pPr>
      <w:r w:rsidRPr="00DA2B0A">
        <w:rPr>
          <w:rFonts w:ascii="Times New Roman" w:eastAsia="Yu Gothic UI" w:hAnsi="Times New Roman" w:cs="Times New Roman"/>
          <w:b w:val="0"/>
          <w:i/>
          <w:iCs/>
          <w:color w:val="auto"/>
          <w:sz w:val="24"/>
          <w:szCs w:val="24"/>
        </w:rPr>
        <w:t xml:space="preserve">ABSTRACT </w:t>
      </w:r>
    </w:p>
    <w:p w14:paraId="2C60896D" w14:textId="77777777" w:rsidR="00D53D5C" w:rsidRPr="00DA2B0A" w:rsidRDefault="00D53D5C" w:rsidP="00DA2B0A">
      <w:pPr>
        <w:pStyle w:val="ListParagraph"/>
        <w:spacing w:after="0" w:line="240" w:lineRule="auto"/>
        <w:ind w:left="0"/>
        <w:jc w:val="both"/>
        <w:rPr>
          <w:rFonts w:ascii="Times New Roman" w:hAnsi="Times New Roman"/>
          <w:iCs/>
          <w:sz w:val="24"/>
          <w:szCs w:val="24"/>
        </w:rPr>
      </w:pPr>
    </w:p>
    <w:p w14:paraId="0E84E262" w14:textId="77777777" w:rsidR="00D53D5C" w:rsidRPr="00DA2B0A" w:rsidRDefault="00D53D5C" w:rsidP="00DA2B0A">
      <w:pPr>
        <w:pStyle w:val="ListParagraph"/>
        <w:spacing w:after="0" w:line="240" w:lineRule="auto"/>
        <w:ind w:left="0"/>
        <w:jc w:val="both"/>
        <w:rPr>
          <w:rFonts w:ascii="Times New Roman" w:hAnsi="Times New Roman"/>
          <w:i/>
          <w:iCs/>
          <w:sz w:val="24"/>
          <w:szCs w:val="24"/>
        </w:rPr>
      </w:pPr>
      <w:r w:rsidRPr="00DA2B0A">
        <w:rPr>
          <w:rFonts w:ascii="Times New Roman" w:hAnsi="Times New Roman"/>
          <w:i/>
          <w:iCs/>
          <w:sz w:val="24"/>
          <w:szCs w:val="24"/>
        </w:rPr>
        <w:t xml:space="preserve">This research aims to examine the influence of profitability, leverage, fixed asset intensity and inventory intensity on tax management. The population of this research is all Manufacturing sector companies listed on the Indonesia Stock Exchange from 2019 to 2021. The sample in this research, which was determined based on certain characteristics, was 87 companies using a purposive sampling method from a total population of 214 companies. The data analysis technique used in this research is multiple linear regression analysis using SPSS 26 software. The results of the research show that profitability and asset intensity still influence Tax Management. Meanwhile, leverage and inventory intensity have no effect on Tax Management. Independent variabels can explain the influence of tax management by 14.8%, while the remaining 85.2% is influenced by other factors not included in this regression model. </w:t>
      </w:r>
    </w:p>
    <w:p w14:paraId="1AED7D88" w14:textId="77777777" w:rsidR="00D53D5C" w:rsidRPr="00DA2B0A" w:rsidRDefault="00D53D5C" w:rsidP="00DA2B0A">
      <w:pPr>
        <w:pStyle w:val="ListParagraph"/>
        <w:spacing w:after="0" w:line="240" w:lineRule="auto"/>
        <w:ind w:left="0"/>
        <w:jc w:val="both"/>
        <w:rPr>
          <w:rFonts w:ascii="Times New Roman" w:hAnsi="Times New Roman"/>
          <w:i/>
          <w:iCs/>
          <w:sz w:val="24"/>
          <w:szCs w:val="24"/>
        </w:rPr>
      </w:pPr>
    </w:p>
    <w:p w14:paraId="23F5792A" w14:textId="57AE663F" w:rsidR="00D53D5C" w:rsidRPr="00DA2B0A" w:rsidRDefault="00D53D5C" w:rsidP="00DA2B0A">
      <w:pPr>
        <w:pStyle w:val="ListParagraph"/>
        <w:spacing w:after="0" w:line="240" w:lineRule="auto"/>
        <w:ind w:left="1134" w:hanging="1134"/>
        <w:jc w:val="both"/>
        <w:rPr>
          <w:rFonts w:ascii="Times New Roman" w:hAnsi="Times New Roman"/>
          <w:i/>
          <w:iCs/>
          <w:sz w:val="24"/>
          <w:szCs w:val="24"/>
        </w:rPr>
      </w:pPr>
      <w:r w:rsidRPr="00DA2B0A">
        <w:rPr>
          <w:rFonts w:ascii="Times New Roman" w:hAnsi="Times New Roman"/>
          <w:i/>
          <w:iCs/>
          <w:sz w:val="24"/>
          <w:szCs w:val="24"/>
        </w:rPr>
        <w:t>Keyword :</w:t>
      </w:r>
      <w:r w:rsidR="00DA2B0A">
        <w:rPr>
          <w:rFonts w:ascii="Times New Roman" w:hAnsi="Times New Roman"/>
          <w:i/>
          <w:iCs/>
          <w:sz w:val="24"/>
          <w:szCs w:val="24"/>
          <w:lang w:val="id-ID"/>
        </w:rPr>
        <w:tab/>
      </w:r>
      <w:r w:rsidRPr="00DA2B0A">
        <w:rPr>
          <w:rFonts w:ascii="Times New Roman" w:hAnsi="Times New Roman"/>
          <w:i/>
          <w:iCs/>
          <w:sz w:val="24"/>
          <w:szCs w:val="24"/>
        </w:rPr>
        <w:t>Profitability, Leverage, Fixed Asset Intensity, Inventory Intensity, and Tax  Managemen</w:t>
      </w:r>
    </w:p>
    <w:p w14:paraId="1B3600EC" w14:textId="77777777" w:rsidR="00D53D5C" w:rsidRPr="00DA2B0A" w:rsidRDefault="00D53D5C" w:rsidP="00DA2B0A">
      <w:pPr>
        <w:pStyle w:val="ListParagraph"/>
        <w:spacing w:after="0" w:line="240" w:lineRule="auto"/>
        <w:ind w:left="0"/>
        <w:jc w:val="both"/>
        <w:rPr>
          <w:rFonts w:ascii="Times New Roman" w:hAnsi="Times New Roman"/>
          <w:sz w:val="24"/>
          <w:szCs w:val="24"/>
        </w:rPr>
      </w:pPr>
    </w:p>
    <w:p w14:paraId="32833C4E" w14:textId="77777777" w:rsidR="00DA2B0A" w:rsidRDefault="00DA2B0A" w:rsidP="00DA2B0A">
      <w:pPr>
        <w:pStyle w:val="Heading1"/>
        <w:spacing w:before="0"/>
        <w:jc w:val="both"/>
        <w:rPr>
          <w:rFonts w:ascii="Times New Roman" w:eastAsia="Yu Gothic UI" w:hAnsi="Times New Roman" w:cs="Times New Roman"/>
          <w:color w:val="auto"/>
          <w:sz w:val="24"/>
          <w:szCs w:val="24"/>
          <w:lang w:val="id-ID"/>
        </w:rPr>
        <w:sectPr w:rsidR="00DA2B0A" w:rsidSect="00DA2B0A">
          <w:headerReference w:type="even" r:id="rId11"/>
          <w:headerReference w:type="default" r:id="rId12"/>
          <w:footerReference w:type="even" r:id="rId13"/>
          <w:footerReference w:type="default" r:id="rId14"/>
          <w:headerReference w:type="first" r:id="rId15"/>
          <w:footerReference w:type="first" r:id="rId16"/>
          <w:pgSz w:w="11907" w:h="16840" w:code="9"/>
          <w:pgMar w:top="1701" w:right="1701" w:bottom="1701" w:left="2268" w:header="720" w:footer="1701" w:gutter="0"/>
          <w:cols w:space="720"/>
          <w:docGrid w:linePitch="360"/>
        </w:sectPr>
      </w:pPr>
    </w:p>
    <w:p w14:paraId="3DC4F7BE" w14:textId="4999F61B" w:rsidR="00D314CA" w:rsidRDefault="00AC4F2A" w:rsidP="00DA2B0A">
      <w:pPr>
        <w:pStyle w:val="Heading1"/>
        <w:spacing w:before="0"/>
        <w:jc w:val="both"/>
        <w:rPr>
          <w:rFonts w:ascii="Times New Roman" w:eastAsia="Yu Gothic UI" w:hAnsi="Times New Roman" w:cs="Times New Roman"/>
          <w:color w:val="auto"/>
          <w:sz w:val="24"/>
          <w:szCs w:val="24"/>
          <w:lang w:val="id-ID"/>
        </w:rPr>
      </w:pPr>
      <w:r w:rsidRPr="00DA2B0A">
        <w:rPr>
          <w:rFonts w:ascii="Times New Roman" w:eastAsia="Yu Gothic UI" w:hAnsi="Times New Roman" w:cs="Times New Roman"/>
          <w:color w:val="auto"/>
          <w:sz w:val="24"/>
          <w:szCs w:val="24"/>
          <w:lang w:val="id-ID"/>
        </w:rPr>
        <w:lastRenderedPageBreak/>
        <w:t>PENDAHULUAN</w:t>
      </w:r>
    </w:p>
    <w:p w14:paraId="589564DD" w14:textId="77777777" w:rsidR="00DA2B0A" w:rsidRPr="00DA2B0A" w:rsidRDefault="00DA2B0A" w:rsidP="00DA2B0A">
      <w:pPr>
        <w:rPr>
          <w:rFonts w:eastAsia="Yu Gothic UI"/>
          <w:lang w:val="id-ID"/>
        </w:rPr>
      </w:pPr>
    </w:p>
    <w:p w14:paraId="27E66D1A" w14:textId="598D8FB5" w:rsidR="006429E9" w:rsidRPr="00DA2B0A" w:rsidRDefault="006429E9" w:rsidP="00DA2B0A">
      <w:pPr>
        <w:pStyle w:val="ListParagraph"/>
        <w:autoSpaceDE w:val="0"/>
        <w:autoSpaceDN w:val="0"/>
        <w:adjustRightInd w:val="0"/>
        <w:spacing w:after="0" w:line="240" w:lineRule="auto"/>
        <w:ind w:left="0" w:firstLine="720"/>
        <w:jc w:val="both"/>
        <w:rPr>
          <w:rFonts w:ascii="Times New Roman" w:hAnsi="Times New Roman"/>
          <w:sz w:val="24"/>
          <w:szCs w:val="24"/>
          <w:lang w:val="id-ID"/>
        </w:rPr>
      </w:pPr>
      <w:r w:rsidRPr="00DA2B0A">
        <w:rPr>
          <w:rFonts w:ascii="Times New Roman" w:hAnsi="Times New Roman"/>
          <w:sz w:val="24"/>
          <w:szCs w:val="24"/>
          <w:lang w:val="id-ID"/>
        </w:rPr>
        <w:t>Manajemen pajak adalah upaya menyeluruh yang dilakukan oleh wajib pajak pribadi maupun badan usaha melalui proses perencanaan, pelaksanaan (implementasi) dan p</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ng</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ndalian k</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wajiban dan hak p</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pajakannya, agar hal-hal yang b</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h</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b</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ngan d</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ngan p</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pajakan dari orang pribadi, p</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sahaan, ata</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 xml:space="preserve"> organisasi t</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s</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b</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t dapat dik</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lola d</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 xml:space="preserve">ngan baik, </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fisi</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 xml:space="preserve">n, dan </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f</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ktif s</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hingga dapat m</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mb</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ikan kontrib</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si maksim</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m bagi p</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 xml:space="preserve">sahaan dalam artian </w:t>
      </w:r>
      <w:r w:rsidRPr="00DA2B0A">
        <w:rPr>
          <w:rFonts w:ascii="Times New Roman" w:hAnsi="Times New Roman"/>
          <w:sz w:val="24"/>
          <w:szCs w:val="24"/>
          <w:lang w:val="id-ID"/>
        </w:rPr>
        <w:lastRenderedPageBreak/>
        <w:t>p</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ningkatan laba ata</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 xml:space="preserve"> p</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nghasilan (Pohan, 2013 : 18).</w:t>
      </w:r>
    </w:p>
    <w:p w14:paraId="0AECB1D9" w14:textId="432C7833" w:rsidR="006429E9" w:rsidRPr="00DA2B0A" w:rsidRDefault="006429E9" w:rsidP="00DA2B0A">
      <w:pPr>
        <w:pStyle w:val="ListParagraph"/>
        <w:autoSpaceDE w:val="0"/>
        <w:autoSpaceDN w:val="0"/>
        <w:adjustRightInd w:val="0"/>
        <w:spacing w:after="0" w:line="240" w:lineRule="auto"/>
        <w:ind w:left="0" w:firstLine="720"/>
        <w:jc w:val="both"/>
        <w:rPr>
          <w:rFonts w:ascii="Times New Roman" w:hAnsi="Times New Roman"/>
          <w:sz w:val="24"/>
          <w:szCs w:val="24"/>
        </w:rPr>
      </w:pPr>
      <w:r w:rsidRPr="00DA2B0A">
        <w:rPr>
          <w:rFonts w:ascii="Times New Roman" w:hAnsi="Times New Roman"/>
          <w:sz w:val="24"/>
          <w:szCs w:val="24"/>
          <w:lang w:val="id-ID"/>
        </w:rPr>
        <w:t>Timb</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lnya ori</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ntasi yang b</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b</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da antara otoritas yang b</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w</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nang (p</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m</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intah) d</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ngan wajib pajak (p</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sahaan) t</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ntang k</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wajiban p</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pajakan, m</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ny</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babkan ada b</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b</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apa p</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sahaan yang m</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lak</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kan praktik manip</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lasi/p</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nghindaran pajak. K</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tika s</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at</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 xml:space="preserve"> p</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sahaan m</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m</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ol</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h k</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wajiban pajak yang t</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lal</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 xml:space="preserve"> b</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sar, maka akan m</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motivasi pihak manaj</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m</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 xml:space="preserve">n </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nt</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k m</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ngatasinya d</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ngan b</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macam cara, contohnya d</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ngan manip</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lasi, m</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manfaatkan c</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lah-c</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lah p</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at</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ran p</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 xml:space="preserve">rpajakan dan </w:t>
      </w:r>
      <w:r w:rsidRPr="00DA2B0A">
        <w:rPr>
          <w:rFonts w:ascii="Times New Roman" w:hAnsi="Times New Roman"/>
          <w:sz w:val="24"/>
          <w:szCs w:val="24"/>
          <w:lang w:val="id-ID"/>
        </w:rPr>
        <w:lastRenderedPageBreak/>
        <w:t>p</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 xml:space="preserve">nghindaraan pajak </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nt</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k m</w:t>
      </w:r>
      <w:r w:rsidR="004E398C" w:rsidRPr="00DA2B0A">
        <w:rPr>
          <w:rFonts w:ascii="Times New Roman" w:hAnsi="Times New Roman"/>
          <w:sz w:val="24"/>
          <w:szCs w:val="24"/>
          <w:lang w:val="id-ID"/>
        </w:rPr>
        <w:t>e</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ng</w:t>
      </w:r>
      <w:r w:rsidR="004E398C" w:rsidRPr="00DA2B0A">
        <w:rPr>
          <w:rFonts w:ascii="Times New Roman" w:hAnsi="Times New Roman"/>
          <w:sz w:val="24"/>
          <w:szCs w:val="24"/>
          <w:lang w:val="id-ID"/>
        </w:rPr>
        <w:t>u</w:t>
      </w:r>
      <w:r w:rsidR="004E398C" w:rsidRPr="00DA2B0A">
        <w:rPr>
          <w:rFonts w:ascii="Times New Roman" w:hAnsi="Times New Roman"/>
          <w:color w:val="000000" w:themeColor="text1"/>
          <w:spacing w:val="-20"/>
          <w:w w:val="1"/>
          <w:sz w:val="24"/>
          <w:szCs w:val="24"/>
          <w:lang w:val="id-ID"/>
        </w:rPr>
        <w:t>i</w:t>
      </w:r>
      <w:r w:rsidRPr="00DA2B0A">
        <w:rPr>
          <w:rFonts w:ascii="Times New Roman" w:hAnsi="Times New Roman"/>
          <w:sz w:val="24"/>
          <w:szCs w:val="24"/>
          <w:lang w:val="id-ID"/>
        </w:rPr>
        <w:t xml:space="preserve">rangi baban pajaknya (Awaliyah, 2021). </w:t>
      </w:r>
      <w:r w:rsidRPr="00DA2B0A">
        <w:rPr>
          <w:rFonts w:ascii="Times New Roman" w:hAnsi="Times New Roman"/>
          <w:sz w:val="24"/>
          <w:szCs w:val="24"/>
        </w:rPr>
        <w:t>Dalam laporan “Th</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Stat</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of Tax J</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tic</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2020”, m</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y</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b</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kan bahwa Indon</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ia m</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pati p</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ingkat k</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4 Asia dalam kas</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 p</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hindaran pajak di Asia, d</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n p</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ingkat China s</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bagai posisi t</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tingginya, yang di ik</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i India dan J</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pang (S</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mana, 2020). Dari data statistik pada S</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r</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ariat P</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dilan Pajak K</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t</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ian K</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angan m</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j</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kan bahwa j</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lah b</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kas s</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k</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a pada tah</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 2021 m</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lami p</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n s</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banyak 16% ata</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m</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jadi 12.316 b</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kas jika dibandingkan j</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lah b</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kas pada tah</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 2020 yakni s</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banyak 14.660 b</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kas (Wildan, 2022).</w:t>
      </w:r>
    </w:p>
    <w:p w14:paraId="2A42FF39" w14:textId="01FAA147" w:rsidR="006429E9" w:rsidRPr="00DA2B0A" w:rsidRDefault="006429E9" w:rsidP="00DA2B0A">
      <w:pPr>
        <w:pStyle w:val="ListParagraph"/>
        <w:autoSpaceDE w:val="0"/>
        <w:autoSpaceDN w:val="0"/>
        <w:adjustRightInd w:val="0"/>
        <w:spacing w:after="0" w:line="240" w:lineRule="auto"/>
        <w:ind w:left="0" w:firstLine="720"/>
        <w:jc w:val="both"/>
        <w:rPr>
          <w:rFonts w:ascii="Times New Roman" w:hAnsi="Times New Roman"/>
          <w:sz w:val="24"/>
          <w:szCs w:val="24"/>
        </w:rPr>
      </w:pPr>
      <w:r w:rsidRPr="00DA2B0A">
        <w:rPr>
          <w:rFonts w:ascii="Times New Roman" w:hAnsi="Times New Roman"/>
          <w:sz w:val="24"/>
          <w:szCs w:val="24"/>
        </w:rPr>
        <w:t>Is</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dalam p</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itian ini adalah adanya motif manaj</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 pajak yang dig</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kan p</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sahaan </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t</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 m</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ak</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an p</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h</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atan pajak yang tidak s</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ai d</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n p</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at</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an p</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pajakan. T</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kapnya kas</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 p</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g</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apan pajak yang dilak</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an ol</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h b</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b</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apa p</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ahaan di Indon</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ia m</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b</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tikan bahwa p</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ahaan m</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ak</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an p</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canaan pajak yang agr</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if d</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n cara m</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ak</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an p</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mbiayaan fiktif, transaksi </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spor fiktif, dan transf</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r pricing </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t</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 m</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ayasa omz</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 p</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j</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alan M</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 st</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di Tax J</w:t>
      </w:r>
      <w:r w:rsidR="004E398C" w:rsidRPr="00DA2B0A">
        <w:rPr>
          <w:rFonts w:ascii="Times New Roman" w:hAnsi="Times New Roman"/>
          <w:sz w:val="24"/>
          <w:szCs w:val="24"/>
        </w:rPr>
        <w:t>u</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tic</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N</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work (cnnindon</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ia.com, 2020); organisasi ind</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p</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d</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 yang b</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basis di London, Inggris, m</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catat aksi p</w:t>
      </w:r>
      <w:r w:rsidR="004E398C" w:rsidRPr="00DA2B0A">
        <w:rPr>
          <w:rFonts w:ascii="Times New Roman" w:hAnsi="Times New Roman"/>
          <w:sz w:val="24"/>
          <w:szCs w:val="24"/>
        </w:rPr>
        <w:t>e</w:t>
      </w:r>
      <w:r w:rsidR="004E398C"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nghindaran pajak telah merugikan dunia sekitar US$427 miliar per tahun atau sekitar Rp6.046 triliun (asumsi kurs Rp14.160 per dolar AS). Direktur Jenderal (Dirjen) Pajak Kementerian Keuangan (Kemenkeu) Suryo Utomo angkat bicara soal temuan tax avoidance atau penghindaran pajak yang diestimasi </w:t>
      </w:r>
      <w:r w:rsidRPr="00DA2B0A">
        <w:rPr>
          <w:rFonts w:ascii="Times New Roman" w:hAnsi="Times New Roman"/>
          <w:sz w:val="24"/>
          <w:szCs w:val="24"/>
        </w:rPr>
        <w:lastRenderedPageBreak/>
        <w:t>merugikan negara hingga Rp 68,7 triliun per tahun. Nominal sebanyak US$ 4,78 miliar atau setara Rp 67,6 triliun diantaranya merupakan buah dari pengindaran pajak korporasi di Indonesia. Sementara sisanya US$ 78,83 juta atau sekitar Rp 1,1 triliun berasal dari wajib pajak orang orang</w:t>
      </w:r>
      <w:r w:rsidR="00DA3E44" w:rsidRPr="00DA2B0A">
        <w:rPr>
          <w:rFonts w:ascii="Times New Roman" w:hAnsi="Times New Roman"/>
          <w:sz w:val="24"/>
          <w:szCs w:val="24"/>
        </w:rPr>
        <w:t xml:space="preserve"> pribadi (kontan.co.id, 2020). </w:t>
      </w:r>
      <w:r w:rsidRPr="00DA2B0A">
        <w:rPr>
          <w:rFonts w:ascii="Times New Roman" w:hAnsi="Times New Roman"/>
          <w:sz w:val="24"/>
          <w:szCs w:val="24"/>
        </w:rPr>
        <w:t>Salah satu fenomena untuk mendukung penelitian ini adalah salah satu perusahaan di Indonesia yaitu tembakau milik British American Tobacco (BAT) melakukan penghindaran pajak di Indonesia melalui PT Bentoel Internasional Investama. Sebagai dampaknya negara bisa menderita kerugian US$ 14 juta per tahun. Laporan tersebut menjelaskan BAT telah mengalihkan sebagian pendapatannya keluar dari Indonesia melalui dua cara. Pertama melalui pinjaman intra-perusahaan. Kedua melalui pembayaran kembali ke Inggris untuk royalti, ongkos dan layanan. Bentoel banyak mengambil pinjaman dari perusahaan terkait di Belanda yaitu Rothmans Far East BV untuk pembiayaan ulang utang bank dan membayar mesin dan peralatan. Pembayaran bunga atas pinjaman tersebut dapat dikurangkan dari penghasilan kena pajak perusahaan di Indo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ia.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ain i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banto</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 j</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ga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jadi sorotan kar</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haan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b</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 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gi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ama 7 tah</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 Dalam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itian ini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is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mbil Manaj</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 Pajak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bagai Varia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 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 Dan dalam banyak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itian yang dila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an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dah</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banyak faktor yang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hi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sahaan </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a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an manaj</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 pajak. Dalam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itian ini, faktor yang dig</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kan adalah profitabilitas, 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v</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ag</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dan in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sitas as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ap, in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sitas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diaan</w:t>
      </w:r>
    </w:p>
    <w:p w14:paraId="2E28A2EE" w14:textId="1EC23628" w:rsidR="006429E9" w:rsidRPr="00DA2B0A" w:rsidRDefault="006429E9" w:rsidP="00DA2B0A">
      <w:pPr>
        <w:pStyle w:val="ListParagraph"/>
        <w:autoSpaceDE w:val="0"/>
        <w:autoSpaceDN w:val="0"/>
        <w:adjustRightInd w:val="0"/>
        <w:spacing w:after="0" w:line="240" w:lineRule="auto"/>
        <w:ind w:left="0" w:firstLine="720"/>
        <w:jc w:val="both"/>
        <w:rPr>
          <w:rFonts w:ascii="Times New Roman" w:hAnsi="Times New Roman"/>
          <w:sz w:val="24"/>
          <w:szCs w:val="24"/>
        </w:rPr>
      </w:pPr>
      <w:r w:rsidRPr="00DA2B0A">
        <w:rPr>
          <w:rFonts w:ascii="Times New Roman" w:hAnsi="Times New Roman"/>
          <w:sz w:val="24"/>
          <w:szCs w:val="24"/>
        </w:rPr>
        <w:lastRenderedPageBreak/>
        <w:t>Faktor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tama, profitabilitas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pakan salah sa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an bagi ki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ja s</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a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ahaan. 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amp</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an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ahaan dalam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hasilkan laba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ama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io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digambarkan o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h profitabilitas. Ada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rapa rasio </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 profitabilitas, salah sa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ya adalah r</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DA3E44" w:rsidRPr="00DA2B0A">
        <w:rPr>
          <w:rFonts w:ascii="Times New Roman" w:hAnsi="Times New Roman"/>
          <w:sz w:val="24"/>
          <w:szCs w:val="24"/>
        </w:rPr>
        <w:t>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DA3E44" w:rsidRPr="00DA2B0A">
        <w:rPr>
          <w:rFonts w:ascii="Times New Roman" w:hAnsi="Times New Roman"/>
          <w:sz w:val="24"/>
          <w:szCs w:val="24"/>
        </w:rPr>
        <w:t>rn on as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DA3E44" w:rsidRPr="00DA2B0A">
        <w:rPr>
          <w:rFonts w:ascii="Times New Roman" w:hAnsi="Times New Roman"/>
          <w:sz w:val="24"/>
          <w:szCs w:val="24"/>
        </w:rPr>
        <w:t>ts, dimana r</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DA3E44" w:rsidRPr="00DA2B0A">
        <w:rPr>
          <w:rFonts w:ascii="Times New Roman" w:hAnsi="Times New Roman"/>
          <w:sz w:val="24"/>
          <w:szCs w:val="24"/>
        </w:rPr>
        <w:t>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DA3E44" w:rsidRPr="00DA2B0A">
        <w:rPr>
          <w:rFonts w:ascii="Times New Roman" w:hAnsi="Times New Roman"/>
          <w:sz w:val="24"/>
          <w:szCs w:val="24"/>
        </w:rPr>
        <w:t xml:space="preserve">rn </w:t>
      </w:r>
      <w:r w:rsidRPr="00DA2B0A">
        <w:rPr>
          <w:rFonts w:ascii="Times New Roman" w:hAnsi="Times New Roman"/>
          <w:sz w:val="24"/>
          <w:szCs w:val="24"/>
        </w:rPr>
        <w:t>on as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pakan salah sa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 rasio yang dig</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nakan </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 profitabilitas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ahaan. Rasio ini mamp</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ikan gambaran ata</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i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i bagaimana cara manaj</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n </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ola a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cara </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f</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i</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 agar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hasilkan laba yang maksimal. R</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n on as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 yang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ingkat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arti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ahaan mamp</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f</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i</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sikan as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 yang dimiliki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hingga mamp</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hasilkan laba yang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ar, 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n 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ikian pajak yang di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kan akan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ar,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hingga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ahaan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payakan tindakan yang dapat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inimalkan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bayaran pajak ata</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ada indikasi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ahaan akan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a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an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hindaran pajak (Annisa, 2018). Varia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 Profitabilitas dipilih kar</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dapat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daan 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n hasil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itian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dah</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itian Indra S</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yoto 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niawan (2019), H</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ny and F</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brianti (2016) , Wijaya and F</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brianti (2017), dan S</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ilowati, Widyawati, and N</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aini (2018) yang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yatakan bahwa Profitabilitas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h 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gatif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hadap Manaj</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 Pajak.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api pada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itian Astrin</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 Rahmawati, Ati S</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iati, Sri Z</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aihati (2020), Darmadi and Z</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aikha (2013), Amba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kmi and Diana (2017), dan Sinaga </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 al. (2018)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yatakan bahwa Profitabilitas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h positif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hadap Manaj</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 Pajak. Kar</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 adanya hasil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litian yang </w:t>
      </w:r>
      <w:r w:rsidRPr="00DA2B0A">
        <w:rPr>
          <w:rFonts w:ascii="Times New Roman" w:hAnsi="Times New Roman"/>
          <w:sz w:val="24"/>
          <w:szCs w:val="24"/>
        </w:rPr>
        <w:lastRenderedPageBreak/>
        <w:t>masih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tangan maka varia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 Profitabilitas dapat di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iti 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bali dalam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itian ini.</w:t>
      </w:r>
    </w:p>
    <w:p w14:paraId="54C6557E" w14:textId="69F53CE5" w:rsidR="00DA3E44" w:rsidRPr="00DA2B0A" w:rsidRDefault="006429E9" w:rsidP="00DA2B0A">
      <w:pPr>
        <w:pStyle w:val="ListParagraph"/>
        <w:autoSpaceDE w:val="0"/>
        <w:autoSpaceDN w:val="0"/>
        <w:adjustRightInd w:val="0"/>
        <w:spacing w:after="0" w:line="240" w:lineRule="auto"/>
        <w:ind w:left="0" w:firstLine="720"/>
        <w:jc w:val="both"/>
        <w:rPr>
          <w:rFonts w:ascii="Times New Roman" w:hAnsi="Times New Roman"/>
          <w:sz w:val="24"/>
          <w:szCs w:val="24"/>
        </w:rPr>
      </w:pPr>
      <w:r w:rsidRPr="00DA2B0A">
        <w:rPr>
          <w:rFonts w:ascii="Times New Roman" w:hAnsi="Times New Roman"/>
          <w:sz w:val="24"/>
          <w:szCs w:val="24"/>
        </w:rPr>
        <w:t>Faktor 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d</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a, 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v</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ag</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ahaan j</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ga dapat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hi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ar 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cilnya pajak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hasilan yang ha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 dibayarkan o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h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ahaan 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pada 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gara.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dasarkan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ori 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ag</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n, h</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ang dapat dig</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kan o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h manaj</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r </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 6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an biaya pajak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ahaaan 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n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anfaatkan biaya b</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 h</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ang. O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h kar</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 i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banyak manaj</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 yang 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bih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ilih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g</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kan h</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tang </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biayai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danaan g</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dapatkan 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n dari biaya b</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 h</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ang. Biaya b</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 h</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ang yang timb</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 akan dig</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kan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bagai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ang pajak.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ain i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biaya b</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 h</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ang j</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ga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ikan 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n yang 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bih banyak bagi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ahaan dibandingkan 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n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g</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kan kas dalam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ahaan. 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v</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ag</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yang di</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g</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kan rasio 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bt to As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 Ratio (DAR), 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n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bandingkan total 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wajiban 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n total aktiva. Ini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pakan s</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a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indikator yang dig</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nakan </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gambarkan 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amp</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an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ahaan dalam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a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an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olaan dan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san atas 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wajiban yang dimilikinya 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n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lihat proporsi </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itas yang ada.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akin tinggi nilai DAR maka kondisi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ahaan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akin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isiko. Di dalam pajak, hal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b</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 dig</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kan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bagai biaya yang dapat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angkan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hasilan 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 pajak (PKP)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sahaan. Kar</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 di dalam h</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ang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dapat adanya biaya b</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 yang di dalam pajak biaya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b</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mas</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 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dalam 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d</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ctib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x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Hal ini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jalan 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n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itian yang dila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an o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h S</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yoto 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niawan (2019) yang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nyatakan bahwa </w:t>
      </w:r>
      <w:r w:rsidRPr="00DA2B0A">
        <w:rPr>
          <w:rFonts w:ascii="Times New Roman" w:hAnsi="Times New Roman"/>
          <w:sz w:val="24"/>
          <w:szCs w:val="24"/>
        </w:rPr>
        <w:lastRenderedPageBreak/>
        <w:t>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v</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ag</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h positif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hadap Ma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j</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 Pajak.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dangkan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itian Astrin</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 Rahmawati, Ati S</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iati, Sri Z</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aihati (2020) yang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yatakan bahwa 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v</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ag</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tidak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h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hadap Ma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j</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 Pajak. Kar</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 adanya hasil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itian yang masih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tangan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ai 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v</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ag</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maka varia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b</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 dapat di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liti </w:t>
      </w:r>
      <w:r w:rsidR="00DA3E44" w:rsidRPr="00DA2B0A">
        <w:rPr>
          <w:rFonts w:ascii="Times New Roman" w:hAnsi="Times New Roman"/>
          <w:sz w:val="24"/>
          <w:szCs w:val="24"/>
        </w:rPr>
        <w:t>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DA3E44" w:rsidRPr="00DA2B0A">
        <w:rPr>
          <w:rFonts w:ascii="Times New Roman" w:hAnsi="Times New Roman"/>
          <w:sz w:val="24"/>
          <w:szCs w:val="24"/>
        </w:rPr>
        <w:t>mbali dalam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DA3E44"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DA3E44" w:rsidRPr="00DA2B0A">
        <w:rPr>
          <w:rFonts w:ascii="Times New Roman" w:hAnsi="Times New Roman"/>
          <w:sz w:val="24"/>
          <w:szCs w:val="24"/>
        </w:rPr>
        <w:t xml:space="preserve">litian ini. </w:t>
      </w:r>
    </w:p>
    <w:p w14:paraId="2205A4A8" w14:textId="45F1507A" w:rsidR="00DA3E44" w:rsidRPr="00DA2B0A" w:rsidRDefault="00DA3E44" w:rsidP="00DA2B0A">
      <w:pPr>
        <w:pStyle w:val="ListParagraph"/>
        <w:autoSpaceDE w:val="0"/>
        <w:autoSpaceDN w:val="0"/>
        <w:adjustRightInd w:val="0"/>
        <w:spacing w:after="0" w:line="240" w:lineRule="auto"/>
        <w:ind w:left="0" w:firstLine="720"/>
        <w:jc w:val="both"/>
        <w:rPr>
          <w:rFonts w:ascii="Times New Roman" w:hAnsi="Times New Roman"/>
          <w:sz w:val="24"/>
          <w:szCs w:val="24"/>
        </w:rPr>
      </w:pPr>
      <w:r w:rsidRPr="00DA2B0A">
        <w:rPr>
          <w:rFonts w:ascii="Times New Roman" w:hAnsi="Times New Roman"/>
          <w:sz w:val="24"/>
          <w:szCs w:val="24"/>
        </w:rPr>
        <w:t>Faktor 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tiga,  i</w:t>
      </w:r>
      <w:r w:rsidR="006429E9" w:rsidRPr="00DA2B0A">
        <w:rPr>
          <w:rFonts w:ascii="Times New Roman" w:hAnsi="Times New Roman"/>
          <w:sz w:val="24"/>
          <w:szCs w:val="24"/>
        </w:rPr>
        <w:t>n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sitas a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ap j</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ga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pakan salah sa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 xml:space="preserve"> faktor yang dapat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m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ga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hi manaj</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 pajak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b</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ah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sahaan. In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sitas a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ap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ga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h kar</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a di dalam a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ap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dapat adanya biaya 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pr</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siasi yang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kat pada a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ap, dimana biaya 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pr</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siasi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b</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 di dalam pajak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pakan biaya yang dapat di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angkan pada laba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m pajak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sahaan (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d</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ctib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 xml:space="preserve"> </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x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 xml:space="preserve">) (Darmadi </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 xml:space="preserve">t al. (2013). Ardyansah </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 al. (2014)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j</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askan bahwa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sahaan yang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mp</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yai a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ap yang tinggi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angg</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g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ban pajak yang tinggi j</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ga. Hal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b</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 dikar</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akan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sahaan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mp</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yai a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ap yang s</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 xml:space="preserve">dah habis manfaat </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konominya, nam</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 tidak dih</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tikan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ga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an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bagai a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ap dan j</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 xml:space="preserve">ga </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k a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g</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ak yang dimiliki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ti 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daraan jika dibawa p</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ang o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h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gg</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anya maka tidak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m</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a biaya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y</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s</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an ata</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 xml:space="preserve">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iharaan dapat di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bankan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ainkan hanya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sar 50%. Varia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 in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sitas a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ap dipilih kar</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a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dapat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daan 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gan hasil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itian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dah</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 Pada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itian Aryanti dan Gazali (2019)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yatakan bahwa in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sitas a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ap tidak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ga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h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hadap manaj</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 pajak.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dangkan pada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itian yang dila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kan o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 xml:space="preserve">h </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 xml:space="preserve">. </w:t>
      </w:r>
      <w:r w:rsidR="006429E9" w:rsidRPr="00DA2B0A">
        <w:rPr>
          <w:rFonts w:ascii="Times New Roman" w:hAnsi="Times New Roman"/>
          <w:sz w:val="24"/>
          <w:szCs w:val="24"/>
        </w:rPr>
        <w:lastRenderedPageBreak/>
        <w:t>Fitriana dan W Isthika (2021)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yatakan bahwa in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sitas a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ap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ga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h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hadap manaj</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 pajak. Maka varia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 in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sitas a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ap di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iti 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mbali o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h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iti. Faktor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i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nya adalah in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sitas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diaan (inv</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tory in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sity). Yai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 xml:space="preserve"> c</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minan dari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apa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sar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sahaan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inv</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stasi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hadap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diaan yang ada didalam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sahaan.</w:t>
      </w:r>
    </w:p>
    <w:p w14:paraId="7D9DA635" w14:textId="51D2FACB" w:rsidR="00DA3E44" w:rsidRPr="00DA2B0A" w:rsidRDefault="00DA3E44" w:rsidP="00DA2B0A">
      <w:pPr>
        <w:pStyle w:val="ListParagraph"/>
        <w:autoSpaceDE w:val="0"/>
        <w:autoSpaceDN w:val="0"/>
        <w:adjustRightInd w:val="0"/>
        <w:spacing w:after="0" w:line="240" w:lineRule="auto"/>
        <w:ind w:left="0" w:firstLine="720"/>
        <w:jc w:val="both"/>
        <w:rPr>
          <w:rFonts w:ascii="Times New Roman" w:hAnsi="Times New Roman"/>
          <w:sz w:val="24"/>
          <w:szCs w:val="24"/>
        </w:rPr>
      </w:pPr>
      <w:r w:rsidRPr="00DA2B0A">
        <w:rPr>
          <w:rFonts w:ascii="Times New Roman" w:hAnsi="Times New Roman"/>
          <w:sz w:val="24"/>
          <w:szCs w:val="24"/>
        </w:rPr>
        <w:t>Faktor 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mpat,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ga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h in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sitas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diaan </w:t>
      </w:r>
      <w:r w:rsidR="006429E9" w:rsidRPr="00DA2B0A">
        <w:rPr>
          <w:rFonts w:ascii="Times New Roman" w:hAnsi="Times New Roman"/>
          <w:sz w:val="24"/>
          <w:szCs w:val="24"/>
        </w:rPr>
        <w:t>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gan Ma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j</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 Pajak adalah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sahaan yang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miliki j</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mlah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diaan yang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sar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mb</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hkan biaya yang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 xml:space="preserve">sar </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k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ga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diaan yang ada. 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gan di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arkannya biaya tambahan dari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diaan dan dia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i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bagai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ban pada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io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 xml:space="preserve">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jadinya biaya, maka dapat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y</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babkan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an laba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sahaan. 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tika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sahaan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galami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an laba, maka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sahaan akan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mbayar pajak 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bih r</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dah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s</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ai 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gan laba yang di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ima o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h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sahaan. Hal ini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jalan d</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gan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itian yang dila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kan S. Prastyatini dan B. Oro (2023) yang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yatakan bahwa in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sitas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diaan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ga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h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hadap manaj</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 pajak.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dangkan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ilitian yang dila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kan o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h Wijaya dan F</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brianti (2017)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yatakan bahwa Inv</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tory In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sity tidak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gar</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h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hadap Manaj</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 pajak. Kar</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a adanya hasil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itian yang masih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r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tangan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g</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ai Inv</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tory In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sity, maka varia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 ini dapat di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iti k</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mbali ol</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h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006429E9" w:rsidRPr="00DA2B0A">
        <w:rPr>
          <w:rFonts w:ascii="Times New Roman" w:hAnsi="Times New Roman"/>
          <w:sz w:val="24"/>
          <w:szCs w:val="24"/>
        </w:rPr>
        <w:t>liti.</w:t>
      </w:r>
    </w:p>
    <w:p w14:paraId="1B73ED05" w14:textId="104B925D" w:rsidR="006429E9" w:rsidRPr="00DA2B0A" w:rsidRDefault="006429E9" w:rsidP="00DA2B0A">
      <w:pPr>
        <w:pStyle w:val="ListParagraph"/>
        <w:autoSpaceDE w:val="0"/>
        <w:autoSpaceDN w:val="0"/>
        <w:adjustRightInd w:val="0"/>
        <w:spacing w:after="0" w:line="240" w:lineRule="auto"/>
        <w:ind w:left="0" w:firstLine="720"/>
        <w:jc w:val="both"/>
        <w:rPr>
          <w:rFonts w:ascii="Times New Roman" w:hAnsi="Times New Roman"/>
          <w:sz w:val="24"/>
          <w:szCs w:val="24"/>
          <w:lang w:val="id-ID"/>
        </w:rPr>
      </w:pPr>
      <w:r w:rsidRPr="00DA2B0A">
        <w:rPr>
          <w:rFonts w:ascii="Times New Roman" w:hAnsi="Times New Roman"/>
          <w:sz w:val="24"/>
          <w:szCs w:val="24"/>
        </w:rPr>
        <w:t>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dasarkan latar 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akang yang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lah di </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aikan diatas s</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ta adanya hasil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itian 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dah</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 dan masih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j</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kan hasil yang tidak konsist</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maka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iti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milih </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t</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 m</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lak</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kan p</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n</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litian yang </w:t>
      </w:r>
      <w:r w:rsidRPr="00DA2B0A">
        <w:rPr>
          <w:rFonts w:ascii="Times New Roman" w:hAnsi="Times New Roman"/>
          <w:sz w:val="24"/>
          <w:szCs w:val="24"/>
        </w:rPr>
        <w:lastRenderedPageBreak/>
        <w:t>b</w:t>
      </w:r>
      <w:r w:rsidR="007F5CE1" w:rsidRPr="00DA2B0A">
        <w:rPr>
          <w:rFonts w:ascii="Times New Roman" w:hAnsi="Times New Roman"/>
          <w:sz w:val="24"/>
          <w:szCs w:val="24"/>
        </w:rPr>
        <w:t>e</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rj</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d</w:t>
      </w:r>
      <w:r w:rsidR="007F5CE1" w:rsidRPr="00DA2B0A">
        <w:rPr>
          <w:rFonts w:ascii="Times New Roman" w:hAnsi="Times New Roman"/>
          <w:sz w:val="24"/>
          <w:szCs w:val="24"/>
        </w:rPr>
        <w:t>u</w:t>
      </w:r>
      <w:r w:rsidR="007F5CE1" w:rsidRPr="00DA2B0A">
        <w:rPr>
          <w:rFonts w:ascii="Times New Roman" w:hAnsi="Times New Roman"/>
          <w:color w:val="000000" w:themeColor="text1"/>
          <w:spacing w:val="-20"/>
          <w:w w:val="1"/>
          <w:sz w:val="24"/>
          <w:szCs w:val="24"/>
        </w:rPr>
        <w:t>i</w:t>
      </w:r>
      <w:r w:rsidRPr="00DA2B0A">
        <w:rPr>
          <w:rFonts w:ascii="Times New Roman" w:hAnsi="Times New Roman"/>
          <w:sz w:val="24"/>
          <w:szCs w:val="24"/>
        </w:rPr>
        <w:t xml:space="preserve">l </w:t>
      </w:r>
      <w:r w:rsidRPr="00DA2B0A">
        <w:rPr>
          <w:rFonts w:ascii="Times New Roman" w:hAnsi="Times New Roman"/>
          <w:b/>
          <w:bCs/>
          <w:sz w:val="24"/>
          <w:szCs w:val="24"/>
        </w:rPr>
        <w:t>PENGARUH PROFITABILITAS, LEVERAGE, INTENSITAS ASET TETAP, DAN INTENSITAS PERSEDIAAN TERHADAP MANAJEMEN PAJAK (Studi Empiris Pada Perusahaan Manufaktur yang terdaftar di Bursa Efek Indonesia Tahun 2019-2021).</w:t>
      </w:r>
    </w:p>
    <w:p w14:paraId="5563D092" w14:textId="77777777" w:rsidR="00D314CA" w:rsidRPr="00DA2B0A" w:rsidRDefault="00D314CA" w:rsidP="00DA2B0A">
      <w:pPr>
        <w:rPr>
          <w:rFonts w:eastAsia="Yu Gothic UI"/>
        </w:rPr>
      </w:pPr>
    </w:p>
    <w:p w14:paraId="714543FB" w14:textId="5E844ABE" w:rsidR="00D314CA" w:rsidRDefault="00DA2B0A" w:rsidP="00DA2B0A">
      <w:pPr>
        <w:pStyle w:val="Heading1"/>
        <w:tabs>
          <w:tab w:val="left" w:pos="1240"/>
          <w:tab w:val="center" w:pos="4680"/>
        </w:tabs>
        <w:spacing w:before="0"/>
        <w:rPr>
          <w:rFonts w:ascii="Times New Roman" w:eastAsia="Yu Gothic UI" w:hAnsi="Times New Roman" w:cs="Times New Roman"/>
          <w:color w:val="auto"/>
          <w:sz w:val="24"/>
          <w:szCs w:val="24"/>
          <w:lang w:val="id-ID"/>
        </w:rPr>
      </w:pPr>
      <w:r>
        <w:rPr>
          <w:rFonts w:ascii="Times New Roman" w:eastAsia="Yu Gothic UI" w:hAnsi="Times New Roman" w:cs="Times New Roman"/>
          <w:color w:val="auto"/>
          <w:sz w:val="24"/>
          <w:szCs w:val="24"/>
          <w:lang w:val="id-ID"/>
        </w:rPr>
        <w:t>TINJAUAN PUSTAKA</w:t>
      </w:r>
    </w:p>
    <w:p w14:paraId="7BE6C0ED" w14:textId="77777777" w:rsidR="00DA2B0A" w:rsidRPr="00DA2B0A" w:rsidRDefault="00DA2B0A" w:rsidP="00DA2B0A">
      <w:pPr>
        <w:rPr>
          <w:rFonts w:eastAsia="Yu Gothic UI"/>
          <w:lang w:val="id-ID"/>
        </w:rPr>
      </w:pPr>
    </w:p>
    <w:p w14:paraId="094DF750" w14:textId="77777777" w:rsidR="00847781" w:rsidRPr="00DA2B0A" w:rsidRDefault="00847781" w:rsidP="00DA2B0A">
      <w:pPr>
        <w:pStyle w:val="Heading2"/>
        <w:keepNext w:val="0"/>
        <w:keepLines w:val="0"/>
        <w:tabs>
          <w:tab w:val="left" w:pos="720"/>
        </w:tabs>
        <w:autoSpaceDE w:val="0"/>
        <w:autoSpaceDN w:val="0"/>
        <w:adjustRightInd w:val="0"/>
        <w:spacing w:before="0"/>
        <w:contextualSpacing/>
        <w:jc w:val="both"/>
        <w:rPr>
          <w:rFonts w:ascii="Times New Roman" w:hAnsi="Times New Roman" w:cs="Times New Roman"/>
          <w:color w:val="000000" w:themeColor="text1"/>
          <w:sz w:val="24"/>
          <w:szCs w:val="24"/>
        </w:rPr>
      </w:pPr>
      <w:bookmarkStart w:id="1" w:name="_Toc171224150"/>
      <w:r w:rsidRPr="00DA2B0A">
        <w:rPr>
          <w:rFonts w:ascii="Times New Roman" w:hAnsi="Times New Roman" w:cs="Times New Roman"/>
          <w:color w:val="000000" w:themeColor="text1"/>
          <w:sz w:val="24"/>
          <w:szCs w:val="24"/>
        </w:rPr>
        <w:t>Teori Agency</w:t>
      </w:r>
      <w:bookmarkEnd w:id="1"/>
    </w:p>
    <w:p w14:paraId="0F1566BF" w14:textId="22EE2681" w:rsidR="00847781" w:rsidRPr="00DA2B0A" w:rsidRDefault="00847781" w:rsidP="00DA2B0A">
      <w:pPr>
        <w:ind w:firstLine="709"/>
        <w:jc w:val="both"/>
        <w:rPr>
          <w:color w:val="000000" w:themeColor="text1"/>
        </w:rPr>
      </w:pPr>
      <w:r w:rsidRPr="00DA2B0A">
        <w:rPr>
          <w:color w:val="000000" w:themeColor="text1"/>
        </w:rPr>
        <w:t>T</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ori dasar yang dig</w:t>
      </w:r>
      <w:r w:rsidR="007F5CE1" w:rsidRPr="00DA2B0A">
        <w:rPr>
          <w:color w:val="000000" w:themeColor="text1"/>
        </w:rPr>
        <w:t>u</w:t>
      </w:r>
      <w:r w:rsidR="007F5CE1" w:rsidRPr="00DA2B0A">
        <w:rPr>
          <w:color w:val="000000" w:themeColor="text1"/>
          <w:spacing w:val="-20"/>
          <w:w w:val="1"/>
        </w:rPr>
        <w:t>i</w:t>
      </w:r>
      <w:r w:rsidRPr="00DA2B0A">
        <w:rPr>
          <w:color w:val="000000" w:themeColor="text1"/>
        </w:rPr>
        <w:t>nakan dalam p</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litian ini yait</w:t>
      </w:r>
      <w:r w:rsidR="007F5CE1" w:rsidRPr="00DA2B0A">
        <w:rPr>
          <w:color w:val="000000" w:themeColor="text1"/>
        </w:rPr>
        <w:t>u</w:t>
      </w:r>
      <w:r w:rsidR="007F5CE1" w:rsidRPr="00DA2B0A">
        <w:rPr>
          <w:color w:val="000000" w:themeColor="text1"/>
          <w:spacing w:val="-20"/>
          <w:w w:val="1"/>
        </w:rPr>
        <w:t>i</w:t>
      </w:r>
      <w:r w:rsidRPr="00DA2B0A">
        <w:rPr>
          <w:color w:val="000000" w:themeColor="text1"/>
        </w:rPr>
        <w:t xml:space="preserve"> t</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ori k</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ag</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an ata</w:t>
      </w:r>
      <w:r w:rsidR="007F5CE1" w:rsidRPr="00DA2B0A">
        <w:rPr>
          <w:color w:val="000000" w:themeColor="text1"/>
        </w:rPr>
        <w:t>u</w:t>
      </w:r>
      <w:r w:rsidR="007F5CE1" w:rsidRPr="00DA2B0A">
        <w:rPr>
          <w:color w:val="000000" w:themeColor="text1"/>
          <w:spacing w:val="-20"/>
          <w:w w:val="1"/>
        </w:rPr>
        <w:t>i</w:t>
      </w:r>
      <w:r w:rsidRPr="00DA2B0A">
        <w:rPr>
          <w:color w:val="000000" w:themeColor="text1"/>
        </w:rPr>
        <w:t xml:space="preserve"> </w:t>
      </w:r>
      <w:r w:rsidRPr="00DA2B0A">
        <w:rPr>
          <w:i/>
          <w:color w:val="000000" w:themeColor="text1"/>
        </w:rPr>
        <w:t>ag</w:t>
      </w:r>
      <w:r w:rsidR="007F5CE1" w:rsidRPr="00DA2B0A">
        <w:rPr>
          <w:i/>
          <w:color w:val="000000" w:themeColor="text1"/>
        </w:rPr>
        <w:t>e</w:t>
      </w:r>
      <w:r w:rsidR="007F5CE1" w:rsidRPr="00DA2B0A">
        <w:rPr>
          <w:i/>
          <w:color w:val="000000" w:themeColor="text1"/>
          <w:spacing w:val="-20"/>
          <w:w w:val="1"/>
        </w:rPr>
        <w:t>i</w:t>
      </w:r>
      <w:r w:rsidR="00C11D72" w:rsidRPr="00DA2B0A">
        <w:rPr>
          <w:i/>
          <w:color w:val="000000" w:themeColor="text1"/>
          <w:spacing w:val="-20"/>
          <w:w w:val="1"/>
        </w:rPr>
        <w:t>i</w:t>
      </w:r>
      <w:r w:rsidRPr="00DA2B0A">
        <w:rPr>
          <w:i/>
          <w:color w:val="000000" w:themeColor="text1"/>
        </w:rPr>
        <w:t>ncy th</w:t>
      </w:r>
      <w:r w:rsidR="007F5CE1" w:rsidRPr="00DA2B0A">
        <w:rPr>
          <w:i/>
          <w:color w:val="000000" w:themeColor="text1"/>
        </w:rPr>
        <w:t>e</w:t>
      </w:r>
      <w:r w:rsidR="007F5CE1" w:rsidRPr="00DA2B0A">
        <w:rPr>
          <w:i/>
          <w:color w:val="000000" w:themeColor="text1"/>
          <w:spacing w:val="-20"/>
          <w:w w:val="1"/>
        </w:rPr>
        <w:t>i</w:t>
      </w:r>
      <w:r w:rsidR="00C11D72" w:rsidRPr="00DA2B0A">
        <w:rPr>
          <w:i/>
          <w:color w:val="000000" w:themeColor="text1"/>
          <w:spacing w:val="-20"/>
          <w:w w:val="1"/>
        </w:rPr>
        <w:t>i</w:t>
      </w:r>
      <w:r w:rsidRPr="00DA2B0A">
        <w:rPr>
          <w:i/>
          <w:color w:val="000000" w:themeColor="text1"/>
        </w:rPr>
        <w:t>ory</w:t>
      </w:r>
      <w:r w:rsidRPr="00DA2B0A">
        <w:rPr>
          <w:color w:val="000000" w:themeColor="text1"/>
        </w:rPr>
        <w:t>. M</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w:t>
      </w:r>
      <w:r w:rsidR="007F5CE1" w:rsidRPr="00DA2B0A">
        <w:rPr>
          <w:color w:val="000000" w:themeColor="text1"/>
        </w:rPr>
        <w:t>u</w:t>
      </w:r>
      <w:r w:rsidR="007F5CE1" w:rsidRPr="00DA2B0A">
        <w:rPr>
          <w:color w:val="000000" w:themeColor="text1"/>
          <w:spacing w:val="-20"/>
          <w:w w:val="1"/>
        </w:rPr>
        <w:t>i</w:t>
      </w:r>
      <w:r w:rsidRPr="00DA2B0A">
        <w:rPr>
          <w:color w:val="000000" w:themeColor="text1"/>
        </w:rPr>
        <w:t>r</w:t>
      </w:r>
      <w:r w:rsidR="007F5CE1" w:rsidRPr="00DA2B0A">
        <w:rPr>
          <w:color w:val="000000" w:themeColor="text1"/>
        </w:rPr>
        <w:t>u</w:t>
      </w:r>
      <w:r w:rsidR="007F5CE1" w:rsidRPr="00DA2B0A">
        <w:rPr>
          <w:color w:val="000000" w:themeColor="text1"/>
          <w:spacing w:val="-20"/>
          <w:w w:val="1"/>
        </w:rPr>
        <w:t>i</w:t>
      </w:r>
      <w:r w:rsidRPr="00DA2B0A">
        <w:rPr>
          <w:color w:val="000000" w:themeColor="text1"/>
        </w:rPr>
        <w:t xml:space="preserve">t </w:t>
      </w:r>
      <w:r w:rsidRPr="00DA2B0A">
        <w:rPr>
          <w:color w:val="000000" w:themeColor="text1"/>
        </w:rPr>
        <w:fldChar w:fldCharType="begin" w:fldLock="1"/>
      </w:r>
      <w:r w:rsidRPr="00DA2B0A">
        <w:rPr>
          <w:color w:val="000000" w:themeColor="text1"/>
        </w:rPr>
        <w:instrText>ADDIN CSL_CITATION {"citationItems":[{"id":"ITEM-1","itemData":{"ISBN":"978-623-5408-87-3","author":[{"dropping-particle":"","family":"Purba","given":"Rahima Br","non-dropping-particle":"","parse-names":false,"suffix":""}],"id":"ITEM-1","issued":{"date-parts":[["2023"]]},"publisher":"Merdeka Kreasi Group","publisher-place":"medan","title":"Teori Akuntansi","type":"book"},"uris":["http://www.mendeley.com/documents/?uuid=bba81ab7-a675-4feb-be53-c1b368de880d"]}],"mendeley":{"formattedCitation":"(Purba, 2023)","plainTextFormattedCitation":"(Purba, 2023)","previouslyFormattedCitation":"(Purba, 2023)"},"properties":{"noteIndex":0},"schema":"https://github.com/citation-style-language/schema/raw/master/csl-citation.json"}</w:instrText>
      </w:r>
      <w:r w:rsidRPr="00DA2B0A">
        <w:rPr>
          <w:color w:val="000000" w:themeColor="text1"/>
        </w:rPr>
        <w:fldChar w:fldCharType="separate"/>
      </w:r>
      <w:r w:rsidRPr="00DA2B0A">
        <w:rPr>
          <w:noProof/>
          <w:color w:val="000000" w:themeColor="text1"/>
        </w:rPr>
        <w:t>(P</w:t>
      </w:r>
      <w:r w:rsidR="007F5CE1" w:rsidRPr="00DA2B0A">
        <w:rPr>
          <w:noProof/>
          <w:color w:val="000000" w:themeColor="text1"/>
        </w:rPr>
        <w:t>u</w:t>
      </w:r>
      <w:r w:rsidR="007F5CE1" w:rsidRPr="00DA2B0A">
        <w:rPr>
          <w:noProof/>
          <w:color w:val="000000" w:themeColor="text1"/>
          <w:spacing w:val="-20"/>
          <w:w w:val="1"/>
        </w:rPr>
        <w:t>i</w:t>
      </w:r>
      <w:r w:rsidRPr="00DA2B0A">
        <w:rPr>
          <w:noProof/>
          <w:color w:val="000000" w:themeColor="text1"/>
        </w:rPr>
        <w:t>rba, 2023)</w:t>
      </w:r>
      <w:r w:rsidRPr="00DA2B0A">
        <w:rPr>
          <w:color w:val="000000" w:themeColor="text1"/>
        </w:rPr>
        <w:fldChar w:fldCharType="end"/>
      </w:r>
      <w:r w:rsidRPr="00DA2B0A">
        <w:rPr>
          <w:color w:val="000000" w:themeColor="text1"/>
        </w:rPr>
        <w:t xml:space="preserve"> T</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ori Ag</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si p</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tama kali dic</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t</w:t>
      </w:r>
      <w:r w:rsidR="007F5CE1" w:rsidRPr="00DA2B0A">
        <w:rPr>
          <w:color w:val="000000" w:themeColor="text1"/>
        </w:rPr>
        <w:t>u</w:t>
      </w:r>
      <w:r w:rsidR="007F5CE1" w:rsidRPr="00DA2B0A">
        <w:rPr>
          <w:color w:val="000000" w:themeColor="text1"/>
          <w:spacing w:val="-20"/>
          <w:w w:val="1"/>
        </w:rPr>
        <w:t>i</w:t>
      </w:r>
      <w:r w:rsidRPr="00DA2B0A">
        <w:rPr>
          <w:color w:val="000000" w:themeColor="text1"/>
        </w:rPr>
        <w:t>skan ol</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h J</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s</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 dan M</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ckling pada tah</w:t>
      </w:r>
      <w:r w:rsidR="007F5CE1" w:rsidRPr="00DA2B0A">
        <w:rPr>
          <w:color w:val="000000" w:themeColor="text1"/>
        </w:rPr>
        <w:t>u</w:t>
      </w:r>
      <w:r w:rsidR="007F5CE1" w:rsidRPr="00DA2B0A">
        <w:rPr>
          <w:color w:val="000000" w:themeColor="text1"/>
          <w:spacing w:val="-20"/>
          <w:w w:val="1"/>
        </w:rPr>
        <w:t>i</w:t>
      </w:r>
      <w:r w:rsidRPr="00DA2B0A">
        <w:rPr>
          <w:color w:val="000000" w:themeColor="text1"/>
        </w:rPr>
        <w:t>n 1976. T</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ori k</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ag</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an m</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w:t>
      </w:r>
      <w:r w:rsidR="007F5CE1" w:rsidRPr="00DA2B0A">
        <w:rPr>
          <w:color w:val="000000" w:themeColor="text1"/>
        </w:rPr>
        <w:t>u</w:t>
      </w:r>
      <w:r w:rsidR="007F5CE1" w:rsidRPr="00DA2B0A">
        <w:rPr>
          <w:color w:val="000000" w:themeColor="text1"/>
          <w:spacing w:val="-20"/>
          <w:w w:val="1"/>
        </w:rPr>
        <w:t>i</w:t>
      </w:r>
      <w:r w:rsidRPr="00DA2B0A">
        <w:rPr>
          <w:color w:val="000000" w:themeColor="text1"/>
        </w:rPr>
        <w:t>pakan t</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ori yang lahir kar</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a t</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dapat konflik k</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p</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tingan antara prinsipal dan ag</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 xml:space="preserve">n </w:t>
      </w:r>
      <w:r w:rsidRPr="00DA2B0A">
        <w:rPr>
          <w:color w:val="000000" w:themeColor="text1"/>
        </w:rPr>
        <w:fldChar w:fldCharType="begin" w:fldLock="1"/>
      </w:r>
      <w:r w:rsidRPr="00DA2B0A">
        <w:rPr>
          <w:color w:val="000000" w:themeColor="text1"/>
        </w:rPr>
        <w:instrText>ADDIN CSL_CITATION {"citationItems":[{"id":"ITEM-1","itemData":{"author":[{"dropping-particle":"","family":"Jensen","given":"M.C.","non-dropping-particle":"","parse-names":false,"suffix":""},{"dropping-particle":"","family":"Meckling","given":"W.H.","non-dropping-particle":"","parse-names":false,"suffix":""}],"container-title":"financial economics 3","id":"ITEM-1","issued":{"date-parts":[["1976"]]},"page":"305-360","title":"theoryof the firm : managerial behavior, agency costs and ownership tructure","type":"article-journal"},"uris":["http://www.mendeley.com/documents/?uuid=07b70ffe-ab69-48e3-8b0c-3108708797ec"]}],"mendeley":{"formattedCitation":"(Jensen &amp; Meckling, 1976)","manualFormatting":"(Jensen dan Meckling, 1976)","plainTextFormattedCitation":"(Jensen &amp; Meckling, 1976)","previouslyFormattedCitation":"(Jensen &amp; Meckling, 1976)"},"properties":{"noteIndex":0},"schema":"https://github.com/citation-style-language/schema/raw/master/csl-citation.json"}</w:instrText>
      </w:r>
      <w:r w:rsidRPr="00DA2B0A">
        <w:rPr>
          <w:color w:val="000000" w:themeColor="text1"/>
        </w:rPr>
        <w:fldChar w:fldCharType="separate"/>
      </w:r>
      <w:r w:rsidRPr="00DA2B0A">
        <w:rPr>
          <w:noProof/>
          <w:color w:val="000000" w:themeColor="text1"/>
        </w:rPr>
        <w:t>(J</w:t>
      </w:r>
      <w:r w:rsidR="007F5CE1" w:rsidRPr="00DA2B0A">
        <w:rPr>
          <w:noProof/>
          <w:color w:val="000000" w:themeColor="text1"/>
        </w:rPr>
        <w:t>e</w:t>
      </w:r>
      <w:r w:rsidR="007F5CE1" w:rsidRPr="00DA2B0A">
        <w:rPr>
          <w:noProof/>
          <w:color w:val="000000" w:themeColor="text1"/>
          <w:spacing w:val="-20"/>
          <w:w w:val="1"/>
        </w:rPr>
        <w:t>i</w:t>
      </w:r>
      <w:r w:rsidR="00C11D72" w:rsidRPr="00DA2B0A">
        <w:rPr>
          <w:noProof/>
          <w:color w:val="000000" w:themeColor="text1"/>
          <w:spacing w:val="-20"/>
          <w:w w:val="1"/>
        </w:rPr>
        <w:t>i</w:t>
      </w:r>
      <w:r w:rsidRPr="00DA2B0A">
        <w:rPr>
          <w:noProof/>
          <w:color w:val="000000" w:themeColor="text1"/>
        </w:rPr>
        <w:t>ns</w:t>
      </w:r>
      <w:r w:rsidR="007F5CE1" w:rsidRPr="00DA2B0A">
        <w:rPr>
          <w:noProof/>
          <w:color w:val="000000" w:themeColor="text1"/>
        </w:rPr>
        <w:t>e</w:t>
      </w:r>
      <w:r w:rsidR="007F5CE1" w:rsidRPr="00DA2B0A">
        <w:rPr>
          <w:noProof/>
          <w:color w:val="000000" w:themeColor="text1"/>
          <w:spacing w:val="-20"/>
          <w:w w:val="1"/>
        </w:rPr>
        <w:t>i</w:t>
      </w:r>
      <w:r w:rsidR="00C11D72" w:rsidRPr="00DA2B0A">
        <w:rPr>
          <w:noProof/>
          <w:color w:val="000000" w:themeColor="text1"/>
          <w:spacing w:val="-20"/>
          <w:w w:val="1"/>
        </w:rPr>
        <w:t>i</w:t>
      </w:r>
      <w:r w:rsidRPr="00DA2B0A">
        <w:rPr>
          <w:noProof/>
          <w:color w:val="000000" w:themeColor="text1"/>
        </w:rPr>
        <w:t>n dan M</w:t>
      </w:r>
      <w:r w:rsidR="007F5CE1" w:rsidRPr="00DA2B0A">
        <w:rPr>
          <w:noProof/>
          <w:color w:val="000000" w:themeColor="text1"/>
        </w:rPr>
        <w:t>e</w:t>
      </w:r>
      <w:r w:rsidR="007F5CE1" w:rsidRPr="00DA2B0A">
        <w:rPr>
          <w:noProof/>
          <w:color w:val="000000" w:themeColor="text1"/>
          <w:spacing w:val="-20"/>
          <w:w w:val="1"/>
        </w:rPr>
        <w:t>i</w:t>
      </w:r>
      <w:r w:rsidR="00C11D72" w:rsidRPr="00DA2B0A">
        <w:rPr>
          <w:noProof/>
          <w:color w:val="000000" w:themeColor="text1"/>
          <w:spacing w:val="-20"/>
          <w:w w:val="1"/>
        </w:rPr>
        <w:t>i</w:t>
      </w:r>
      <w:r w:rsidRPr="00DA2B0A">
        <w:rPr>
          <w:noProof/>
          <w:color w:val="000000" w:themeColor="text1"/>
        </w:rPr>
        <w:t>ckling, 1976)</w:t>
      </w:r>
      <w:r w:rsidRPr="00DA2B0A">
        <w:rPr>
          <w:color w:val="000000" w:themeColor="text1"/>
        </w:rPr>
        <w:fldChar w:fldCharType="end"/>
      </w:r>
      <w:r w:rsidRPr="00DA2B0A">
        <w:rPr>
          <w:color w:val="000000" w:themeColor="text1"/>
        </w:rPr>
        <w:t>. J</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s</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 m</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yatakan bahwa h</w:t>
      </w:r>
      <w:r w:rsidR="007F5CE1" w:rsidRPr="00DA2B0A">
        <w:rPr>
          <w:color w:val="000000" w:themeColor="text1"/>
        </w:rPr>
        <w:t>u</w:t>
      </w:r>
      <w:r w:rsidR="007F5CE1" w:rsidRPr="00DA2B0A">
        <w:rPr>
          <w:color w:val="000000" w:themeColor="text1"/>
          <w:spacing w:val="-20"/>
          <w:w w:val="1"/>
        </w:rPr>
        <w:t>i</w:t>
      </w:r>
      <w:r w:rsidRPr="00DA2B0A">
        <w:rPr>
          <w:color w:val="000000" w:themeColor="text1"/>
        </w:rPr>
        <w:t>b</w:t>
      </w:r>
      <w:r w:rsidR="007F5CE1" w:rsidRPr="00DA2B0A">
        <w:rPr>
          <w:color w:val="000000" w:themeColor="text1"/>
        </w:rPr>
        <w:t>u</w:t>
      </w:r>
      <w:r w:rsidR="007F5CE1" w:rsidRPr="00DA2B0A">
        <w:rPr>
          <w:color w:val="000000" w:themeColor="text1"/>
          <w:spacing w:val="-20"/>
          <w:w w:val="1"/>
        </w:rPr>
        <w:t>i</w:t>
      </w:r>
      <w:r w:rsidRPr="00DA2B0A">
        <w:rPr>
          <w:color w:val="000000" w:themeColor="text1"/>
        </w:rPr>
        <w:t>ngan ag</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si t</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jadi saat sat</w:t>
      </w:r>
      <w:r w:rsidR="007F5CE1" w:rsidRPr="00DA2B0A">
        <w:rPr>
          <w:color w:val="000000" w:themeColor="text1"/>
        </w:rPr>
        <w:t>u</w:t>
      </w:r>
      <w:r w:rsidR="007F5CE1" w:rsidRPr="00DA2B0A">
        <w:rPr>
          <w:color w:val="000000" w:themeColor="text1"/>
          <w:spacing w:val="-20"/>
          <w:w w:val="1"/>
        </w:rPr>
        <w:t>i</w:t>
      </w:r>
      <w:r w:rsidRPr="00DA2B0A">
        <w:rPr>
          <w:color w:val="000000" w:themeColor="text1"/>
        </w:rPr>
        <w:t xml:space="preserve"> orang ata</w:t>
      </w:r>
      <w:r w:rsidR="007F5CE1" w:rsidRPr="00DA2B0A">
        <w:rPr>
          <w:color w:val="000000" w:themeColor="text1"/>
        </w:rPr>
        <w:t>u</w:t>
      </w:r>
      <w:r w:rsidR="007F5CE1" w:rsidRPr="00DA2B0A">
        <w:rPr>
          <w:color w:val="000000" w:themeColor="text1"/>
          <w:spacing w:val="-20"/>
          <w:w w:val="1"/>
        </w:rPr>
        <w:t>i</w:t>
      </w:r>
      <w:r w:rsidRPr="00DA2B0A">
        <w:rPr>
          <w:color w:val="000000" w:themeColor="text1"/>
        </w:rPr>
        <w:t xml:space="preserve"> l</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bih (principal) m</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mp</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k</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jakan orang lain (ag</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 xml:space="preserve">nt) </w:t>
      </w:r>
      <w:r w:rsidR="007F5CE1" w:rsidRPr="00DA2B0A">
        <w:rPr>
          <w:color w:val="000000" w:themeColor="text1"/>
        </w:rPr>
        <w:t>u</w:t>
      </w:r>
      <w:r w:rsidR="007F5CE1" w:rsidRPr="00DA2B0A">
        <w:rPr>
          <w:color w:val="000000" w:themeColor="text1"/>
          <w:spacing w:val="-20"/>
          <w:w w:val="1"/>
        </w:rPr>
        <w:t>i</w:t>
      </w:r>
      <w:r w:rsidRPr="00DA2B0A">
        <w:rPr>
          <w:color w:val="000000" w:themeColor="text1"/>
        </w:rPr>
        <w:t>nt</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k m</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mb</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ikan s</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at</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 xml:space="preserve"> jasa dan k</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m</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dian m</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d</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l</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gasikan w</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w</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ang p</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gambilan k</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p</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t</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 xml:space="preserve">san. </w:t>
      </w:r>
    </w:p>
    <w:p w14:paraId="43136715" w14:textId="77777777" w:rsidR="00847781" w:rsidRPr="00DA2B0A" w:rsidRDefault="00847781" w:rsidP="00DA2B0A">
      <w:pPr>
        <w:ind w:firstLine="709"/>
        <w:jc w:val="center"/>
        <w:rPr>
          <w:b/>
          <w:bCs/>
          <w:color w:val="000000" w:themeColor="text1"/>
        </w:rPr>
      </w:pPr>
    </w:p>
    <w:p w14:paraId="5A666539" w14:textId="41E46F5F" w:rsidR="00847781" w:rsidRPr="00DA2B0A" w:rsidRDefault="003439A9" w:rsidP="00DA2B0A">
      <w:pPr>
        <w:pStyle w:val="Heading3"/>
        <w:spacing w:before="0" w:beforeAutospacing="0" w:after="0" w:afterAutospacing="0"/>
        <w:contextualSpacing/>
        <w:jc w:val="both"/>
        <w:rPr>
          <w:color w:val="000000" w:themeColor="text1"/>
          <w:sz w:val="24"/>
          <w:szCs w:val="24"/>
        </w:rPr>
      </w:pPr>
      <w:r w:rsidRPr="00DA2B0A">
        <w:rPr>
          <w:color w:val="000000" w:themeColor="text1"/>
          <w:sz w:val="24"/>
          <w:szCs w:val="24"/>
        </w:rPr>
        <w:t>Manajemen Pajak</w:t>
      </w:r>
    </w:p>
    <w:p w14:paraId="25461852" w14:textId="2AB019A4" w:rsidR="00847781" w:rsidRPr="00DA2B0A" w:rsidRDefault="003439A9" w:rsidP="00DA2B0A">
      <w:pPr>
        <w:autoSpaceDE w:val="0"/>
        <w:autoSpaceDN w:val="0"/>
        <w:adjustRightInd w:val="0"/>
        <w:ind w:firstLine="709"/>
        <w:jc w:val="both"/>
        <w:rPr>
          <w:color w:val="000000" w:themeColor="text1"/>
        </w:rPr>
      </w:pPr>
      <w:r w:rsidRPr="00DA2B0A">
        <w:t>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w:t>
      </w:r>
      <w:r w:rsidR="007F5CE1" w:rsidRPr="00DA2B0A">
        <w:t>e</w:t>
      </w:r>
      <w:r w:rsidR="007F5CE1" w:rsidRPr="00DA2B0A">
        <w:rPr>
          <w:color w:val="000000" w:themeColor="text1"/>
          <w:spacing w:val="-20"/>
          <w:w w:val="1"/>
        </w:rPr>
        <w:t>i</w:t>
      </w:r>
      <w:r w:rsidRPr="00DA2B0A">
        <w:t>rpajakan adalah s</w:t>
      </w:r>
      <w:r w:rsidR="007F5CE1" w:rsidRPr="00DA2B0A">
        <w:t>u</w:t>
      </w:r>
      <w:r w:rsidR="007F5CE1" w:rsidRPr="00DA2B0A">
        <w:rPr>
          <w:color w:val="000000" w:themeColor="text1"/>
          <w:spacing w:val="-20"/>
          <w:w w:val="1"/>
        </w:rPr>
        <w:t>i</w:t>
      </w:r>
      <w:r w:rsidRPr="00DA2B0A">
        <w:t>at</w:t>
      </w:r>
      <w:r w:rsidR="007F5CE1" w:rsidRPr="00DA2B0A">
        <w:t>u</w:t>
      </w:r>
      <w:r w:rsidR="007F5CE1" w:rsidRPr="00DA2B0A">
        <w:rPr>
          <w:color w:val="000000" w:themeColor="text1"/>
          <w:spacing w:val="-20"/>
          <w:w w:val="1"/>
        </w:rPr>
        <w:t>i</w:t>
      </w:r>
      <w:r w:rsidRPr="00DA2B0A">
        <w:t xml:space="preserve"> </w:t>
      </w:r>
      <w:r w:rsidR="007F5CE1" w:rsidRPr="00DA2B0A">
        <w:t>u</w:t>
      </w:r>
      <w:r w:rsidR="007F5CE1" w:rsidRPr="00DA2B0A">
        <w:rPr>
          <w:color w:val="000000" w:themeColor="text1"/>
          <w:spacing w:val="-20"/>
          <w:w w:val="1"/>
        </w:rPr>
        <w:t>i</w:t>
      </w:r>
      <w:r w:rsidRPr="00DA2B0A">
        <w:t xml:space="preserve">paya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m</w:t>
      </w:r>
      <w:r w:rsidR="007F5CE1" w:rsidRPr="00DA2B0A">
        <w:t>e</w:t>
      </w:r>
      <w:r w:rsidR="007F5CE1" w:rsidRPr="00DA2B0A">
        <w:rPr>
          <w:color w:val="000000" w:themeColor="text1"/>
          <w:spacing w:val="-20"/>
          <w:w w:val="1"/>
        </w:rPr>
        <w:t>i</w:t>
      </w:r>
      <w:r w:rsidRPr="00DA2B0A">
        <w:t>ncapai p</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w:t>
      </w:r>
      <w:r w:rsidR="007F5CE1" w:rsidRPr="00DA2B0A">
        <w:t>u</w:t>
      </w:r>
      <w:r w:rsidR="007F5CE1" w:rsidRPr="00DA2B0A">
        <w:rPr>
          <w:color w:val="000000" w:themeColor="text1"/>
          <w:spacing w:val="-20"/>
          <w:w w:val="1"/>
        </w:rPr>
        <w:t>i</w:t>
      </w:r>
      <w:r w:rsidRPr="00DA2B0A">
        <w:t>han k</w:t>
      </w:r>
      <w:r w:rsidR="007F5CE1" w:rsidRPr="00DA2B0A">
        <w:t>e</w:t>
      </w:r>
      <w:r w:rsidR="007F5CE1" w:rsidRPr="00DA2B0A">
        <w:rPr>
          <w:color w:val="000000" w:themeColor="text1"/>
          <w:spacing w:val="-20"/>
          <w:w w:val="1"/>
        </w:rPr>
        <w:t>i</w:t>
      </w:r>
      <w:r w:rsidRPr="00DA2B0A">
        <w:t>wajiban p</w:t>
      </w:r>
      <w:r w:rsidR="007F5CE1" w:rsidRPr="00DA2B0A">
        <w:t>e</w:t>
      </w:r>
      <w:r w:rsidR="007F5CE1" w:rsidRPr="00DA2B0A">
        <w:rPr>
          <w:color w:val="000000" w:themeColor="text1"/>
          <w:spacing w:val="-20"/>
          <w:w w:val="1"/>
        </w:rPr>
        <w:t>i</w:t>
      </w:r>
      <w:r w:rsidRPr="00DA2B0A">
        <w:t>rpajakan yang minim</w:t>
      </w:r>
      <w:r w:rsidR="007F5CE1" w:rsidRPr="00DA2B0A">
        <w:t>u</w:t>
      </w:r>
      <w:r w:rsidR="007F5CE1" w:rsidRPr="00DA2B0A">
        <w:rPr>
          <w:color w:val="000000" w:themeColor="text1"/>
          <w:spacing w:val="-20"/>
          <w:w w:val="1"/>
        </w:rPr>
        <w:t>i</w:t>
      </w:r>
      <w:r w:rsidRPr="00DA2B0A">
        <w:t>m d</w:t>
      </w:r>
      <w:r w:rsidR="007F5CE1" w:rsidRPr="00DA2B0A">
        <w:t>e</w:t>
      </w:r>
      <w:r w:rsidR="007F5CE1" w:rsidRPr="00DA2B0A">
        <w:rPr>
          <w:color w:val="000000" w:themeColor="text1"/>
          <w:spacing w:val="-20"/>
          <w:w w:val="1"/>
        </w:rPr>
        <w:t>i</w:t>
      </w:r>
      <w:r w:rsidRPr="00DA2B0A">
        <w:t>ngan pros</w:t>
      </w:r>
      <w:r w:rsidR="007F5CE1" w:rsidRPr="00DA2B0A">
        <w:t>e</w:t>
      </w:r>
      <w:r w:rsidR="007F5CE1" w:rsidRPr="00DA2B0A">
        <w:rPr>
          <w:color w:val="000000" w:themeColor="text1"/>
          <w:spacing w:val="-20"/>
          <w:w w:val="1"/>
        </w:rPr>
        <w:t>i</w:t>
      </w:r>
      <w:r w:rsidRPr="00DA2B0A">
        <w:t>s p</w:t>
      </w:r>
      <w:r w:rsidR="007F5CE1" w:rsidRPr="00DA2B0A">
        <w:t>e</w:t>
      </w:r>
      <w:r w:rsidR="007F5CE1" w:rsidRPr="00DA2B0A">
        <w:rPr>
          <w:color w:val="000000" w:themeColor="text1"/>
          <w:spacing w:val="-20"/>
          <w:w w:val="1"/>
        </w:rPr>
        <w:t>i</w:t>
      </w:r>
      <w:r w:rsidRPr="00DA2B0A">
        <w:t>r</w:t>
      </w:r>
      <w:r w:rsidR="007F5CE1" w:rsidRPr="00DA2B0A">
        <w:t>e</w:t>
      </w:r>
      <w:r w:rsidR="007F5CE1" w:rsidRPr="00DA2B0A">
        <w:rPr>
          <w:color w:val="000000" w:themeColor="text1"/>
          <w:spacing w:val="-20"/>
          <w:w w:val="1"/>
        </w:rPr>
        <w:t>i</w:t>
      </w:r>
      <w:r w:rsidRPr="00DA2B0A">
        <w:t>ncanaan, p</w:t>
      </w:r>
      <w:r w:rsidR="007F5CE1" w:rsidRPr="00DA2B0A">
        <w:t>e</w:t>
      </w:r>
      <w:r w:rsidR="007F5CE1" w:rsidRPr="00DA2B0A">
        <w:rPr>
          <w:color w:val="000000" w:themeColor="text1"/>
          <w:spacing w:val="-20"/>
          <w:w w:val="1"/>
        </w:rPr>
        <w:t>i</w:t>
      </w:r>
      <w:r w:rsidRPr="00DA2B0A">
        <w:t>ngorganisasian, p</w:t>
      </w:r>
      <w:r w:rsidR="007F5CE1" w:rsidRPr="00DA2B0A">
        <w:t>e</w:t>
      </w:r>
      <w:r w:rsidR="007F5CE1" w:rsidRPr="00DA2B0A">
        <w:rPr>
          <w:color w:val="000000" w:themeColor="text1"/>
          <w:spacing w:val="-20"/>
          <w:w w:val="1"/>
        </w:rPr>
        <w:t>i</w:t>
      </w:r>
      <w:r w:rsidRPr="00DA2B0A">
        <w:t>laksanaan, dan p</w:t>
      </w:r>
      <w:r w:rsidR="007F5CE1" w:rsidRPr="00DA2B0A">
        <w:t>e</w:t>
      </w:r>
      <w:r w:rsidR="007F5CE1" w:rsidRPr="00DA2B0A">
        <w:rPr>
          <w:color w:val="000000" w:themeColor="text1"/>
          <w:spacing w:val="-20"/>
          <w:w w:val="1"/>
        </w:rPr>
        <w:t>i</w:t>
      </w:r>
      <w:r w:rsidRPr="00DA2B0A">
        <w:t>ng</w:t>
      </w:r>
      <w:r w:rsidR="007F5CE1" w:rsidRPr="00DA2B0A">
        <w:t>e</w:t>
      </w:r>
      <w:r w:rsidR="007F5CE1" w:rsidRPr="00DA2B0A">
        <w:rPr>
          <w:color w:val="000000" w:themeColor="text1"/>
          <w:spacing w:val="-20"/>
          <w:w w:val="1"/>
        </w:rPr>
        <w:t>i</w:t>
      </w:r>
      <w:r w:rsidRPr="00DA2B0A">
        <w:t>ndalian di bidang p</w:t>
      </w:r>
      <w:r w:rsidR="007F5CE1" w:rsidRPr="00DA2B0A">
        <w:t>e</w:t>
      </w:r>
      <w:r w:rsidR="007F5CE1" w:rsidRPr="00DA2B0A">
        <w:rPr>
          <w:color w:val="000000" w:themeColor="text1"/>
          <w:spacing w:val="-20"/>
          <w:w w:val="1"/>
        </w:rPr>
        <w:t>i</w:t>
      </w:r>
      <w:r w:rsidRPr="00DA2B0A">
        <w:t>rpajakan (Pohan, 2016:15)</w:t>
      </w:r>
    </w:p>
    <w:p w14:paraId="0D1FC8C0" w14:textId="77777777" w:rsidR="00847781" w:rsidRPr="00DA2B0A" w:rsidRDefault="00847781" w:rsidP="00DA2B0A">
      <w:pPr>
        <w:autoSpaceDE w:val="0"/>
        <w:autoSpaceDN w:val="0"/>
        <w:adjustRightInd w:val="0"/>
        <w:ind w:firstLine="720"/>
        <w:jc w:val="both"/>
        <w:rPr>
          <w:color w:val="000000" w:themeColor="text1"/>
        </w:rPr>
      </w:pPr>
    </w:p>
    <w:p w14:paraId="13298354" w14:textId="04E49064" w:rsidR="003439A9" w:rsidRPr="00DA2B0A" w:rsidRDefault="003439A9" w:rsidP="00DA2B0A">
      <w:pPr>
        <w:autoSpaceDE w:val="0"/>
        <w:autoSpaceDN w:val="0"/>
        <w:adjustRightInd w:val="0"/>
        <w:rPr>
          <w:color w:val="000000" w:themeColor="text1"/>
        </w:rPr>
      </w:pPr>
      <w:r w:rsidRPr="00DA2B0A">
        <w:rPr>
          <w:rFonts w:ascii="Cambria Math" w:hAnsi="Cambria Math" w:cs="Cambria Math"/>
          <w:b/>
          <w:bCs/>
        </w:rPr>
        <w:t>𝐶𝐸𝑇𝑅</w:t>
      </w:r>
      <w:r w:rsidRPr="00DA2B0A">
        <w:rPr>
          <w:b/>
          <w:bCs/>
        </w:rPr>
        <w:t xml:space="preserve"> = </w:t>
      </w:r>
      <w:r w:rsidRPr="00DA2B0A">
        <w:rPr>
          <w:rFonts w:ascii="Cambria Math" w:hAnsi="Cambria Math" w:cs="Cambria Math"/>
          <w:b/>
          <w:bCs/>
          <w:u w:val="single"/>
        </w:rPr>
        <w:t>𝐶𝑎𝑠ℎ</w:t>
      </w:r>
      <w:r w:rsidRPr="00DA2B0A">
        <w:rPr>
          <w:b/>
          <w:bCs/>
          <w:u w:val="single"/>
        </w:rPr>
        <w:t xml:space="preserve"> </w:t>
      </w:r>
      <w:r w:rsidRPr="00DA2B0A">
        <w:rPr>
          <w:rFonts w:ascii="Cambria Math" w:hAnsi="Cambria Math" w:cs="Cambria Math"/>
          <w:b/>
          <w:bCs/>
          <w:u w:val="single"/>
        </w:rPr>
        <w:t>𝑇𝑎𝑥</w:t>
      </w:r>
      <w:r w:rsidRPr="00DA2B0A">
        <w:rPr>
          <w:b/>
          <w:bCs/>
          <w:u w:val="single"/>
        </w:rPr>
        <w:t xml:space="preserve"> </w:t>
      </w:r>
      <w:r w:rsidRPr="00DA2B0A">
        <w:rPr>
          <w:rFonts w:ascii="Cambria Math" w:hAnsi="Cambria Math" w:cs="Cambria Math"/>
          <w:b/>
          <w:bCs/>
          <w:u w:val="single"/>
        </w:rPr>
        <w:t>𝑃𝑎𝑖𝑑</w:t>
      </w:r>
      <w:r w:rsidRPr="00DA2B0A">
        <w:rPr>
          <w:b/>
          <w:bCs/>
        </w:rPr>
        <w:t xml:space="preserve">    </w:t>
      </w:r>
    </w:p>
    <w:p w14:paraId="3A9FE87C" w14:textId="3A91C3C5" w:rsidR="003439A9" w:rsidRPr="00DA2B0A" w:rsidRDefault="00DA2B0A" w:rsidP="00DA2B0A">
      <w:pPr>
        <w:ind w:firstLine="709"/>
        <w:rPr>
          <w:b/>
          <w:bCs/>
          <w:color w:val="000000" w:themeColor="text1"/>
        </w:rPr>
      </w:pPr>
      <w:r>
        <w:rPr>
          <w:rFonts w:ascii="Cambria Math" w:hAnsi="Cambria Math" w:cs="Cambria Math"/>
          <w:b/>
          <w:bCs/>
          <w:lang w:val="id-ID"/>
        </w:rPr>
        <w:t xml:space="preserve"> </w:t>
      </w:r>
      <w:r w:rsidR="003439A9" w:rsidRPr="00DA2B0A">
        <w:rPr>
          <w:rFonts w:ascii="Cambria Math" w:hAnsi="Cambria Math" w:cs="Cambria Math"/>
          <w:b/>
          <w:bCs/>
        </w:rPr>
        <w:t>𝑃𝑟𝑒</w:t>
      </w:r>
      <w:r w:rsidR="003439A9" w:rsidRPr="00DA2B0A">
        <w:rPr>
          <w:b/>
          <w:bCs/>
        </w:rPr>
        <w:t xml:space="preserve"> − </w:t>
      </w:r>
      <w:r w:rsidR="003439A9" w:rsidRPr="00DA2B0A">
        <w:rPr>
          <w:rFonts w:ascii="Cambria Math" w:hAnsi="Cambria Math" w:cs="Cambria Math"/>
          <w:b/>
          <w:bCs/>
        </w:rPr>
        <w:t>𝑡𝑎𝑥</w:t>
      </w:r>
      <w:r w:rsidR="003439A9" w:rsidRPr="00DA2B0A">
        <w:rPr>
          <w:b/>
          <w:bCs/>
        </w:rPr>
        <w:t xml:space="preserve"> </w:t>
      </w:r>
      <w:r w:rsidR="003439A9" w:rsidRPr="00DA2B0A">
        <w:rPr>
          <w:rFonts w:ascii="Cambria Math" w:hAnsi="Cambria Math" w:cs="Cambria Math"/>
          <w:b/>
          <w:bCs/>
        </w:rPr>
        <w:t>𝐼𝑛𝑐𝑜𝑚𝑒</w:t>
      </w:r>
    </w:p>
    <w:p w14:paraId="6DCE01D7" w14:textId="77777777" w:rsidR="003439A9" w:rsidRPr="00DA2B0A" w:rsidRDefault="003439A9" w:rsidP="00DA2B0A">
      <w:pPr>
        <w:autoSpaceDE w:val="0"/>
        <w:autoSpaceDN w:val="0"/>
        <w:adjustRightInd w:val="0"/>
        <w:ind w:firstLine="720"/>
        <w:jc w:val="both"/>
        <w:rPr>
          <w:color w:val="000000" w:themeColor="text1"/>
        </w:rPr>
      </w:pPr>
    </w:p>
    <w:p w14:paraId="176521C1" w14:textId="16A8FF02" w:rsidR="00847781" w:rsidRPr="00DA2B0A" w:rsidRDefault="003439A9" w:rsidP="00DA2B0A">
      <w:pPr>
        <w:pStyle w:val="Heading3"/>
        <w:spacing w:before="0" w:beforeAutospacing="0" w:after="0" w:afterAutospacing="0"/>
        <w:contextualSpacing/>
        <w:jc w:val="both"/>
        <w:rPr>
          <w:color w:val="000000" w:themeColor="text1"/>
          <w:sz w:val="24"/>
          <w:szCs w:val="24"/>
        </w:rPr>
      </w:pPr>
      <w:r w:rsidRPr="00DA2B0A">
        <w:rPr>
          <w:color w:val="000000" w:themeColor="text1"/>
          <w:sz w:val="24"/>
          <w:szCs w:val="24"/>
        </w:rPr>
        <w:t>Profitabilitas</w:t>
      </w:r>
    </w:p>
    <w:p w14:paraId="0C2D6386" w14:textId="77777777" w:rsidR="00DA2B0A" w:rsidRDefault="003439A9" w:rsidP="00DA2B0A">
      <w:pPr>
        <w:autoSpaceDE w:val="0"/>
        <w:autoSpaceDN w:val="0"/>
        <w:adjustRightInd w:val="0"/>
        <w:ind w:firstLine="720"/>
        <w:jc w:val="both"/>
        <w:rPr>
          <w:lang w:val="id-ID"/>
        </w:rPr>
      </w:pPr>
      <w:r w:rsidRPr="00DA2B0A">
        <w:t>Profitabilitas m</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pakan rasio yang m</w:t>
      </w:r>
      <w:r w:rsidR="007F5CE1" w:rsidRPr="00DA2B0A">
        <w:t>e</w:t>
      </w:r>
      <w:r w:rsidR="007F5CE1" w:rsidRPr="00DA2B0A">
        <w:rPr>
          <w:color w:val="000000" w:themeColor="text1"/>
          <w:spacing w:val="-20"/>
          <w:w w:val="1"/>
        </w:rPr>
        <w:t>i</w:t>
      </w:r>
      <w:r w:rsidRPr="00DA2B0A">
        <w:t>mp</w:t>
      </w:r>
      <w:r w:rsidR="007F5CE1" w:rsidRPr="00DA2B0A">
        <w:t>e</w:t>
      </w:r>
      <w:r w:rsidR="007F5CE1" w:rsidRPr="00DA2B0A">
        <w:rPr>
          <w:color w:val="000000" w:themeColor="text1"/>
          <w:spacing w:val="-20"/>
          <w:w w:val="1"/>
        </w:rPr>
        <w:t>i</w:t>
      </w:r>
      <w:r w:rsidRPr="00DA2B0A">
        <w:t xml:space="preserve">rlihatkan </w:t>
      </w:r>
      <w:r w:rsidRPr="00DA2B0A">
        <w:lastRenderedPageBreak/>
        <w:t>k</w:t>
      </w:r>
      <w:r w:rsidR="007F5CE1" w:rsidRPr="00DA2B0A">
        <w:t>e</w:t>
      </w:r>
      <w:r w:rsidR="007F5CE1" w:rsidRPr="00DA2B0A">
        <w:rPr>
          <w:color w:val="000000" w:themeColor="text1"/>
          <w:spacing w:val="-20"/>
          <w:w w:val="1"/>
        </w:rPr>
        <w:t>i</w:t>
      </w:r>
      <w:r w:rsidRPr="00DA2B0A">
        <w:t>sangg</w:t>
      </w:r>
      <w:r w:rsidR="007F5CE1" w:rsidRPr="00DA2B0A">
        <w:t>u</w:t>
      </w:r>
      <w:r w:rsidR="007F5CE1" w:rsidRPr="00DA2B0A">
        <w:rPr>
          <w:color w:val="000000" w:themeColor="text1"/>
          <w:spacing w:val="-20"/>
          <w:w w:val="1"/>
        </w:rPr>
        <w:t>i</w:t>
      </w:r>
      <w:r w:rsidRPr="00DA2B0A">
        <w:t>pan s</w:t>
      </w:r>
      <w:r w:rsidR="007F5CE1" w:rsidRPr="00DA2B0A">
        <w:t>u</w:t>
      </w:r>
      <w:r w:rsidR="007F5CE1" w:rsidRPr="00DA2B0A">
        <w:rPr>
          <w:color w:val="000000" w:themeColor="text1"/>
          <w:spacing w:val="-20"/>
          <w:w w:val="1"/>
        </w:rPr>
        <w:t>i</w:t>
      </w:r>
      <w:r w:rsidRPr="00DA2B0A">
        <w:t>at</w:t>
      </w:r>
      <w:r w:rsidR="007F5CE1" w:rsidRPr="00DA2B0A">
        <w:t>u</w:t>
      </w:r>
      <w:r w:rsidR="007F5CE1" w:rsidRPr="00DA2B0A">
        <w:rPr>
          <w:color w:val="000000" w:themeColor="text1"/>
          <w:spacing w:val="-20"/>
          <w:w w:val="1"/>
        </w:rPr>
        <w:t>i</w:t>
      </w:r>
      <w:r w:rsidRPr="00DA2B0A">
        <w:t xml:space="preserve">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dalam m</w:t>
      </w:r>
      <w:r w:rsidR="007F5CE1" w:rsidRPr="00DA2B0A">
        <w:t>e</w:t>
      </w:r>
      <w:r w:rsidR="007F5CE1" w:rsidRPr="00DA2B0A">
        <w:rPr>
          <w:color w:val="000000" w:themeColor="text1"/>
          <w:spacing w:val="-20"/>
          <w:w w:val="1"/>
        </w:rPr>
        <w:t>i</w:t>
      </w:r>
      <w:r w:rsidRPr="00DA2B0A">
        <w:t>mp</w:t>
      </w:r>
      <w:r w:rsidR="007F5CE1" w:rsidRPr="00DA2B0A">
        <w:t>e</w:t>
      </w:r>
      <w:r w:rsidR="007F5CE1" w:rsidRPr="00DA2B0A">
        <w:rPr>
          <w:color w:val="000000" w:themeColor="text1"/>
          <w:spacing w:val="-20"/>
          <w:w w:val="1"/>
        </w:rPr>
        <w:t>i</w:t>
      </w:r>
      <w:r w:rsidRPr="00DA2B0A">
        <w:t>rol</w:t>
      </w:r>
      <w:r w:rsidR="007F5CE1" w:rsidRPr="00DA2B0A">
        <w:t>e</w:t>
      </w:r>
      <w:r w:rsidR="007F5CE1" w:rsidRPr="00DA2B0A">
        <w:rPr>
          <w:color w:val="000000" w:themeColor="text1"/>
          <w:spacing w:val="-20"/>
          <w:w w:val="1"/>
        </w:rPr>
        <w:t>i</w:t>
      </w:r>
      <w:r w:rsidRPr="00DA2B0A">
        <w:t>h k</w:t>
      </w:r>
      <w:r w:rsidR="007F5CE1" w:rsidRPr="00DA2B0A">
        <w:t>e</w:t>
      </w:r>
      <w:r w:rsidR="007F5CE1" w:rsidRPr="00DA2B0A">
        <w:rPr>
          <w:color w:val="000000" w:themeColor="text1"/>
          <w:spacing w:val="-20"/>
          <w:w w:val="1"/>
        </w:rPr>
        <w:t>i</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ngan m</w:t>
      </w:r>
      <w:r w:rsidR="007F5CE1" w:rsidRPr="00DA2B0A">
        <w:t>e</w:t>
      </w:r>
      <w:r w:rsidR="007F5CE1" w:rsidRPr="00DA2B0A">
        <w:rPr>
          <w:color w:val="000000" w:themeColor="text1"/>
          <w:spacing w:val="-20"/>
          <w:w w:val="1"/>
        </w:rPr>
        <w:t>i</w:t>
      </w:r>
      <w:r w:rsidRPr="00DA2B0A">
        <w:t>lal</w:t>
      </w:r>
      <w:r w:rsidR="007F5CE1" w:rsidRPr="00DA2B0A">
        <w:t>u</w:t>
      </w:r>
      <w:r w:rsidR="007F5CE1" w:rsidRPr="00DA2B0A">
        <w:rPr>
          <w:color w:val="000000" w:themeColor="text1"/>
          <w:spacing w:val="-20"/>
          <w:w w:val="1"/>
        </w:rPr>
        <w:t>i</w:t>
      </w:r>
      <w:r w:rsidRPr="00DA2B0A">
        <w:t>i k</w:t>
      </w:r>
      <w:r w:rsidR="007F5CE1" w:rsidRPr="00DA2B0A">
        <w:t>e</w:t>
      </w:r>
      <w:r w:rsidR="007F5CE1" w:rsidRPr="00DA2B0A">
        <w:rPr>
          <w:color w:val="000000" w:themeColor="text1"/>
          <w:spacing w:val="-20"/>
          <w:w w:val="1"/>
        </w:rPr>
        <w:t>i</w:t>
      </w:r>
      <w:r w:rsidRPr="00DA2B0A">
        <w:t>mamp</w:t>
      </w:r>
      <w:r w:rsidR="007F5CE1" w:rsidRPr="00DA2B0A">
        <w:t>u</w:t>
      </w:r>
      <w:r w:rsidR="007F5CE1" w:rsidRPr="00DA2B0A">
        <w:rPr>
          <w:color w:val="000000" w:themeColor="text1"/>
          <w:spacing w:val="-20"/>
          <w:w w:val="1"/>
        </w:rPr>
        <w:t>i</w:t>
      </w:r>
      <w:r w:rsidRPr="00DA2B0A">
        <w:t>an dan s</w:t>
      </w:r>
      <w:r w:rsidR="007F5CE1" w:rsidRPr="00DA2B0A">
        <w:t>u</w:t>
      </w:r>
      <w:r w:rsidR="007F5CE1" w:rsidRPr="00DA2B0A">
        <w:rPr>
          <w:color w:val="000000" w:themeColor="text1"/>
          <w:spacing w:val="-20"/>
          <w:w w:val="1"/>
        </w:rPr>
        <w:t>i</w:t>
      </w:r>
      <w:r w:rsidRPr="00DA2B0A">
        <w:t>mb</w:t>
      </w:r>
      <w:r w:rsidR="007F5CE1" w:rsidRPr="00DA2B0A">
        <w:t>e</w:t>
      </w:r>
      <w:r w:rsidR="007F5CE1" w:rsidRPr="00DA2B0A">
        <w:rPr>
          <w:color w:val="000000" w:themeColor="text1"/>
          <w:spacing w:val="-20"/>
          <w:w w:val="1"/>
        </w:rPr>
        <w:t>i</w:t>
      </w:r>
      <w:r w:rsidRPr="00DA2B0A">
        <w:t>r daya yang dihasilkan dari aktivitas p</w:t>
      </w:r>
      <w:r w:rsidR="007F5CE1" w:rsidRPr="00DA2B0A">
        <w:t>e</w:t>
      </w:r>
      <w:r w:rsidR="007F5CE1" w:rsidRPr="00DA2B0A">
        <w:rPr>
          <w:color w:val="000000" w:themeColor="text1"/>
          <w:spacing w:val="-20"/>
          <w:w w:val="1"/>
        </w:rPr>
        <w:t>i</w:t>
      </w:r>
      <w:r w:rsidRPr="00DA2B0A">
        <w:t>nj</w:t>
      </w:r>
      <w:r w:rsidR="007F5CE1" w:rsidRPr="00DA2B0A">
        <w:t>u</w:t>
      </w:r>
      <w:r w:rsidR="007F5CE1" w:rsidRPr="00DA2B0A">
        <w:rPr>
          <w:color w:val="000000" w:themeColor="text1"/>
          <w:spacing w:val="-20"/>
          <w:w w:val="1"/>
        </w:rPr>
        <w:t>i</w:t>
      </w:r>
      <w:r w:rsidRPr="00DA2B0A">
        <w:t>alan, p</w:t>
      </w:r>
      <w:r w:rsidR="007F5CE1" w:rsidRPr="00DA2B0A">
        <w:t>e</w:t>
      </w:r>
      <w:r w:rsidR="007F5CE1" w:rsidRPr="00DA2B0A">
        <w:rPr>
          <w:color w:val="000000" w:themeColor="text1"/>
          <w:spacing w:val="-20"/>
          <w:w w:val="1"/>
        </w:rPr>
        <w:t>i</w:t>
      </w:r>
      <w:r w:rsidRPr="00DA2B0A">
        <w:t>ngg</w:t>
      </w:r>
      <w:r w:rsidR="007F5CE1" w:rsidRPr="00DA2B0A">
        <w:t>u</w:t>
      </w:r>
      <w:r w:rsidR="007F5CE1" w:rsidRPr="00DA2B0A">
        <w:rPr>
          <w:color w:val="000000" w:themeColor="text1"/>
          <w:spacing w:val="-20"/>
          <w:w w:val="1"/>
        </w:rPr>
        <w:t>i</w:t>
      </w:r>
      <w:r w:rsidRPr="00DA2B0A">
        <w:t>naan as</w:t>
      </w:r>
      <w:r w:rsidR="007F5CE1" w:rsidRPr="00DA2B0A">
        <w:t>e</w:t>
      </w:r>
      <w:r w:rsidR="007F5CE1" w:rsidRPr="00DA2B0A">
        <w:rPr>
          <w:color w:val="000000" w:themeColor="text1"/>
          <w:spacing w:val="-20"/>
          <w:w w:val="1"/>
        </w:rPr>
        <w:t>i</w:t>
      </w:r>
      <w:r w:rsidRPr="00DA2B0A">
        <w:t>t dan p</w:t>
      </w:r>
      <w:r w:rsidR="007F5CE1" w:rsidRPr="00DA2B0A">
        <w:t>e</w:t>
      </w:r>
      <w:r w:rsidR="007F5CE1" w:rsidRPr="00DA2B0A">
        <w:rPr>
          <w:color w:val="000000" w:themeColor="text1"/>
          <w:spacing w:val="-20"/>
          <w:w w:val="1"/>
        </w:rPr>
        <w:t>i</w:t>
      </w:r>
      <w:r w:rsidRPr="00DA2B0A">
        <w:t>ngg</w:t>
      </w:r>
      <w:r w:rsidR="007F5CE1" w:rsidRPr="00DA2B0A">
        <w:t>u</w:t>
      </w:r>
      <w:r w:rsidR="007F5CE1" w:rsidRPr="00DA2B0A">
        <w:rPr>
          <w:color w:val="000000" w:themeColor="text1"/>
          <w:spacing w:val="-20"/>
          <w:w w:val="1"/>
        </w:rPr>
        <w:t>i</w:t>
      </w:r>
      <w:r w:rsidRPr="00DA2B0A">
        <w:t>naan modal. Rasio ini bisa dis</w:t>
      </w:r>
      <w:r w:rsidR="007F5CE1" w:rsidRPr="00DA2B0A">
        <w:t>e</w:t>
      </w:r>
      <w:r w:rsidR="007F5CE1" w:rsidRPr="00DA2B0A">
        <w:rPr>
          <w:color w:val="000000" w:themeColor="text1"/>
          <w:spacing w:val="-20"/>
          <w:w w:val="1"/>
        </w:rPr>
        <w:t>i</w:t>
      </w:r>
      <w:r w:rsidRPr="00DA2B0A">
        <w:t>b</w:t>
      </w:r>
      <w:r w:rsidR="007F5CE1" w:rsidRPr="00DA2B0A">
        <w:t>u</w:t>
      </w:r>
      <w:r w:rsidR="007F5CE1" w:rsidRPr="00DA2B0A">
        <w:rPr>
          <w:color w:val="000000" w:themeColor="text1"/>
          <w:spacing w:val="-20"/>
          <w:w w:val="1"/>
        </w:rPr>
        <w:t>i</w:t>
      </w:r>
      <w:r w:rsidRPr="00DA2B0A">
        <w:t>t j</w:t>
      </w:r>
      <w:r w:rsidR="007F5CE1" w:rsidRPr="00DA2B0A">
        <w:t>u</w:t>
      </w:r>
      <w:r w:rsidR="007F5CE1" w:rsidRPr="00DA2B0A">
        <w:rPr>
          <w:color w:val="000000" w:themeColor="text1"/>
          <w:spacing w:val="-20"/>
          <w:w w:val="1"/>
        </w:rPr>
        <w:t>i</w:t>
      </w:r>
      <w:r w:rsidRPr="00DA2B0A">
        <w:t>ga d</w:t>
      </w:r>
      <w:r w:rsidR="007F5CE1" w:rsidRPr="00DA2B0A">
        <w:t>e</w:t>
      </w:r>
      <w:r w:rsidR="007F5CE1" w:rsidRPr="00DA2B0A">
        <w:rPr>
          <w:color w:val="000000" w:themeColor="text1"/>
          <w:spacing w:val="-20"/>
          <w:w w:val="1"/>
        </w:rPr>
        <w:t>i</w:t>
      </w:r>
      <w:r w:rsidRPr="00DA2B0A">
        <w:t>ngan rasio r</w:t>
      </w:r>
      <w:r w:rsidR="007F5CE1" w:rsidRPr="00DA2B0A">
        <w:t>e</w:t>
      </w:r>
      <w:r w:rsidR="007F5CE1" w:rsidRPr="00DA2B0A">
        <w:rPr>
          <w:color w:val="000000" w:themeColor="text1"/>
          <w:spacing w:val="-20"/>
          <w:w w:val="1"/>
        </w:rPr>
        <w:t>i</w:t>
      </w:r>
      <w:r w:rsidRPr="00DA2B0A">
        <w:t>ntabilitas. Kin</w:t>
      </w:r>
      <w:r w:rsidR="007F5CE1" w:rsidRPr="00DA2B0A">
        <w:t>e</w:t>
      </w:r>
      <w:r w:rsidR="007F5CE1" w:rsidRPr="00DA2B0A">
        <w:rPr>
          <w:color w:val="000000" w:themeColor="text1"/>
          <w:spacing w:val="-20"/>
          <w:w w:val="1"/>
        </w:rPr>
        <w:t>i</w:t>
      </w:r>
      <w:r w:rsidRPr="00DA2B0A">
        <w:t>rja yang optimal akan dit</w:t>
      </w:r>
      <w:r w:rsidR="007F5CE1" w:rsidRPr="00DA2B0A">
        <w:t>u</w:t>
      </w:r>
      <w:r w:rsidR="007F5CE1" w:rsidRPr="00DA2B0A">
        <w:rPr>
          <w:color w:val="000000" w:themeColor="text1"/>
          <w:spacing w:val="-20"/>
          <w:w w:val="1"/>
        </w:rPr>
        <w:t>i</w:t>
      </w:r>
      <w:r w:rsidRPr="00DA2B0A">
        <w:t>nj</w:t>
      </w:r>
      <w:r w:rsidR="007F5CE1" w:rsidRPr="00DA2B0A">
        <w:t>u</w:t>
      </w:r>
      <w:r w:rsidR="007F5CE1" w:rsidRPr="00DA2B0A">
        <w:rPr>
          <w:color w:val="000000" w:themeColor="text1"/>
          <w:spacing w:val="-20"/>
          <w:w w:val="1"/>
        </w:rPr>
        <w:t>i</w:t>
      </w:r>
      <w:r w:rsidRPr="00DA2B0A">
        <w:t>kkan m</w:t>
      </w:r>
      <w:r w:rsidR="007F5CE1" w:rsidRPr="00DA2B0A">
        <w:t>e</w:t>
      </w:r>
      <w:r w:rsidR="007F5CE1" w:rsidRPr="00DA2B0A">
        <w:rPr>
          <w:color w:val="000000" w:themeColor="text1"/>
          <w:spacing w:val="-20"/>
          <w:w w:val="1"/>
        </w:rPr>
        <w:t>i</w:t>
      </w:r>
      <w:r w:rsidRPr="00DA2B0A">
        <w:t>lal</w:t>
      </w:r>
      <w:r w:rsidR="007F5CE1" w:rsidRPr="00DA2B0A">
        <w:t>u</w:t>
      </w:r>
      <w:r w:rsidR="007F5CE1" w:rsidRPr="00DA2B0A">
        <w:rPr>
          <w:color w:val="000000" w:themeColor="text1"/>
          <w:spacing w:val="-20"/>
          <w:w w:val="1"/>
        </w:rPr>
        <w:t>i</w:t>
      </w:r>
      <w:r w:rsidRPr="00DA2B0A">
        <w:t>i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yang b</w:t>
      </w:r>
      <w:r w:rsidR="007F5CE1" w:rsidRPr="00DA2B0A">
        <w:t>e</w:t>
      </w:r>
      <w:r w:rsidR="007F5CE1" w:rsidRPr="00DA2B0A">
        <w:rPr>
          <w:color w:val="000000" w:themeColor="text1"/>
          <w:spacing w:val="-20"/>
          <w:w w:val="1"/>
        </w:rPr>
        <w:t>i</w:t>
      </w:r>
      <w:r w:rsidRPr="00DA2B0A">
        <w:t>rhasil dalam m</w:t>
      </w:r>
      <w:r w:rsidR="007F5CE1" w:rsidRPr="00DA2B0A">
        <w:t>e</w:t>
      </w:r>
      <w:r w:rsidR="007F5CE1" w:rsidRPr="00DA2B0A">
        <w:rPr>
          <w:color w:val="000000" w:themeColor="text1"/>
          <w:spacing w:val="-20"/>
          <w:w w:val="1"/>
        </w:rPr>
        <w:t>i</w:t>
      </w:r>
      <w:r w:rsidRPr="00DA2B0A">
        <w:t>w</w:t>
      </w:r>
      <w:r w:rsidR="007F5CE1" w:rsidRPr="00DA2B0A">
        <w:t>u</w:t>
      </w:r>
      <w:r w:rsidR="007F5CE1" w:rsidRPr="00DA2B0A">
        <w:rPr>
          <w:color w:val="000000" w:themeColor="text1"/>
          <w:spacing w:val="-20"/>
          <w:w w:val="1"/>
        </w:rPr>
        <w:t>i</w:t>
      </w:r>
      <w:r w:rsidRPr="00DA2B0A">
        <w:t>j</w:t>
      </w:r>
      <w:r w:rsidR="007F5CE1" w:rsidRPr="00DA2B0A">
        <w:t>u</w:t>
      </w:r>
      <w:r w:rsidR="007F5CE1" w:rsidRPr="00DA2B0A">
        <w:rPr>
          <w:color w:val="000000" w:themeColor="text1"/>
          <w:spacing w:val="-20"/>
          <w:w w:val="1"/>
        </w:rPr>
        <w:t>i</w:t>
      </w:r>
      <w:r w:rsidRPr="00DA2B0A">
        <w:t>dkan k</w:t>
      </w:r>
      <w:r w:rsidR="007F5CE1" w:rsidRPr="00DA2B0A">
        <w:t>e</w:t>
      </w:r>
      <w:r w:rsidR="007F5CE1" w:rsidRPr="00DA2B0A">
        <w:rPr>
          <w:color w:val="000000" w:themeColor="text1"/>
          <w:spacing w:val="-20"/>
          <w:w w:val="1"/>
        </w:rPr>
        <w:t>i</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ngan maksimal bagi s</w:t>
      </w:r>
      <w:r w:rsidR="007F5CE1" w:rsidRPr="00DA2B0A">
        <w:t>u</w:t>
      </w:r>
      <w:r w:rsidR="007F5CE1" w:rsidRPr="00DA2B0A">
        <w:rPr>
          <w:color w:val="000000" w:themeColor="text1"/>
          <w:spacing w:val="-20"/>
          <w:w w:val="1"/>
        </w:rPr>
        <w:t>i</w:t>
      </w:r>
      <w:r w:rsidRPr="00DA2B0A">
        <w:t>at</w:t>
      </w:r>
      <w:r w:rsidR="007F5CE1" w:rsidRPr="00DA2B0A">
        <w:t>u</w:t>
      </w:r>
      <w:r w:rsidR="007F5CE1" w:rsidRPr="00DA2B0A">
        <w:rPr>
          <w:color w:val="000000" w:themeColor="text1"/>
          <w:spacing w:val="-20"/>
          <w:w w:val="1"/>
        </w:rPr>
        <w:t>i</w:t>
      </w:r>
      <w:r w:rsidRPr="00DA2B0A">
        <w:t xml:space="preserve">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H</w:t>
      </w:r>
      <w:r w:rsidR="007F5CE1" w:rsidRPr="00DA2B0A">
        <w:t>e</w:t>
      </w:r>
      <w:r w:rsidR="007F5CE1" w:rsidRPr="00DA2B0A">
        <w:rPr>
          <w:color w:val="000000" w:themeColor="text1"/>
          <w:spacing w:val="-20"/>
          <w:w w:val="1"/>
        </w:rPr>
        <w:t>i</w:t>
      </w:r>
      <w:r w:rsidRPr="00DA2B0A">
        <w:t>ry, 2016).</w:t>
      </w:r>
    </w:p>
    <w:p w14:paraId="7F006326" w14:textId="444FB45E" w:rsidR="00847781" w:rsidRDefault="003439A9" w:rsidP="00DA2B0A">
      <w:pPr>
        <w:autoSpaceDE w:val="0"/>
        <w:autoSpaceDN w:val="0"/>
        <w:adjustRightInd w:val="0"/>
        <w:ind w:firstLine="720"/>
        <w:jc w:val="both"/>
        <w:rPr>
          <w:rFonts w:eastAsiaTheme="minorEastAsia"/>
          <w:b/>
          <w:color w:val="000000" w:themeColor="text1"/>
          <w:lang w:val="id-ID"/>
        </w:rPr>
      </w:pPr>
      <w:r w:rsidRPr="00DA2B0A">
        <w:rPr>
          <w:i/>
          <w:iCs/>
          <w:color w:val="000000" w:themeColor="text1"/>
        </w:rPr>
        <w:t>ROA</w:t>
      </w:r>
      <w:r w:rsidRPr="00DA2B0A">
        <w:rPr>
          <w:color w:val="000000" w:themeColor="text1"/>
        </w:rPr>
        <w:t>=</w:t>
      </w:r>
      <m:oMath>
        <m:r>
          <w:rPr>
            <w:rFonts w:ascii="Cambria Math" w:hAnsi="Cambria Math"/>
            <w:color w:val="000000" w:themeColor="text1"/>
          </w:rPr>
          <m:t xml:space="preserve"> </m:t>
        </m:r>
        <m:f>
          <m:fPr>
            <m:ctrlPr>
              <w:rPr>
                <w:rFonts w:ascii="Cambria Math" w:hAnsi="Cambria Math"/>
                <w:b/>
                <w:i/>
                <w:color w:val="000000" w:themeColor="text1"/>
              </w:rPr>
            </m:ctrlPr>
          </m:fPr>
          <m:num>
            <m:r>
              <m:rPr>
                <m:sty m:val="bi"/>
              </m:rPr>
              <w:rPr>
                <w:rFonts w:ascii="Cambria Math" w:hAnsi="Cambria Math"/>
                <w:color w:val="000000" w:themeColor="text1"/>
              </w:rPr>
              <m:t>Laba Bersih</m:t>
            </m:r>
          </m:num>
          <m:den>
            <m:r>
              <m:rPr>
                <m:sty m:val="bi"/>
              </m:rPr>
              <w:rPr>
                <w:rFonts w:ascii="Cambria Math" w:hAnsi="Cambria Math"/>
                <w:color w:val="000000" w:themeColor="text1"/>
              </w:rPr>
              <m:t>Total Aset</m:t>
            </m:r>
          </m:den>
        </m:f>
      </m:oMath>
      <w:r w:rsidRPr="00DA2B0A">
        <w:rPr>
          <w:rFonts w:eastAsiaTheme="minorEastAsia"/>
          <w:b/>
          <w:color w:val="000000" w:themeColor="text1"/>
        </w:rPr>
        <w:t xml:space="preserve">    </w:t>
      </w:r>
    </w:p>
    <w:p w14:paraId="79DF5137" w14:textId="77777777" w:rsidR="00DA2B0A" w:rsidRPr="00DA2B0A" w:rsidRDefault="00DA2B0A" w:rsidP="00DA2B0A">
      <w:pPr>
        <w:autoSpaceDE w:val="0"/>
        <w:autoSpaceDN w:val="0"/>
        <w:adjustRightInd w:val="0"/>
        <w:ind w:firstLine="720"/>
        <w:jc w:val="both"/>
        <w:rPr>
          <w:color w:val="000000" w:themeColor="text1"/>
          <w:lang w:val="id-ID"/>
        </w:rPr>
      </w:pPr>
    </w:p>
    <w:p w14:paraId="4CE8A8A2" w14:textId="3D9F7051" w:rsidR="00847781" w:rsidRPr="00DA2B0A" w:rsidRDefault="003439A9" w:rsidP="00DA2B0A">
      <w:pPr>
        <w:pStyle w:val="Heading3"/>
        <w:spacing w:before="0" w:beforeAutospacing="0" w:after="0" w:afterAutospacing="0"/>
        <w:contextualSpacing/>
        <w:jc w:val="both"/>
        <w:rPr>
          <w:color w:val="000000" w:themeColor="text1"/>
          <w:sz w:val="24"/>
          <w:szCs w:val="24"/>
        </w:rPr>
      </w:pPr>
      <w:r w:rsidRPr="00DA2B0A">
        <w:rPr>
          <w:color w:val="000000" w:themeColor="text1"/>
          <w:sz w:val="24"/>
          <w:szCs w:val="24"/>
        </w:rPr>
        <w:t>Leverage</w:t>
      </w:r>
    </w:p>
    <w:p w14:paraId="18488A19" w14:textId="77777777" w:rsidR="00DA2B0A" w:rsidRDefault="003439A9" w:rsidP="00DA2B0A">
      <w:pPr>
        <w:autoSpaceDE w:val="0"/>
        <w:autoSpaceDN w:val="0"/>
        <w:adjustRightInd w:val="0"/>
        <w:ind w:firstLine="709"/>
        <w:jc w:val="both"/>
        <w:rPr>
          <w:color w:val="000000" w:themeColor="text1"/>
          <w:lang w:val="id-ID"/>
        </w:rPr>
      </w:pPr>
      <w:r w:rsidRPr="00DA2B0A">
        <w:t>M</w:t>
      </w:r>
      <w:r w:rsidR="007F5CE1" w:rsidRPr="00DA2B0A">
        <w:t>e</w:t>
      </w:r>
      <w:r w:rsidR="007F5CE1" w:rsidRPr="00DA2B0A">
        <w:rPr>
          <w:color w:val="000000" w:themeColor="text1"/>
          <w:spacing w:val="-20"/>
          <w:w w:val="1"/>
        </w:rPr>
        <w:t>i</w:t>
      </w:r>
      <w:r w:rsidRPr="00DA2B0A">
        <w:t>n</w:t>
      </w:r>
      <w:r w:rsidR="007F5CE1" w:rsidRPr="00DA2B0A">
        <w:t>u</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t H</w:t>
      </w:r>
      <w:r w:rsidR="007F5CE1" w:rsidRPr="00DA2B0A">
        <w:t>e</w:t>
      </w:r>
      <w:r w:rsidR="007F5CE1" w:rsidRPr="00DA2B0A">
        <w:rPr>
          <w:color w:val="000000" w:themeColor="text1"/>
          <w:spacing w:val="-20"/>
          <w:w w:val="1"/>
        </w:rPr>
        <w:t>i</w:t>
      </w:r>
      <w:r w:rsidRPr="00DA2B0A">
        <w:t>ry (2016), l</w:t>
      </w:r>
      <w:r w:rsidR="007F5CE1" w:rsidRPr="00DA2B0A">
        <w:t>e</w:t>
      </w:r>
      <w:r w:rsidR="007F5CE1" w:rsidRPr="00DA2B0A">
        <w:rPr>
          <w:color w:val="000000" w:themeColor="text1"/>
          <w:spacing w:val="-20"/>
          <w:w w:val="1"/>
        </w:rPr>
        <w:t>i</w:t>
      </w:r>
      <w:r w:rsidRPr="00DA2B0A">
        <w:t>v</w:t>
      </w:r>
      <w:r w:rsidR="007F5CE1" w:rsidRPr="00DA2B0A">
        <w:t>e</w:t>
      </w:r>
      <w:r w:rsidR="007F5CE1" w:rsidRPr="00DA2B0A">
        <w:rPr>
          <w:color w:val="000000" w:themeColor="text1"/>
          <w:spacing w:val="-20"/>
          <w:w w:val="1"/>
        </w:rPr>
        <w:t>i</w:t>
      </w:r>
      <w:r w:rsidRPr="00DA2B0A">
        <w:t>rag</w:t>
      </w:r>
      <w:r w:rsidR="007F5CE1" w:rsidRPr="00DA2B0A">
        <w:t>e</w:t>
      </w:r>
      <w:r w:rsidR="007F5CE1" w:rsidRPr="00DA2B0A">
        <w:rPr>
          <w:color w:val="000000" w:themeColor="text1"/>
          <w:spacing w:val="-20"/>
          <w:w w:val="1"/>
        </w:rPr>
        <w:t>i</w:t>
      </w:r>
      <w:r w:rsidRPr="00DA2B0A">
        <w:t xml:space="preserve"> ialah tingkat k</w:t>
      </w:r>
      <w:r w:rsidR="007F5CE1" w:rsidRPr="00DA2B0A">
        <w:t>e</w:t>
      </w:r>
      <w:r w:rsidR="007F5CE1" w:rsidRPr="00DA2B0A">
        <w:rPr>
          <w:color w:val="000000" w:themeColor="text1"/>
          <w:spacing w:val="-20"/>
          <w:w w:val="1"/>
        </w:rPr>
        <w:t>i</w:t>
      </w:r>
      <w:r w:rsidRPr="00DA2B0A">
        <w:t>mamp</w:t>
      </w:r>
      <w:r w:rsidR="007F5CE1" w:rsidRPr="00DA2B0A">
        <w:t>u</w:t>
      </w:r>
      <w:r w:rsidR="007F5CE1" w:rsidRPr="00DA2B0A">
        <w:rPr>
          <w:color w:val="000000" w:themeColor="text1"/>
          <w:spacing w:val="-20"/>
          <w:w w:val="1"/>
        </w:rPr>
        <w:t>i</w:t>
      </w:r>
      <w:r w:rsidRPr="00DA2B0A">
        <w:t>an s</w:t>
      </w:r>
      <w:r w:rsidR="007F5CE1" w:rsidRPr="00DA2B0A">
        <w:t>u</w:t>
      </w:r>
      <w:r w:rsidR="007F5CE1" w:rsidRPr="00DA2B0A">
        <w:rPr>
          <w:color w:val="000000" w:themeColor="text1"/>
          <w:spacing w:val="-20"/>
          <w:w w:val="1"/>
        </w:rPr>
        <w:t>i</w:t>
      </w:r>
      <w:r w:rsidRPr="00DA2B0A">
        <w:t>at</w:t>
      </w:r>
      <w:r w:rsidR="007F5CE1" w:rsidRPr="00DA2B0A">
        <w:t>u</w:t>
      </w:r>
      <w:r w:rsidR="007F5CE1" w:rsidRPr="00DA2B0A">
        <w:rPr>
          <w:color w:val="000000" w:themeColor="text1"/>
          <w:spacing w:val="-20"/>
          <w:w w:val="1"/>
        </w:rPr>
        <w:t>i</w:t>
      </w:r>
      <w:r w:rsidRPr="00DA2B0A">
        <w:t xml:space="preserve">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dalam m</w:t>
      </w:r>
      <w:r w:rsidR="007F5CE1" w:rsidRPr="00DA2B0A">
        <w:t>e</w:t>
      </w:r>
      <w:r w:rsidR="007F5CE1" w:rsidRPr="00DA2B0A">
        <w:rPr>
          <w:color w:val="000000" w:themeColor="text1"/>
          <w:spacing w:val="-20"/>
          <w:w w:val="1"/>
        </w:rPr>
        <w:t>i</w:t>
      </w:r>
      <w:r w:rsidRPr="00DA2B0A">
        <w:t>mbayar k</w:t>
      </w:r>
      <w:r w:rsidR="007F5CE1" w:rsidRPr="00DA2B0A">
        <w:t>e</w:t>
      </w:r>
      <w:r w:rsidR="007F5CE1" w:rsidRPr="00DA2B0A">
        <w:rPr>
          <w:color w:val="000000" w:themeColor="text1"/>
          <w:spacing w:val="-20"/>
          <w:w w:val="1"/>
        </w:rPr>
        <w:t>i</w:t>
      </w:r>
      <w:r w:rsidRPr="00DA2B0A">
        <w:t>wajibannya dan m</w:t>
      </w:r>
      <w:r w:rsidR="007F5CE1" w:rsidRPr="00DA2B0A">
        <w:t>e</w:t>
      </w:r>
      <w:r w:rsidR="007F5CE1" w:rsidRPr="00DA2B0A">
        <w:rPr>
          <w:color w:val="000000" w:themeColor="text1"/>
          <w:spacing w:val="-20"/>
          <w:w w:val="1"/>
        </w:rPr>
        <w:t>i</w:t>
      </w:r>
      <w:r w:rsidRPr="00DA2B0A">
        <w:t>mp</w:t>
      </w:r>
      <w:r w:rsidR="007F5CE1" w:rsidRPr="00DA2B0A">
        <w:t>e</w:t>
      </w:r>
      <w:r w:rsidR="007F5CE1" w:rsidRPr="00DA2B0A">
        <w:rPr>
          <w:color w:val="000000" w:themeColor="text1"/>
          <w:spacing w:val="-20"/>
          <w:w w:val="1"/>
        </w:rPr>
        <w:t>i</w:t>
      </w:r>
      <w:r w:rsidRPr="00DA2B0A">
        <w:t>rkirakan total as</w:t>
      </w:r>
      <w:r w:rsidR="007F5CE1" w:rsidRPr="00DA2B0A">
        <w:t>e</w:t>
      </w:r>
      <w:r w:rsidR="007F5CE1" w:rsidRPr="00DA2B0A">
        <w:rPr>
          <w:color w:val="000000" w:themeColor="text1"/>
          <w:spacing w:val="-20"/>
          <w:w w:val="1"/>
        </w:rPr>
        <w:t>i</w:t>
      </w:r>
      <w:r w:rsidRPr="00DA2B0A">
        <w:t>t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yang dibiayai d</w:t>
      </w:r>
      <w:r w:rsidR="007F5CE1" w:rsidRPr="00DA2B0A">
        <w:t>e</w:t>
      </w:r>
      <w:r w:rsidR="007F5CE1" w:rsidRPr="00DA2B0A">
        <w:rPr>
          <w:color w:val="000000" w:themeColor="text1"/>
          <w:spacing w:val="-20"/>
          <w:w w:val="1"/>
        </w:rPr>
        <w:t>i</w:t>
      </w:r>
      <w:r w:rsidRPr="00DA2B0A">
        <w:t xml:space="preserve">ngan </w:t>
      </w:r>
      <w:r w:rsidR="007F5CE1" w:rsidRPr="00DA2B0A">
        <w:t>u</w:t>
      </w:r>
      <w:r w:rsidR="007F5CE1" w:rsidRPr="00DA2B0A">
        <w:rPr>
          <w:color w:val="000000" w:themeColor="text1"/>
          <w:spacing w:val="-20"/>
          <w:w w:val="1"/>
        </w:rPr>
        <w:t>i</w:t>
      </w:r>
      <w:r w:rsidRPr="00DA2B0A">
        <w:t>tangnya.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akan m</w:t>
      </w:r>
      <w:r w:rsidR="007F5CE1" w:rsidRPr="00DA2B0A">
        <w:t>e</w:t>
      </w:r>
      <w:r w:rsidR="007F5CE1" w:rsidRPr="00DA2B0A">
        <w:rPr>
          <w:color w:val="000000" w:themeColor="text1"/>
          <w:spacing w:val="-20"/>
          <w:w w:val="1"/>
        </w:rPr>
        <w:t>i</w:t>
      </w:r>
      <w:r w:rsidRPr="00DA2B0A">
        <w:t>minimalkan laba k</w:t>
      </w:r>
      <w:r w:rsidR="007F5CE1" w:rsidRPr="00DA2B0A">
        <w:t>e</w:t>
      </w:r>
      <w:r w:rsidR="007F5CE1" w:rsidRPr="00DA2B0A">
        <w:rPr>
          <w:color w:val="000000" w:themeColor="text1"/>
          <w:spacing w:val="-20"/>
          <w:w w:val="1"/>
        </w:rPr>
        <w:t>i</w:t>
      </w:r>
      <w:r w:rsidRPr="00DA2B0A">
        <w:t>na pajaknya d</w:t>
      </w:r>
      <w:r w:rsidR="007F5CE1" w:rsidRPr="00DA2B0A">
        <w:t>e</w:t>
      </w:r>
      <w:r w:rsidR="007F5CE1" w:rsidRPr="00DA2B0A">
        <w:rPr>
          <w:color w:val="000000" w:themeColor="text1"/>
          <w:spacing w:val="-20"/>
          <w:w w:val="1"/>
        </w:rPr>
        <w:t>i</w:t>
      </w:r>
      <w:r w:rsidRPr="00DA2B0A">
        <w:t>ngan m</w:t>
      </w:r>
      <w:r w:rsidR="007F5CE1" w:rsidRPr="00DA2B0A">
        <w:t>e</w:t>
      </w:r>
      <w:r w:rsidR="007F5CE1" w:rsidRPr="00DA2B0A">
        <w:rPr>
          <w:color w:val="000000" w:themeColor="text1"/>
          <w:spacing w:val="-20"/>
          <w:w w:val="1"/>
        </w:rPr>
        <w:t>i</w:t>
      </w:r>
      <w:r w:rsidRPr="00DA2B0A">
        <w:t>ngg</w:t>
      </w:r>
      <w:r w:rsidR="007F5CE1" w:rsidRPr="00DA2B0A">
        <w:t>u</w:t>
      </w:r>
      <w:r w:rsidR="007F5CE1" w:rsidRPr="00DA2B0A">
        <w:rPr>
          <w:color w:val="000000" w:themeColor="text1"/>
          <w:spacing w:val="-20"/>
          <w:w w:val="1"/>
        </w:rPr>
        <w:t>i</w:t>
      </w:r>
      <w:r w:rsidRPr="00DA2B0A">
        <w:t xml:space="preserve">nakan </w:t>
      </w:r>
      <w:r w:rsidR="007F5CE1" w:rsidRPr="00DA2B0A">
        <w:t>u</w:t>
      </w:r>
      <w:r w:rsidR="007F5CE1" w:rsidRPr="00DA2B0A">
        <w:rPr>
          <w:color w:val="000000" w:themeColor="text1"/>
          <w:spacing w:val="-20"/>
          <w:w w:val="1"/>
        </w:rPr>
        <w:t>i</w:t>
      </w:r>
      <w:r w:rsidRPr="00DA2B0A">
        <w:t>tang s</w:t>
      </w:r>
      <w:r w:rsidR="007F5CE1" w:rsidRPr="00DA2B0A">
        <w:t>e</w:t>
      </w:r>
      <w:r w:rsidR="007F5CE1" w:rsidRPr="00DA2B0A">
        <w:rPr>
          <w:color w:val="000000" w:themeColor="text1"/>
          <w:spacing w:val="-20"/>
          <w:w w:val="1"/>
        </w:rPr>
        <w:t>i</w:t>
      </w:r>
      <w:r w:rsidRPr="00DA2B0A">
        <w:t>bagai m</w:t>
      </w:r>
      <w:r w:rsidR="007F5CE1" w:rsidRPr="00DA2B0A">
        <w:t>e</w:t>
      </w:r>
      <w:r w:rsidR="007F5CE1" w:rsidRPr="00DA2B0A">
        <w:rPr>
          <w:color w:val="000000" w:themeColor="text1"/>
          <w:spacing w:val="-20"/>
          <w:w w:val="1"/>
        </w:rPr>
        <w:t>i</w:t>
      </w:r>
      <w:r w:rsidRPr="00DA2B0A">
        <w:t>kanism</w:t>
      </w:r>
      <w:r w:rsidR="007F5CE1" w:rsidRPr="00DA2B0A">
        <w:t>e</w:t>
      </w:r>
      <w:r w:rsidR="007F5CE1" w:rsidRPr="00DA2B0A">
        <w:rPr>
          <w:color w:val="000000" w:themeColor="text1"/>
          <w:spacing w:val="-20"/>
          <w:w w:val="1"/>
        </w:rPr>
        <w:t>i</w:t>
      </w:r>
      <w:r w:rsidRPr="00DA2B0A">
        <w:t>nya.</w:t>
      </w:r>
    </w:p>
    <w:p w14:paraId="4B775B68" w14:textId="073BAA83" w:rsidR="00847781" w:rsidRPr="00DA2B0A" w:rsidRDefault="003439A9" w:rsidP="00DA2B0A">
      <w:pPr>
        <w:autoSpaceDE w:val="0"/>
        <w:autoSpaceDN w:val="0"/>
        <w:adjustRightInd w:val="0"/>
        <w:jc w:val="center"/>
        <w:rPr>
          <w:color w:val="000000" w:themeColor="text1"/>
        </w:rPr>
      </w:pPr>
      <w:r w:rsidRPr="00DA2B0A">
        <w:rPr>
          <w:b/>
          <w:bCs/>
          <w:color w:val="000000" w:themeColor="text1"/>
        </w:rPr>
        <w:t>DE</w:t>
      </w:r>
      <w:r w:rsidRPr="00DA2B0A">
        <w:rPr>
          <w:b/>
          <w:bCs/>
          <w:color w:val="000000" w:themeColor="text1"/>
          <w:spacing w:val="-20"/>
          <w:w w:val="1"/>
        </w:rPr>
        <w:t>i</w:t>
      </w:r>
      <w:r w:rsidRPr="00DA2B0A">
        <w:rPr>
          <w:b/>
          <w:bCs/>
          <w:color w:val="000000" w:themeColor="text1"/>
        </w:rPr>
        <w:t xml:space="preserve">R = </w:t>
      </w:r>
      <m:oMath>
        <m:f>
          <m:fPr>
            <m:ctrlPr>
              <w:rPr>
                <w:rFonts w:ascii="Cambria Math" w:hAnsi="Cambria Math"/>
                <w:b/>
                <w:bCs/>
                <w:i/>
                <w:color w:val="000000" w:themeColor="text1"/>
              </w:rPr>
            </m:ctrlPr>
          </m:fPr>
          <m:num>
            <m:r>
              <m:rPr>
                <m:sty m:val="bi"/>
              </m:rPr>
              <w:rPr>
                <w:rFonts w:ascii="Cambria Math" w:hAnsi="Cambria Math"/>
                <w:color w:val="000000" w:themeColor="text1"/>
              </w:rPr>
              <m:t>Total Liabilitas</m:t>
            </m:r>
          </m:num>
          <m:den>
            <m:r>
              <m:rPr>
                <m:sty m:val="bi"/>
              </m:rPr>
              <w:rPr>
                <w:rFonts w:ascii="Cambria Math" w:hAnsi="Cambria Math"/>
                <w:color w:val="000000" w:themeColor="text1"/>
              </w:rPr>
              <m:t>Total Ekuitas</m:t>
            </m:r>
          </m:den>
        </m:f>
      </m:oMath>
    </w:p>
    <w:p w14:paraId="3CFA82F7" w14:textId="77777777" w:rsidR="00847781" w:rsidRPr="00DA2B0A" w:rsidRDefault="00847781" w:rsidP="00DA2B0A">
      <w:pPr>
        <w:jc w:val="center"/>
        <w:rPr>
          <w:rFonts w:eastAsiaTheme="minorEastAsia"/>
          <w:b/>
          <w:bCs/>
          <w:color w:val="000000" w:themeColor="text1"/>
          <w:lang w:val="id-ID"/>
        </w:rPr>
      </w:pPr>
    </w:p>
    <w:p w14:paraId="717F23EE" w14:textId="1FBDF34D" w:rsidR="00847781" w:rsidRPr="00DA2B0A" w:rsidRDefault="003439A9" w:rsidP="00DA2B0A">
      <w:pPr>
        <w:pStyle w:val="Heading3"/>
        <w:spacing w:before="0" w:beforeAutospacing="0" w:after="0" w:afterAutospacing="0"/>
        <w:contextualSpacing/>
        <w:jc w:val="both"/>
        <w:rPr>
          <w:iCs/>
          <w:color w:val="000000" w:themeColor="text1"/>
          <w:sz w:val="24"/>
          <w:szCs w:val="24"/>
        </w:rPr>
      </w:pPr>
      <w:r w:rsidRPr="00DA2B0A">
        <w:rPr>
          <w:iCs/>
          <w:color w:val="000000" w:themeColor="text1"/>
          <w:sz w:val="24"/>
          <w:szCs w:val="24"/>
        </w:rPr>
        <w:t>Intensitas Asset Tetap</w:t>
      </w:r>
    </w:p>
    <w:p w14:paraId="71DC603F" w14:textId="1B8F01AB" w:rsidR="001F015B" w:rsidRPr="00DA2B0A" w:rsidRDefault="001F015B" w:rsidP="00DA2B0A">
      <w:pPr>
        <w:autoSpaceDE w:val="0"/>
        <w:autoSpaceDN w:val="0"/>
        <w:adjustRightInd w:val="0"/>
        <w:ind w:firstLine="720"/>
        <w:jc w:val="both"/>
        <w:rPr>
          <w:color w:val="000000" w:themeColor="text1"/>
        </w:rPr>
      </w:pPr>
      <w:r w:rsidRPr="00DA2B0A">
        <w:t>D</w:t>
      </w:r>
      <w:r w:rsidR="007F5CE1" w:rsidRPr="00DA2B0A">
        <w:t>e</w:t>
      </w:r>
      <w:r w:rsidR="007F5CE1" w:rsidRPr="00DA2B0A">
        <w:rPr>
          <w:color w:val="000000" w:themeColor="text1"/>
          <w:spacing w:val="-20"/>
          <w:w w:val="1"/>
        </w:rPr>
        <w:t>i</w:t>
      </w:r>
      <w:r w:rsidRPr="00DA2B0A">
        <w:t>finisi dari as</w:t>
      </w:r>
      <w:r w:rsidR="007F5CE1" w:rsidRPr="00DA2B0A">
        <w:t>e</w:t>
      </w:r>
      <w:r w:rsidR="007F5CE1" w:rsidRPr="00DA2B0A">
        <w:rPr>
          <w:color w:val="000000" w:themeColor="text1"/>
          <w:spacing w:val="-20"/>
          <w:w w:val="1"/>
        </w:rPr>
        <w:t>i</w:t>
      </w:r>
      <w:r w:rsidRPr="00DA2B0A">
        <w:t>t t</w:t>
      </w:r>
      <w:r w:rsidR="007F5CE1" w:rsidRPr="00DA2B0A">
        <w:t>e</w:t>
      </w:r>
      <w:r w:rsidR="007F5CE1" w:rsidRPr="00DA2B0A">
        <w:rPr>
          <w:color w:val="000000" w:themeColor="text1"/>
          <w:spacing w:val="-20"/>
          <w:w w:val="1"/>
        </w:rPr>
        <w:t>i</w:t>
      </w:r>
      <w:r w:rsidRPr="00DA2B0A">
        <w:t>tap b</w:t>
      </w:r>
      <w:r w:rsidR="007F5CE1" w:rsidRPr="00DA2B0A">
        <w:t>e</w:t>
      </w:r>
      <w:r w:rsidR="007F5CE1" w:rsidRPr="00DA2B0A">
        <w:rPr>
          <w:color w:val="000000" w:themeColor="text1"/>
          <w:spacing w:val="-20"/>
          <w:w w:val="1"/>
        </w:rPr>
        <w:t>i</w:t>
      </w:r>
      <w:r w:rsidRPr="00DA2B0A">
        <w:t>rdasarkan PSAK 16 paragraf 06 m</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pakan as</w:t>
      </w:r>
      <w:r w:rsidR="007F5CE1" w:rsidRPr="00DA2B0A">
        <w:t>e</w:t>
      </w:r>
      <w:r w:rsidR="007F5CE1" w:rsidRPr="00DA2B0A">
        <w:rPr>
          <w:color w:val="000000" w:themeColor="text1"/>
          <w:spacing w:val="-20"/>
          <w:w w:val="1"/>
        </w:rPr>
        <w:t>i</w:t>
      </w:r>
      <w:r w:rsidRPr="00DA2B0A">
        <w:t>t yang dimiliki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yang m</w:t>
      </w:r>
      <w:r w:rsidR="007F5CE1" w:rsidRPr="00DA2B0A">
        <w:t>e</w:t>
      </w:r>
      <w:r w:rsidR="007F5CE1" w:rsidRPr="00DA2B0A">
        <w:rPr>
          <w:color w:val="000000" w:themeColor="text1"/>
          <w:spacing w:val="-20"/>
          <w:w w:val="1"/>
        </w:rPr>
        <w:t>i</w:t>
      </w:r>
      <w:r w:rsidRPr="00DA2B0A">
        <w:t>mp</w:t>
      </w:r>
      <w:r w:rsidR="007F5CE1" w:rsidRPr="00DA2B0A">
        <w:t>u</w:t>
      </w:r>
      <w:r w:rsidR="007F5CE1" w:rsidRPr="00DA2B0A">
        <w:rPr>
          <w:color w:val="000000" w:themeColor="text1"/>
          <w:spacing w:val="-20"/>
          <w:w w:val="1"/>
        </w:rPr>
        <w:t>i</w:t>
      </w:r>
      <w:r w:rsidRPr="00DA2B0A">
        <w:t>nyai w</w:t>
      </w:r>
      <w:r w:rsidR="007F5CE1" w:rsidRPr="00DA2B0A">
        <w:t>u</w:t>
      </w:r>
      <w:r w:rsidR="007F5CE1" w:rsidRPr="00DA2B0A">
        <w:rPr>
          <w:color w:val="000000" w:themeColor="text1"/>
          <w:spacing w:val="-20"/>
          <w:w w:val="1"/>
        </w:rPr>
        <w:t>i</w:t>
      </w:r>
      <w:r w:rsidRPr="00DA2B0A">
        <w:t>j</w:t>
      </w:r>
      <w:r w:rsidR="007F5CE1" w:rsidRPr="00DA2B0A">
        <w:t>u</w:t>
      </w:r>
      <w:r w:rsidR="007F5CE1" w:rsidRPr="00DA2B0A">
        <w:rPr>
          <w:color w:val="000000" w:themeColor="text1"/>
          <w:spacing w:val="-20"/>
          <w:w w:val="1"/>
        </w:rPr>
        <w:t>i</w:t>
      </w:r>
      <w:r w:rsidRPr="00DA2B0A">
        <w:t>d yang dig</w:t>
      </w:r>
      <w:r w:rsidR="007F5CE1" w:rsidRPr="00DA2B0A">
        <w:t>u</w:t>
      </w:r>
      <w:r w:rsidR="007F5CE1" w:rsidRPr="00DA2B0A">
        <w:rPr>
          <w:color w:val="000000" w:themeColor="text1"/>
          <w:spacing w:val="-20"/>
          <w:w w:val="1"/>
        </w:rPr>
        <w:t>i</w:t>
      </w:r>
      <w:r w:rsidRPr="00DA2B0A">
        <w:t xml:space="preserve">nakan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pros</w:t>
      </w:r>
      <w:r w:rsidR="007F5CE1" w:rsidRPr="00DA2B0A">
        <w:t>e</w:t>
      </w:r>
      <w:r w:rsidR="007F5CE1" w:rsidRPr="00DA2B0A">
        <w:rPr>
          <w:color w:val="000000" w:themeColor="text1"/>
          <w:spacing w:val="-20"/>
          <w:w w:val="1"/>
        </w:rPr>
        <w:t>i</w:t>
      </w:r>
      <w:r w:rsidRPr="00DA2B0A">
        <w:t>s prod</w:t>
      </w:r>
      <w:r w:rsidR="007F5CE1" w:rsidRPr="00DA2B0A">
        <w:t>u</w:t>
      </w:r>
      <w:r w:rsidR="007F5CE1" w:rsidRPr="00DA2B0A">
        <w:rPr>
          <w:color w:val="000000" w:themeColor="text1"/>
          <w:spacing w:val="-20"/>
          <w:w w:val="1"/>
        </w:rPr>
        <w:t>i</w:t>
      </w:r>
      <w:r w:rsidRPr="00DA2B0A">
        <w:t>ksi ata</w:t>
      </w:r>
      <w:r w:rsidR="007F5CE1" w:rsidRPr="00DA2B0A">
        <w:t>u</w:t>
      </w:r>
      <w:r w:rsidR="007F5CE1" w:rsidRPr="00DA2B0A">
        <w:rPr>
          <w:color w:val="000000" w:themeColor="text1"/>
          <w:spacing w:val="-20"/>
          <w:w w:val="1"/>
        </w:rPr>
        <w:t>i</w:t>
      </w:r>
      <w:r w:rsidRPr="00DA2B0A">
        <w:t xml:space="preserve"> p</w:t>
      </w:r>
      <w:r w:rsidR="007F5CE1" w:rsidRPr="00DA2B0A">
        <w:t>e</w:t>
      </w:r>
      <w:r w:rsidR="007F5CE1" w:rsidRPr="00DA2B0A">
        <w:rPr>
          <w:color w:val="000000" w:themeColor="text1"/>
          <w:spacing w:val="-20"/>
          <w:w w:val="1"/>
        </w:rPr>
        <w:t>i</w:t>
      </w:r>
      <w:r w:rsidRPr="00DA2B0A">
        <w:t>ny</w:t>
      </w:r>
      <w:r w:rsidR="007F5CE1" w:rsidRPr="00DA2B0A">
        <w:t>e</w:t>
      </w:r>
      <w:r w:rsidR="007F5CE1" w:rsidRPr="00DA2B0A">
        <w:rPr>
          <w:color w:val="000000" w:themeColor="text1"/>
          <w:spacing w:val="-20"/>
          <w:w w:val="1"/>
        </w:rPr>
        <w:t>i</w:t>
      </w:r>
      <w:r w:rsidRPr="00DA2B0A">
        <w:t>diaan barang ata</w:t>
      </w:r>
      <w:r w:rsidR="007F5CE1" w:rsidRPr="00DA2B0A">
        <w:t>u</w:t>
      </w:r>
      <w:r w:rsidR="007F5CE1" w:rsidRPr="00DA2B0A">
        <w:rPr>
          <w:color w:val="000000" w:themeColor="text1"/>
          <w:spacing w:val="-20"/>
          <w:w w:val="1"/>
        </w:rPr>
        <w:t>i</w:t>
      </w:r>
      <w:r w:rsidRPr="00DA2B0A">
        <w:t xml:space="preserve"> jasa,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dir</w:t>
      </w:r>
      <w:r w:rsidR="007F5CE1" w:rsidRPr="00DA2B0A">
        <w:t>e</w:t>
      </w:r>
      <w:r w:rsidR="007F5CE1" w:rsidRPr="00DA2B0A">
        <w:rPr>
          <w:color w:val="000000" w:themeColor="text1"/>
          <w:spacing w:val="-20"/>
          <w:w w:val="1"/>
        </w:rPr>
        <w:t>i</w:t>
      </w:r>
      <w:r w:rsidRPr="00DA2B0A">
        <w:t>ntalkan k</w:t>
      </w:r>
      <w:r w:rsidR="007F5CE1" w:rsidRPr="00DA2B0A">
        <w:t>e</w:t>
      </w:r>
      <w:r w:rsidR="007F5CE1" w:rsidRPr="00DA2B0A">
        <w:rPr>
          <w:color w:val="000000" w:themeColor="text1"/>
          <w:spacing w:val="-20"/>
          <w:w w:val="1"/>
        </w:rPr>
        <w:t>i</w:t>
      </w:r>
      <w:r w:rsidRPr="00DA2B0A">
        <w:t>pada pihak lain ata</w:t>
      </w:r>
      <w:r w:rsidR="007F5CE1" w:rsidRPr="00DA2B0A">
        <w:t>u</w:t>
      </w:r>
      <w:r w:rsidR="007F5CE1" w:rsidRPr="00DA2B0A">
        <w:rPr>
          <w:color w:val="000000" w:themeColor="text1"/>
          <w:spacing w:val="-20"/>
          <w:w w:val="1"/>
        </w:rPr>
        <w:t>i</w:t>
      </w:r>
      <w:r w:rsidRPr="00DA2B0A">
        <w:t xml:space="preserve">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t</w:t>
      </w:r>
      <w:r w:rsidR="007F5CE1" w:rsidRPr="00DA2B0A">
        <w:t>u</w:t>
      </w:r>
      <w:r w:rsidR="007F5CE1" w:rsidRPr="00DA2B0A">
        <w:rPr>
          <w:color w:val="000000" w:themeColor="text1"/>
          <w:spacing w:val="-20"/>
          <w:w w:val="1"/>
        </w:rPr>
        <w:t>i</w:t>
      </w:r>
      <w:r w:rsidRPr="00DA2B0A">
        <w:t>j</w:t>
      </w:r>
      <w:r w:rsidR="007F5CE1" w:rsidRPr="00DA2B0A">
        <w:t>u</w:t>
      </w:r>
      <w:r w:rsidR="007F5CE1" w:rsidRPr="00DA2B0A">
        <w:rPr>
          <w:color w:val="000000" w:themeColor="text1"/>
          <w:spacing w:val="-20"/>
          <w:w w:val="1"/>
        </w:rPr>
        <w:t>i</w:t>
      </w:r>
      <w:r w:rsidRPr="00DA2B0A">
        <w:t xml:space="preserve">an administratif dan diharapkan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dig</w:t>
      </w:r>
      <w:r w:rsidR="007F5CE1" w:rsidRPr="00DA2B0A">
        <w:t>u</w:t>
      </w:r>
      <w:r w:rsidR="007F5CE1" w:rsidRPr="00DA2B0A">
        <w:rPr>
          <w:color w:val="000000" w:themeColor="text1"/>
          <w:spacing w:val="-20"/>
          <w:w w:val="1"/>
        </w:rPr>
        <w:t>i</w:t>
      </w:r>
      <w:r w:rsidRPr="00DA2B0A">
        <w:t>nakan s</w:t>
      </w:r>
      <w:r w:rsidR="007F5CE1" w:rsidRPr="00DA2B0A">
        <w:t>e</w:t>
      </w:r>
      <w:r w:rsidR="007F5CE1" w:rsidRPr="00DA2B0A">
        <w:rPr>
          <w:color w:val="000000" w:themeColor="text1"/>
          <w:spacing w:val="-20"/>
          <w:w w:val="1"/>
        </w:rPr>
        <w:t>i</w:t>
      </w:r>
      <w:r w:rsidRPr="00DA2B0A">
        <w:t>lama l</w:t>
      </w:r>
      <w:r w:rsidR="007F5CE1" w:rsidRPr="00DA2B0A">
        <w:t>e</w:t>
      </w:r>
      <w:r w:rsidR="007F5CE1" w:rsidRPr="00DA2B0A">
        <w:rPr>
          <w:color w:val="000000" w:themeColor="text1"/>
          <w:spacing w:val="-20"/>
          <w:w w:val="1"/>
        </w:rPr>
        <w:t>i</w:t>
      </w:r>
      <w:r w:rsidRPr="00DA2B0A">
        <w:t>bih dari sat</w:t>
      </w:r>
      <w:r w:rsidR="007F5CE1" w:rsidRPr="00DA2B0A">
        <w:t>u</w:t>
      </w:r>
      <w:r w:rsidR="007F5CE1" w:rsidRPr="00DA2B0A">
        <w:rPr>
          <w:color w:val="000000" w:themeColor="text1"/>
          <w:spacing w:val="-20"/>
          <w:w w:val="1"/>
        </w:rPr>
        <w:t>i</w:t>
      </w:r>
      <w:r w:rsidRPr="00DA2B0A">
        <w:t xml:space="preserve"> p</w:t>
      </w:r>
      <w:r w:rsidR="007F5CE1" w:rsidRPr="00DA2B0A">
        <w:t>e</w:t>
      </w:r>
      <w:r w:rsidR="007F5CE1" w:rsidRPr="00DA2B0A">
        <w:rPr>
          <w:color w:val="000000" w:themeColor="text1"/>
          <w:spacing w:val="-20"/>
          <w:w w:val="1"/>
        </w:rPr>
        <w:t>i</w:t>
      </w:r>
      <w:r w:rsidRPr="00DA2B0A">
        <w:t>riod</w:t>
      </w:r>
      <w:r w:rsidR="007F5CE1" w:rsidRPr="00DA2B0A">
        <w:t>e</w:t>
      </w:r>
      <w:r w:rsidR="007F5CE1" w:rsidRPr="00DA2B0A">
        <w:rPr>
          <w:color w:val="000000" w:themeColor="text1"/>
          <w:spacing w:val="-20"/>
          <w:w w:val="1"/>
        </w:rPr>
        <w:t>i</w:t>
      </w:r>
      <w:r w:rsidRPr="00DA2B0A">
        <w:t>.</w:t>
      </w:r>
    </w:p>
    <w:p w14:paraId="4AEBF38F" w14:textId="1B9C56F6" w:rsidR="003439A9" w:rsidRPr="00DA2B0A" w:rsidRDefault="003439A9" w:rsidP="00DA2B0A">
      <w:pPr>
        <w:autoSpaceDE w:val="0"/>
        <w:autoSpaceDN w:val="0"/>
        <w:adjustRightInd w:val="0"/>
        <w:rPr>
          <w:b/>
          <w:bCs/>
          <w:sz w:val="18"/>
        </w:rPr>
      </w:pPr>
      <w:r w:rsidRPr="00DA2B0A">
        <w:rPr>
          <w:rFonts w:ascii="Cambria Math" w:hAnsi="Cambria Math" w:cs="Cambria Math"/>
          <w:b/>
          <w:bCs/>
          <w:sz w:val="18"/>
        </w:rPr>
        <w:t>𝐼𝑛𝑡𝑒𝑛𝑠𝑖𝑡𝑎𝑠</w:t>
      </w:r>
      <w:r w:rsidRPr="00DA2B0A">
        <w:rPr>
          <w:b/>
          <w:bCs/>
          <w:sz w:val="18"/>
        </w:rPr>
        <w:t xml:space="preserve"> </w:t>
      </w:r>
      <w:r w:rsidRPr="00DA2B0A">
        <w:rPr>
          <w:rFonts w:ascii="Cambria Math" w:hAnsi="Cambria Math" w:cs="Cambria Math"/>
          <w:b/>
          <w:bCs/>
          <w:sz w:val="18"/>
        </w:rPr>
        <w:t>𝐴𝑠𝑒𝑡</w:t>
      </w:r>
      <w:r w:rsidRPr="00DA2B0A">
        <w:rPr>
          <w:b/>
          <w:bCs/>
          <w:sz w:val="18"/>
        </w:rPr>
        <w:t xml:space="preserve"> </w:t>
      </w:r>
      <w:r w:rsidRPr="00DA2B0A">
        <w:rPr>
          <w:rFonts w:ascii="Cambria Math" w:hAnsi="Cambria Math" w:cs="Cambria Math"/>
          <w:b/>
          <w:bCs/>
          <w:sz w:val="18"/>
        </w:rPr>
        <w:t>𝑇𝑒𝑡𝑎𝑝</w:t>
      </w:r>
      <w:r w:rsidRPr="00DA2B0A">
        <w:rPr>
          <w:b/>
          <w:bCs/>
          <w:sz w:val="18"/>
        </w:rPr>
        <w:t xml:space="preserve"> =</w:t>
      </w:r>
      <w:r w:rsidR="001F015B" w:rsidRPr="00DA2B0A">
        <w:rPr>
          <w:b/>
          <w:bCs/>
          <w:sz w:val="18"/>
        </w:rPr>
        <w:t xml:space="preserve">  </w:t>
      </w:r>
      <w:r w:rsidRPr="00DA2B0A">
        <w:rPr>
          <w:b/>
          <w:bCs/>
          <w:sz w:val="18"/>
        </w:rPr>
        <w:t xml:space="preserve"> </w:t>
      </w:r>
      <w:r w:rsidRPr="00DA2B0A">
        <w:rPr>
          <w:rFonts w:ascii="Cambria Math" w:hAnsi="Cambria Math" w:cs="Cambria Math"/>
          <w:b/>
          <w:bCs/>
          <w:sz w:val="18"/>
          <w:u w:val="single"/>
        </w:rPr>
        <w:t>𝑇𝑜𝑡𝑎𝑙</w:t>
      </w:r>
      <w:r w:rsidRPr="00DA2B0A">
        <w:rPr>
          <w:b/>
          <w:bCs/>
          <w:sz w:val="18"/>
          <w:u w:val="single"/>
        </w:rPr>
        <w:t xml:space="preserve"> </w:t>
      </w:r>
      <w:r w:rsidRPr="00DA2B0A">
        <w:rPr>
          <w:rFonts w:ascii="Cambria Math" w:hAnsi="Cambria Math" w:cs="Cambria Math"/>
          <w:b/>
          <w:bCs/>
          <w:sz w:val="18"/>
          <w:u w:val="single"/>
        </w:rPr>
        <w:t>𝐴𝑠𝑒𝑡</w:t>
      </w:r>
      <w:r w:rsidR="001F015B" w:rsidRPr="00DA2B0A">
        <w:rPr>
          <w:b/>
          <w:bCs/>
          <w:sz w:val="18"/>
          <w:u w:val="single"/>
        </w:rPr>
        <w:t xml:space="preserve"> Tetap</w:t>
      </w:r>
    </w:p>
    <w:p w14:paraId="4A55188A" w14:textId="53A6EEC2" w:rsidR="00847781" w:rsidRPr="00DA2B0A" w:rsidRDefault="001F015B" w:rsidP="00DA2B0A">
      <w:pPr>
        <w:autoSpaceDE w:val="0"/>
        <w:autoSpaceDN w:val="0"/>
        <w:adjustRightInd w:val="0"/>
        <w:ind w:left="1440" w:firstLine="720"/>
        <w:jc w:val="both"/>
        <w:rPr>
          <w:b/>
          <w:bCs/>
          <w:color w:val="000000" w:themeColor="text1"/>
        </w:rPr>
      </w:pPr>
      <w:r w:rsidRPr="00DA2B0A">
        <w:rPr>
          <w:b/>
          <w:bCs/>
          <w:sz w:val="18"/>
        </w:rPr>
        <w:t>Totas Aset</w:t>
      </w:r>
    </w:p>
    <w:p w14:paraId="3D9B52C8" w14:textId="77777777" w:rsidR="005201E0" w:rsidRPr="00DA2B0A" w:rsidRDefault="005201E0" w:rsidP="00DA2B0A">
      <w:pPr>
        <w:tabs>
          <w:tab w:val="left" w:pos="8364"/>
        </w:tabs>
        <w:jc w:val="both"/>
        <w:rPr>
          <w:rFonts w:eastAsiaTheme="minorEastAsia"/>
          <w:color w:val="000000" w:themeColor="text1"/>
          <w:lang w:val="id-ID"/>
        </w:rPr>
      </w:pPr>
    </w:p>
    <w:p w14:paraId="7C0941FB" w14:textId="0A8E7061" w:rsidR="001F015B" w:rsidRPr="00DA2B0A" w:rsidRDefault="001F015B" w:rsidP="00DA2B0A">
      <w:pPr>
        <w:pStyle w:val="Heading3"/>
        <w:spacing w:before="0" w:beforeAutospacing="0" w:after="0" w:afterAutospacing="0"/>
        <w:contextualSpacing/>
        <w:jc w:val="both"/>
        <w:rPr>
          <w:color w:val="000000" w:themeColor="text1"/>
          <w:sz w:val="24"/>
          <w:szCs w:val="24"/>
        </w:rPr>
      </w:pPr>
      <w:r w:rsidRPr="00DA2B0A">
        <w:rPr>
          <w:color w:val="000000" w:themeColor="text1"/>
          <w:sz w:val="24"/>
          <w:szCs w:val="24"/>
        </w:rPr>
        <w:t>Intensitas Persediaan</w:t>
      </w:r>
      <w:r w:rsidR="00847781" w:rsidRPr="00DA2B0A">
        <w:rPr>
          <w:color w:val="000000" w:themeColor="text1"/>
          <w:sz w:val="24"/>
          <w:szCs w:val="24"/>
        </w:rPr>
        <w:t xml:space="preserve"> </w:t>
      </w:r>
      <w:bookmarkStart w:id="2" w:name="_Toc171224166"/>
    </w:p>
    <w:p w14:paraId="4B6AA4A1" w14:textId="2FD13380" w:rsidR="001F015B" w:rsidRDefault="001F015B" w:rsidP="00DA2B0A">
      <w:pPr>
        <w:autoSpaceDE w:val="0"/>
        <w:autoSpaceDN w:val="0"/>
        <w:adjustRightInd w:val="0"/>
        <w:ind w:firstLine="720"/>
        <w:jc w:val="both"/>
        <w:rPr>
          <w:lang w:val="id-ID"/>
        </w:rPr>
      </w:pPr>
      <w:r w:rsidRPr="00DA2B0A">
        <w:t>Int</w:t>
      </w:r>
      <w:r w:rsidR="007F5CE1" w:rsidRPr="00DA2B0A">
        <w:t>e</w:t>
      </w:r>
      <w:r w:rsidR="007F5CE1" w:rsidRPr="00DA2B0A">
        <w:rPr>
          <w:color w:val="000000" w:themeColor="text1"/>
          <w:spacing w:val="-20"/>
          <w:w w:val="1"/>
        </w:rPr>
        <w:t>i</w:t>
      </w:r>
      <w:r w:rsidRPr="00DA2B0A">
        <w:t>nsitas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diaan m</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pakan c</w:t>
      </w:r>
      <w:r w:rsidR="007F5CE1" w:rsidRPr="00DA2B0A">
        <w:t>e</w:t>
      </w:r>
      <w:r w:rsidR="007F5CE1" w:rsidRPr="00DA2B0A">
        <w:rPr>
          <w:color w:val="000000" w:themeColor="text1"/>
          <w:spacing w:val="-20"/>
          <w:w w:val="1"/>
        </w:rPr>
        <w:t>i</w:t>
      </w:r>
      <w:r w:rsidRPr="00DA2B0A">
        <w:t>rminan dari s</w:t>
      </w:r>
      <w:r w:rsidR="007F5CE1" w:rsidRPr="00DA2B0A">
        <w:t>e</w:t>
      </w:r>
      <w:r w:rsidR="007F5CE1" w:rsidRPr="00DA2B0A">
        <w:rPr>
          <w:color w:val="000000" w:themeColor="text1"/>
          <w:spacing w:val="-20"/>
          <w:w w:val="1"/>
        </w:rPr>
        <w:t>i</w:t>
      </w:r>
      <w:r w:rsidRPr="00DA2B0A">
        <w:t>b</w:t>
      </w:r>
      <w:r w:rsidR="007F5CE1" w:rsidRPr="00DA2B0A">
        <w:t>e</w:t>
      </w:r>
      <w:r w:rsidR="007F5CE1" w:rsidRPr="00DA2B0A">
        <w:rPr>
          <w:color w:val="000000" w:themeColor="text1"/>
          <w:spacing w:val="-20"/>
          <w:w w:val="1"/>
        </w:rPr>
        <w:t>i</w:t>
      </w:r>
      <w:r w:rsidRPr="00DA2B0A">
        <w:t>rapa b</w:t>
      </w:r>
      <w:r w:rsidR="007F5CE1" w:rsidRPr="00DA2B0A">
        <w:t>e</w:t>
      </w:r>
      <w:r w:rsidR="007F5CE1" w:rsidRPr="00DA2B0A">
        <w:rPr>
          <w:color w:val="000000" w:themeColor="text1"/>
          <w:spacing w:val="-20"/>
          <w:w w:val="1"/>
        </w:rPr>
        <w:t>i</w:t>
      </w:r>
      <w:r w:rsidRPr="00DA2B0A">
        <w:t>sar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b</w:t>
      </w:r>
      <w:r w:rsidR="007F5CE1" w:rsidRPr="00DA2B0A">
        <w:t>e</w:t>
      </w:r>
      <w:r w:rsidR="007F5CE1" w:rsidRPr="00DA2B0A">
        <w:rPr>
          <w:color w:val="000000" w:themeColor="text1"/>
          <w:spacing w:val="-20"/>
          <w:w w:val="1"/>
        </w:rPr>
        <w:t>i</w:t>
      </w:r>
      <w:r w:rsidRPr="00DA2B0A">
        <w:t>rinv</w:t>
      </w:r>
      <w:r w:rsidR="007F5CE1" w:rsidRPr="00DA2B0A">
        <w:t>e</w:t>
      </w:r>
      <w:r w:rsidR="007F5CE1" w:rsidRPr="00DA2B0A">
        <w:rPr>
          <w:color w:val="000000" w:themeColor="text1"/>
          <w:spacing w:val="-20"/>
          <w:w w:val="1"/>
        </w:rPr>
        <w:t>i</w:t>
      </w:r>
      <w:r w:rsidRPr="00DA2B0A">
        <w:t>stasi t</w:t>
      </w:r>
      <w:r w:rsidR="007F5CE1" w:rsidRPr="00DA2B0A">
        <w:t>e</w:t>
      </w:r>
      <w:r w:rsidR="007F5CE1" w:rsidRPr="00DA2B0A">
        <w:rPr>
          <w:color w:val="000000" w:themeColor="text1"/>
          <w:spacing w:val="-20"/>
          <w:w w:val="1"/>
        </w:rPr>
        <w:t>i</w:t>
      </w:r>
      <w:r w:rsidRPr="00DA2B0A">
        <w:t>rhadap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 xml:space="preserve">diaan yang ada di </w:t>
      </w:r>
      <w:r w:rsidRPr="00DA2B0A">
        <w:lastRenderedPageBreak/>
        <w:t>dalam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PSAK Nomor 18 m</w:t>
      </w:r>
      <w:r w:rsidR="007F5CE1" w:rsidRPr="00DA2B0A">
        <w:t>e</w:t>
      </w:r>
      <w:r w:rsidR="007F5CE1" w:rsidRPr="00DA2B0A">
        <w:rPr>
          <w:color w:val="000000" w:themeColor="text1"/>
          <w:spacing w:val="-20"/>
          <w:w w:val="1"/>
        </w:rPr>
        <w:t>i</w:t>
      </w:r>
      <w:r w:rsidRPr="00DA2B0A">
        <w:t>nd</w:t>
      </w:r>
      <w:r w:rsidR="007F5CE1" w:rsidRPr="00DA2B0A">
        <w:t>e</w:t>
      </w:r>
      <w:r w:rsidR="007F5CE1" w:rsidRPr="00DA2B0A">
        <w:rPr>
          <w:color w:val="000000" w:themeColor="text1"/>
          <w:spacing w:val="-20"/>
          <w:w w:val="1"/>
        </w:rPr>
        <w:t>i</w:t>
      </w:r>
      <w:r w:rsidRPr="00DA2B0A">
        <w:t>finisikan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diaan s</w:t>
      </w:r>
      <w:r w:rsidR="007F5CE1" w:rsidRPr="00DA2B0A">
        <w:t>e</w:t>
      </w:r>
      <w:r w:rsidR="007F5CE1" w:rsidRPr="00DA2B0A">
        <w:rPr>
          <w:color w:val="000000" w:themeColor="text1"/>
          <w:spacing w:val="-20"/>
          <w:w w:val="1"/>
        </w:rPr>
        <w:t>i</w:t>
      </w:r>
      <w:r w:rsidRPr="00DA2B0A">
        <w:t>bagai as</w:t>
      </w:r>
      <w:r w:rsidR="007F5CE1" w:rsidRPr="00DA2B0A">
        <w:t>e</w:t>
      </w:r>
      <w:r w:rsidR="007F5CE1" w:rsidRPr="00DA2B0A">
        <w:rPr>
          <w:color w:val="000000" w:themeColor="text1"/>
          <w:spacing w:val="-20"/>
          <w:w w:val="1"/>
        </w:rPr>
        <w:t>i</w:t>
      </w:r>
      <w:r w:rsidRPr="00DA2B0A">
        <w:t>t yang t</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 xml:space="preserve">dia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dij</w:t>
      </w:r>
      <w:r w:rsidR="007F5CE1" w:rsidRPr="00DA2B0A">
        <w:t>u</w:t>
      </w:r>
      <w:r w:rsidR="007F5CE1" w:rsidRPr="00DA2B0A">
        <w:rPr>
          <w:color w:val="000000" w:themeColor="text1"/>
          <w:spacing w:val="-20"/>
          <w:w w:val="1"/>
        </w:rPr>
        <w:t>i</w:t>
      </w:r>
      <w:r w:rsidRPr="00DA2B0A">
        <w:t>al dalam k</w:t>
      </w:r>
      <w:r w:rsidR="007F5CE1" w:rsidRPr="00DA2B0A">
        <w:t>e</w:t>
      </w:r>
      <w:r w:rsidR="007F5CE1" w:rsidRPr="00DA2B0A">
        <w:rPr>
          <w:color w:val="000000" w:themeColor="text1"/>
          <w:spacing w:val="-20"/>
          <w:w w:val="1"/>
        </w:rPr>
        <w:t>i</w:t>
      </w:r>
      <w:r w:rsidRPr="00DA2B0A">
        <w:t xml:space="preserve">giatan </w:t>
      </w:r>
      <w:r w:rsidR="007F5CE1" w:rsidRPr="00DA2B0A">
        <w:t>u</w:t>
      </w:r>
      <w:r w:rsidR="007F5CE1" w:rsidRPr="00DA2B0A">
        <w:rPr>
          <w:color w:val="000000" w:themeColor="text1"/>
          <w:spacing w:val="-20"/>
          <w:w w:val="1"/>
        </w:rPr>
        <w:t>i</w:t>
      </w:r>
      <w:r w:rsidRPr="00DA2B0A">
        <w:t>saha normal, dalam pros</w:t>
      </w:r>
      <w:r w:rsidR="007F5CE1" w:rsidRPr="00DA2B0A">
        <w:t>e</w:t>
      </w:r>
      <w:r w:rsidR="007F5CE1" w:rsidRPr="00DA2B0A">
        <w:rPr>
          <w:color w:val="000000" w:themeColor="text1"/>
          <w:spacing w:val="-20"/>
          <w:w w:val="1"/>
        </w:rPr>
        <w:t>i</w:t>
      </w:r>
      <w:r w:rsidRPr="00DA2B0A">
        <w:t>s prod</w:t>
      </w:r>
      <w:r w:rsidR="007F5CE1" w:rsidRPr="00DA2B0A">
        <w:t>u</w:t>
      </w:r>
      <w:r w:rsidR="007F5CE1" w:rsidRPr="00DA2B0A">
        <w:rPr>
          <w:color w:val="000000" w:themeColor="text1"/>
          <w:spacing w:val="-20"/>
          <w:w w:val="1"/>
        </w:rPr>
        <w:t>i</w:t>
      </w:r>
      <w:r w:rsidRPr="00DA2B0A">
        <w:t>ksi ata</w:t>
      </w:r>
      <w:r w:rsidR="007F5CE1" w:rsidRPr="00DA2B0A">
        <w:t>u</w:t>
      </w:r>
      <w:r w:rsidR="007F5CE1" w:rsidRPr="00DA2B0A">
        <w:rPr>
          <w:color w:val="000000" w:themeColor="text1"/>
          <w:spacing w:val="-20"/>
          <w:w w:val="1"/>
        </w:rPr>
        <w:t>i</w:t>
      </w:r>
      <w:r w:rsidRPr="00DA2B0A">
        <w:t xml:space="preserve"> dalam b</w:t>
      </w:r>
      <w:r w:rsidR="007F5CE1" w:rsidRPr="00DA2B0A">
        <w:t>e</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bahan bak</w:t>
      </w:r>
      <w:r w:rsidR="007F5CE1" w:rsidRPr="00DA2B0A">
        <w:t>u</w:t>
      </w:r>
      <w:r w:rsidR="007F5CE1" w:rsidRPr="00DA2B0A">
        <w:rPr>
          <w:color w:val="000000" w:themeColor="text1"/>
          <w:spacing w:val="-20"/>
          <w:w w:val="1"/>
        </w:rPr>
        <w:t>i</w:t>
      </w:r>
      <w:r w:rsidRPr="00DA2B0A">
        <w:t xml:space="preserve"> ata</w:t>
      </w:r>
      <w:r w:rsidR="007F5CE1" w:rsidRPr="00DA2B0A">
        <w:t>u</w:t>
      </w:r>
      <w:r w:rsidR="007F5CE1" w:rsidRPr="00DA2B0A">
        <w:rPr>
          <w:color w:val="000000" w:themeColor="text1"/>
          <w:spacing w:val="-20"/>
          <w:w w:val="1"/>
        </w:rPr>
        <w:t>i</w:t>
      </w:r>
      <w:r w:rsidRPr="00DA2B0A">
        <w:t xml:space="preserve"> p</w:t>
      </w:r>
      <w:r w:rsidR="007F5CE1" w:rsidRPr="00DA2B0A">
        <w:t>e</w:t>
      </w:r>
      <w:r w:rsidR="007F5CE1" w:rsidRPr="00DA2B0A">
        <w:rPr>
          <w:color w:val="000000" w:themeColor="text1"/>
          <w:spacing w:val="-20"/>
          <w:w w:val="1"/>
        </w:rPr>
        <w:t>i</w:t>
      </w:r>
      <w:r w:rsidRPr="00DA2B0A">
        <w:t>rl</w:t>
      </w:r>
      <w:r w:rsidR="007F5CE1" w:rsidRPr="00DA2B0A">
        <w:t>e</w:t>
      </w:r>
      <w:r w:rsidR="007F5CE1" w:rsidRPr="00DA2B0A">
        <w:rPr>
          <w:color w:val="000000" w:themeColor="text1"/>
          <w:spacing w:val="-20"/>
          <w:w w:val="1"/>
        </w:rPr>
        <w:t>i</w:t>
      </w:r>
      <w:r w:rsidRPr="00DA2B0A">
        <w:t xml:space="preserve">ngkapan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dig</w:t>
      </w:r>
      <w:r w:rsidR="007F5CE1" w:rsidRPr="00DA2B0A">
        <w:t>u</w:t>
      </w:r>
      <w:r w:rsidR="007F5CE1" w:rsidRPr="00DA2B0A">
        <w:rPr>
          <w:color w:val="000000" w:themeColor="text1"/>
          <w:spacing w:val="-20"/>
          <w:w w:val="1"/>
        </w:rPr>
        <w:t>i</w:t>
      </w:r>
      <w:r w:rsidRPr="00DA2B0A">
        <w:t>nakan dalam pros</w:t>
      </w:r>
      <w:r w:rsidR="007F5CE1" w:rsidRPr="00DA2B0A">
        <w:t>e</w:t>
      </w:r>
      <w:r w:rsidR="007F5CE1" w:rsidRPr="00DA2B0A">
        <w:rPr>
          <w:color w:val="000000" w:themeColor="text1"/>
          <w:spacing w:val="-20"/>
          <w:w w:val="1"/>
        </w:rPr>
        <w:t>i</w:t>
      </w:r>
      <w:r w:rsidRPr="00DA2B0A">
        <w:t>s prod</w:t>
      </w:r>
      <w:r w:rsidR="007F5CE1" w:rsidRPr="00DA2B0A">
        <w:t>u</w:t>
      </w:r>
      <w:r w:rsidR="007F5CE1" w:rsidRPr="00DA2B0A">
        <w:rPr>
          <w:color w:val="000000" w:themeColor="text1"/>
          <w:spacing w:val="-20"/>
          <w:w w:val="1"/>
        </w:rPr>
        <w:t>i</w:t>
      </w:r>
      <w:r w:rsidRPr="00DA2B0A">
        <w:t>ksi ata</w:t>
      </w:r>
      <w:r w:rsidR="007F5CE1" w:rsidRPr="00DA2B0A">
        <w:t>u</w:t>
      </w:r>
      <w:r w:rsidR="007F5CE1" w:rsidRPr="00DA2B0A">
        <w:rPr>
          <w:color w:val="000000" w:themeColor="text1"/>
          <w:spacing w:val="-20"/>
          <w:w w:val="1"/>
        </w:rPr>
        <w:t>i</w:t>
      </w:r>
      <w:r w:rsidRPr="00DA2B0A">
        <w:t xml:space="preserve"> p</w:t>
      </w:r>
      <w:r w:rsidR="007F5CE1" w:rsidRPr="00DA2B0A">
        <w:t>e</w:t>
      </w:r>
      <w:r w:rsidR="007F5CE1" w:rsidRPr="00DA2B0A">
        <w:rPr>
          <w:color w:val="000000" w:themeColor="text1"/>
          <w:spacing w:val="-20"/>
          <w:w w:val="1"/>
        </w:rPr>
        <w:t>i</w:t>
      </w:r>
      <w:r w:rsidRPr="00DA2B0A">
        <w:t>mb</w:t>
      </w:r>
      <w:r w:rsidR="007F5CE1" w:rsidRPr="00DA2B0A">
        <w:t>e</w:t>
      </w:r>
      <w:r w:rsidR="007F5CE1" w:rsidRPr="00DA2B0A">
        <w:rPr>
          <w:color w:val="000000" w:themeColor="text1"/>
          <w:spacing w:val="-20"/>
          <w:w w:val="1"/>
        </w:rPr>
        <w:t>i</w:t>
      </w:r>
      <w:r w:rsidRPr="00DA2B0A">
        <w:t>rian jasa.</w:t>
      </w:r>
    </w:p>
    <w:p w14:paraId="61C56DD8" w14:textId="77777777" w:rsidR="00DA2B0A" w:rsidRPr="00DA2B0A" w:rsidRDefault="00DA2B0A" w:rsidP="00DA2B0A">
      <w:pPr>
        <w:autoSpaceDE w:val="0"/>
        <w:autoSpaceDN w:val="0"/>
        <w:adjustRightInd w:val="0"/>
        <w:ind w:firstLine="720"/>
        <w:jc w:val="both"/>
        <w:rPr>
          <w:color w:val="000000" w:themeColor="text1"/>
          <w:lang w:val="id-ID"/>
        </w:rPr>
      </w:pPr>
    </w:p>
    <w:p w14:paraId="37BA31F4" w14:textId="372598F1" w:rsidR="001F015B" w:rsidRPr="00DA2B0A" w:rsidRDefault="001F015B" w:rsidP="00DA2B0A">
      <w:pPr>
        <w:autoSpaceDE w:val="0"/>
        <w:autoSpaceDN w:val="0"/>
        <w:adjustRightInd w:val="0"/>
        <w:rPr>
          <w:b/>
          <w:bCs/>
          <w:sz w:val="18"/>
          <w:u w:val="single"/>
        </w:rPr>
      </w:pPr>
      <w:r w:rsidRPr="00DA2B0A">
        <w:rPr>
          <w:rFonts w:ascii="Cambria Math" w:hAnsi="Cambria Math" w:cs="Cambria Math"/>
          <w:b/>
          <w:bCs/>
          <w:sz w:val="18"/>
        </w:rPr>
        <w:t>𝐼𝑛𝑡𝑒𝑛𝑠𝑖𝑡𝑎𝑠</w:t>
      </w:r>
      <w:r w:rsidRPr="00DA2B0A">
        <w:rPr>
          <w:b/>
          <w:bCs/>
          <w:sz w:val="18"/>
        </w:rPr>
        <w:t xml:space="preserve"> </w:t>
      </w:r>
      <w:r w:rsidRPr="00DA2B0A">
        <w:rPr>
          <w:rFonts w:ascii="Cambria Math" w:hAnsi="Cambria Math" w:cs="Cambria Math"/>
          <w:b/>
          <w:bCs/>
          <w:sz w:val="18"/>
        </w:rPr>
        <w:t>𝑃𝑒𝑟𝑠𝑒𝑑𝑖𝑎𝑎𝑛</w:t>
      </w:r>
      <w:r w:rsidRPr="00DA2B0A">
        <w:rPr>
          <w:b/>
          <w:bCs/>
          <w:sz w:val="18"/>
        </w:rPr>
        <w:t xml:space="preserve"> = </w:t>
      </w:r>
      <w:r w:rsidRPr="00DA2B0A">
        <w:rPr>
          <w:rFonts w:ascii="Cambria Math" w:hAnsi="Cambria Math" w:cs="Cambria Math"/>
          <w:b/>
          <w:bCs/>
          <w:sz w:val="18"/>
          <w:u w:val="single"/>
        </w:rPr>
        <w:t>𝑃𝑒𝑟𝑠𝑒𝑑𝑖𝑎𝑎𝑛</w:t>
      </w:r>
    </w:p>
    <w:p w14:paraId="1992A431" w14:textId="05E29D9E" w:rsidR="005201E0" w:rsidRPr="00DA2B0A" w:rsidRDefault="00DA2B0A" w:rsidP="00DA2B0A">
      <w:pPr>
        <w:autoSpaceDE w:val="0"/>
        <w:autoSpaceDN w:val="0"/>
        <w:adjustRightInd w:val="0"/>
        <w:ind w:left="1440"/>
        <w:rPr>
          <w:b/>
          <w:bCs/>
          <w:sz w:val="18"/>
        </w:rPr>
      </w:pPr>
      <w:r>
        <w:rPr>
          <w:rFonts w:ascii="Cambria Math" w:hAnsi="Cambria Math" w:cs="Cambria Math"/>
          <w:b/>
          <w:bCs/>
          <w:sz w:val="18"/>
          <w:lang w:val="id-ID"/>
        </w:rPr>
        <w:t xml:space="preserve">             </w:t>
      </w:r>
      <w:r w:rsidR="001F015B" w:rsidRPr="00DA2B0A">
        <w:rPr>
          <w:rFonts w:ascii="Cambria Math" w:hAnsi="Cambria Math" w:cs="Cambria Math"/>
          <w:b/>
          <w:bCs/>
          <w:sz w:val="18"/>
        </w:rPr>
        <w:t>𝑇𝑜𝑡𝑎𝑙</w:t>
      </w:r>
      <w:r w:rsidR="001F015B" w:rsidRPr="00DA2B0A">
        <w:rPr>
          <w:b/>
          <w:bCs/>
          <w:sz w:val="18"/>
        </w:rPr>
        <w:t xml:space="preserve"> </w:t>
      </w:r>
      <w:r w:rsidR="001F015B" w:rsidRPr="00DA2B0A">
        <w:rPr>
          <w:rFonts w:ascii="Cambria Math" w:hAnsi="Cambria Math" w:cs="Cambria Math"/>
          <w:b/>
          <w:bCs/>
          <w:sz w:val="18"/>
        </w:rPr>
        <w:t>𝐴𝑠𝑒</w:t>
      </w:r>
      <w:r w:rsidR="001F015B" w:rsidRPr="00DA2B0A">
        <w:rPr>
          <w:b/>
          <w:bCs/>
          <w:sz w:val="18"/>
        </w:rPr>
        <w:t>t</w:t>
      </w:r>
    </w:p>
    <w:bookmarkEnd w:id="2"/>
    <w:p w14:paraId="78E707AE" w14:textId="77777777" w:rsidR="00847781" w:rsidRPr="00DA2B0A" w:rsidRDefault="00847781" w:rsidP="00DA2B0A">
      <w:pPr>
        <w:pStyle w:val="Default"/>
        <w:jc w:val="both"/>
        <w:rPr>
          <w:color w:val="000000" w:themeColor="text1"/>
        </w:rPr>
      </w:pPr>
    </w:p>
    <w:p w14:paraId="521E9353" w14:textId="04B3DD37" w:rsidR="00847781" w:rsidRPr="00DA2B0A" w:rsidRDefault="00847781" w:rsidP="00DA2B0A">
      <w:pPr>
        <w:pStyle w:val="Heading3"/>
        <w:spacing w:before="0" w:beforeAutospacing="0" w:after="0" w:afterAutospacing="0"/>
        <w:contextualSpacing/>
        <w:jc w:val="both"/>
        <w:rPr>
          <w:color w:val="000000" w:themeColor="text1"/>
          <w:sz w:val="24"/>
          <w:szCs w:val="24"/>
        </w:rPr>
      </w:pPr>
      <w:bookmarkStart w:id="3" w:name="_Toc171224170"/>
      <w:r w:rsidRPr="00DA2B0A">
        <w:rPr>
          <w:color w:val="000000" w:themeColor="text1"/>
          <w:sz w:val="24"/>
          <w:szCs w:val="24"/>
        </w:rPr>
        <w:t xml:space="preserve">Pengaruh Profitabilitas terhadap </w:t>
      </w:r>
      <w:bookmarkEnd w:id="3"/>
      <w:r w:rsidR="001F015B" w:rsidRPr="00DA2B0A">
        <w:rPr>
          <w:color w:val="000000" w:themeColor="text1"/>
          <w:sz w:val="24"/>
          <w:szCs w:val="24"/>
        </w:rPr>
        <w:t>Manajemen Pajak</w:t>
      </w:r>
    </w:p>
    <w:p w14:paraId="336EE1FB" w14:textId="03B4B62E" w:rsidR="001F015B" w:rsidRPr="00DA2B0A" w:rsidRDefault="001F015B" w:rsidP="00DA2B0A">
      <w:pPr>
        <w:autoSpaceDE w:val="0"/>
        <w:autoSpaceDN w:val="0"/>
        <w:adjustRightInd w:val="0"/>
        <w:ind w:firstLine="720"/>
        <w:jc w:val="both"/>
        <w:rPr>
          <w:color w:val="000000" w:themeColor="text1"/>
        </w:rPr>
      </w:pPr>
      <w:r w:rsidRPr="00DA2B0A">
        <w:t>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d</w:t>
      </w:r>
      <w:r w:rsidR="007F5CE1" w:rsidRPr="00DA2B0A">
        <w:t>e</w:t>
      </w:r>
      <w:r w:rsidR="007F5CE1" w:rsidRPr="00DA2B0A">
        <w:rPr>
          <w:color w:val="000000" w:themeColor="text1"/>
          <w:spacing w:val="-20"/>
          <w:w w:val="1"/>
        </w:rPr>
        <w:t>i</w:t>
      </w:r>
      <w:r w:rsidRPr="00DA2B0A">
        <w:t>ngan tingkat profitabilitas yang tinggi dapat m</w:t>
      </w:r>
      <w:r w:rsidR="007F5CE1" w:rsidRPr="00DA2B0A">
        <w:t>e</w:t>
      </w:r>
      <w:r w:rsidR="007F5CE1" w:rsidRPr="00DA2B0A">
        <w:rPr>
          <w:color w:val="000000" w:themeColor="text1"/>
          <w:spacing w:val="-20"/>
          <w:w w:val="1"/>
        </w:rPr>
        <w:t>i</w:t>
      </w:r>
      <w:r w:rsidRPr="00DA2B0A">
        <w:t>mbayar pajak l</w:t>
      </w:r>
      <w:r w:rsidR="007F5CE1" w:rsidRPr="00DA2B0A">
        <w:t>e</w:t>
      </w:r>
      <w:r w:rsidR="007F5CE1" w:rsidRPr="00DA2B0A">
        <w:rPr>
          <w:color w:val="000000" w:themeColor="text1"/>
          <w:spacing w:val="-20"/>
          <w:w w:val="1"/>
        </w:rPr>
        <w:t>i</w:t>
      </w:r>
      <w:r w:rsidRPr="00DA2B0A">
        <w:t>bih tinggi dari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yang m</w:t>
      </w:r>
      <w:r w:rsidR="007F5CE1" w:rsidRPr="00DA2B0A">
        <w:t>e</w:t>
      </w:r>
      <w:r w:rsidR="007F5CE1" w:rsidRPr="00DA2B0A">
        <w:rPr>
          <w:color w:val="000000" w:themeColor="text1"/>
          <w:spacing w:val="-20"/>
          <w:w w:val="1"/>
        </w:rPr>
        <w:t>i</w:t>
      </w:r>
      <w:r w:rsidRPr="00DA2B0A">
        <w:t>miliki profitabilitas yang r</w:t>
      </w:r>
      <w:r w:rsidR="007F5CE1" w:rsidRPr="00DA2B0A">
        <w:t>e</w:t>
      </w:r>
      <w:r w:rsidR="007F5CE1" w:rsidRPr="00DA2B0A">
        <w:rPr>
          <w:color w:val="000000" w:themeColor="text1"/>
          <w:spacing w:val="-20"/>
          <w:w w:val="1"/>
        </w:rPr>
        <w:t>i</w:t>
      </w:r>
      <w:r w:rsidRPr="00DA2B0A">
        <w:t>ndah. P</w:t>
      </w:r>
      <w:r w:rsidR="007F5CE1" w:rsidRPr="00DA2B0A">
        <w:t>e</w:t>
      </w:r>
      <w:r w:rsidR="007F5CE1" w:rsidRPr="00DA2B0A">
        <w:rPr>
          <w:color w:val="000000" w:themeColor="text1"/>
          <w:spacing w:val="-20"/>
          <w:w w:val="1"/>
        </w:rPr>
        <w:t>i</w:t>
      </w:r>
      <w:r w:rsidRPr="00DA2B0A">
        <w:t>ny</w:t>
      </w:r>
      <w:r w:rsidR="007F5CE1" w:rsidRPr="00DA2B0A">
        <w:t>e</w:t>
      </w:r>
      <w:r w:rsidR="007F5CE1" w:rsidRPr="00DA2B0A">
        <w:rPr>
          <w:color w:val="000000" w:themeColor="text1"/>
          <w:spacing w:val="-20"/>
          <w:w w:val="1"/>
        </w:rPr>
        <w:t>i</w:t>
      </w:r>
      <w:r w:rsidRPr="00DA2B0A">
        <w:t>babnya adalah kar</w:t>
      </w:r>
      <w:r w:rsidR="007F5CE1" w:rsidRPr="00DA2B0A">
        <w:t>e</w:t>
      </w:r>
      <w:r w:rsidR="007F5CE1" w:rsidRPr="00DA2B0A">
        <w:rPr>
          <w:color w:val="000000" w:themeColor="text1"/>
          <w:spacing w:val="-20"/>
          <w:w w:val="1"/>
        </w:rPr>
        <w:t>i</w:t>
      </w:r>
      <w:r w:rsidRPr="00DA2B0A">
        <w:t>na pajak p</w:t>
      </w:r>
      <w:r w:rsidR="007F5CE1" w:rsidRPr="00DA2B0A">
        <w:t>e</w:t>
      </w:r>
      <w:r w:rsidR="007F5CE1" w:rsidRPr="00DA2B0A">
        <w:rPr>
          <w:color w:val="000000" w:themeColor="text1"/>
          <w:spacing w:val="-20"/>
          <w:w w:val="1"/>
        </w:rPr>
        <w:t>i</w:t>
      </w:r>
      <w:r w:rsidRPr="00DA2B0A">
        <w:t>nghasilan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akan dik</w:t>
      </w:r>
      <w:r w:rsidR="007F5CE1" w:rsidRPr="00DA2B0A">
        <w:t>e</w:t>
      </w:r>
      <w:r w:rsidR="007F5CE1" w:rsidRPr="00DA2B0A">
        <w:rPr>
          <w:color w:val="000000" w:themeColor="text1"/>
          <w:spacing w:val="-20"/>
          <w:w w:val="1"/>
        </w:rPr>
        <w:t>i</w:t>
      </w:r>
      <w:r w:rsidRPr="00DA2B0A">
        <w:t>nakan b</w:t>
      </w:r>
      <w:r w:rsidR="007F5CE1" w:rsidRPr="00DA2B0A">
        <w:t>e</w:t>
      </w:r>
      <w:r w:rsidR="007F5CE1" w:rsidRPr="00DA2B0A">
        <w:rPr>
          <w:color w:val="000000" w:themeColor="text1"/>
          <w:spacing w:val="-20"/>
          <w:w w:val="1"/>
        </w:rPr>
        <w:t>i</w:t>
      </w:r>
      <w:r w:rsidRPr="00DA2B0A">
        <w:t>rdasarkan b</w:t>
      </w:r>
      <w:r w:rsidR="007F5CE1" w:rsidRPr="00DA2B0A">
        <w:t>e</w:t>
      </w:r>
      <w:r w:rsidR="007F5CE1" w:rsidRPr="00DA2B0A">
        <w:rPr>
          <w:color w:val="000000" w:themeColor="text1"/>
          <w:spacing w:val="-20"/>
          <w:w w:val="1"/>
        </w:rPr>
        <w:t>i</w:t>
      </w:r>
      <w:r w:rsidRPr="00DA2B0A">
        <w:t>sarnya p</w:t>
      </w:r>
      <w:r w:rsidR="007F5CE1" w:rsidRPr="00DA2B0A">
        <w:t>e</w:t>
      </w:r>
      <w:r w:rsidR="007F5CE1" w:rsidRPr="00DA2B0A">
        <w:rPr>
          <w:color w:val="000000" w:themeColor="text1"/>
          <w:spacing w:val="-20"/>
          <w:w w:val="1"/>
        </w:rPr>
        <w:t>i</w:t>
      </w:r>
      <w:r w:rsidRPr="00DA2B0A">
        <w:t>nghasilan yang dit</w:t>
      </w:r>
      <w:r w:rsidR="007F5CE1" w:rsidRPr="00DA2B0A">
        <w:t>e</w:t>
      </w:r>
      <w:r w:rsidR="007F5CE1" w:rsidRPr="00DA2B0A">
        <w:rPr>
          <w:color w:val="000000" w:themeColor="text1"/>
          <w:spacing w:val="-20"/>
          <w:w w:val="1"/>
        </w:rPr>
        <w:t>i</w:t>
      </w:r>
      <w:r w:rsidRPr="00DA2B0A">
        <w:t>rima ol</w:t>
      </w:r>
      <w:r w:rsidR="007F5CE1" w:rsidRPr="00DA2B0A">
        <w:t>e</w:t>
      </w:r>
      <w:r w:rsidR="007F5CE1" w:rsidRPr="00DA2B0A">
        <w:rPr>
          <w:color w:val="000000" w:themeColor="text1"/>
          <w:spacing w:val="-20"/>
          <w:w w:val="1"/>
        </w:rPr>
        <w:t>i</w:t>
      </w:r>
      <w:r w:rsidRPr="00DA2B0A">
        <w:t>h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 xml:space="preserve">sahaan. </w:t>
      </w:r>
      <w:r w:rsidR="007F5CE1" w:rsidRPr="00DA2B0A">
        <w:t>U</w:t>
      </w:r>
      <w:r w:rsidR="007F5CE1" w:rsidRPr="00DA2B0A">
        <w:rPr>
          <w:color w:val="000000" w:themeColor="text1"/>
          <w:spacing w:val="-20"/>
          <w:w w:val="1"/>
        </w:rPr>
        <w:t>i</w:t>
      </w:r>
      <w:r w:rsidRPr="00DA2B0A">
        <w:t>ndang-</w:t>
      </w:r>
      <w:r w:rsidR="007F5CE1" w:rsidRPr="00DA2B0A">
        <w:t>U</w:t>
      </w:r>
      <w:r w:rsidR="007F5CE1" w:rsidRPr="00DA2B0A">
        <w:rPr>
          <w:color w:val="000000" w:themeColor="text1"/>
          <w:spacing w:val="-20"/>
          <w:w w:val="1"/>
        </w:rPr>
        <w:t>i</w:t>
      </w:r>
      <w:r w:rsidRPr="00DA2B0A">
        <w:t>ndang No. 36 Tah</w:t>
      </w:r>
      <w:r w:rsidR="007F5CE1" w:rsidRPr="00DA2B0A">
        <w:t>u</w:t>
      </w:r>
      <w:r w:rsidR="007F5CE1" w:rsidRPr="00DA2B0A">
        <w:rPr>
          <w:color w:val="000000" w:themeColor="text1"/>
          <w:spacing w:val="-20"/>
          <w:w w:val="1"/>
        </w:rPr>
        <w:t>i</w:t>
      </w:r>
      <w:r w:rsidRPr="00DA2B0A">
        <w:t>n 2008 pasal 1 m</w:t>
      </w:r>
      <w:r w:rsidR="007F5CE1" w:rsidRPr="00DA2B0A">
        <w:t>e</w:t>
      </w:r>
      <w:r w:rsidR="007F5CE1" w:rsidRPr="00DA2B0A">
        <w:rPr>
          <w:color w:val="000000" w:themeColor="text1"/>
          <w:spacing w:val="-20"/>
          <w:w w:val="1"/>
        </w:rPr>
        <w:t>i</w:t>
      </w:r>
      <w:r w:rsidRPr="00DA2B0A">
        <w:t>nj</w:t>
      </w:r>
      <w:r w:rsidR="007F5CE1" w:rsidRPr="00DA2B0A">
        <w:t>e</w:t>
      </w:r>
      <w:r w:rsidR="007F5CE1" w:rsidRPr="00DA2B0A">
        <w:rPr>
          <w:color w:val="000000" w:themeColor="text1"/>
          <w:spacing w:val="-20"/>
          <w:w w:val="1"/>
        </w:rPr>
        <w:t>i</w:t>
      </w:r>
      <w:r w:rsidRPr="00DA2B0A">
        <w:t>laskan bahwa pajak p</w:t>
      </w:r>
      <w:r w:rsidR="007F5CE1" w:rsidRPr="00DA2B0A">
        <w:t>e</w:t>
      </w:r>
      <w:r w:rsidR="007F5CE1" w:rsidRPr="00DA2B0A">
        <w:rPr>
          <w:color w:val="000000" w:themeColor="text1"/>
          <w:spacing w:val="-20"/>
          <w:w w:val="1"/>
        </w:rPr>
        <w:t>i</w:t>
      </w:r>
      <w:r w:rsidRPr="00DA2B0A">
        <w:t>nghasilan dib</w:t>
      </w:r>
      <w:r w:rsidR="007F5CE1" w:rsidRPr="00DA2B0A">
        <w:t>e</w:t>
      </w:r>
      <w:r w:rsidR="007F5CE1" w:rsidRPr="00DA2B0A">
        <w:rPr>
          <w:color w:val="000000" w:themeColor="text1"/>
          <w:spacing w:val="-20"/>
          <w:w w:val="1"/>
        </w:rPr>
        <w:t>i</w:t>
      </w:r>
      <w:r w:rsidRPr="00DA2B0A">
        <w:t>bankan k</w:t>
      </w:r>
      <w:r w:rsidR="007F5CE1" w:rsidRPr="00DA2B0A">
        <w:t>e</w:t>
      </w:r>
      <w:r w:rsidR="007F5CE1" w:rsidRPr="00DA2B0A">
        <w:rPr>
          <w:color w:val="000000" w:themeColor="text1"/>
          <w:spacing w:val="-20"/>
          <w:w w:val="1"/>
        </w:rPr>
        <w:t>i</w:t>
      </w:r>
      <w:r w:rsidRPr="00DA2B0A">
        <w:t>pada s</w:t>
      </w:r>
      <w:r w:rsidR="007F5CE1" w:rsidRPr="00DA2B0A">
        <w:t>u</w:t>
      </w:r>
      <w:r w:rsidR="007F5CE1" w:rsidRPr="00DA2B0A">
        <w:rPr>
          <w:color w:val="000000" w:themeColor="text1"/>
          <w:spacing w:val="-20"/>
          <w:w w:val="1"/>
        </w:rPr>
        <w:t>i</w:t>
      </w:r>
      <w:r w:rsidRPr="00DA2B0A">
        <w:t>bj</w:t>
      </w:r>
      <w:r w:rsidR="007F5CE1" w:rsidRPr="00DA2B0A">
        <w:t>e</w:t>
      </w:r>
      <w:r w:rsidR="007F5CE1" w:rsidRPr="00DA2B0A">
        <w:rPr>
          <w:color w:val="000000" w:themeColor="text1"/>
          <w:spacing w:val="-20"/>
          <w:w w:val="1"/>
        </w:rPr>
        <w:t>i</w:t>
      </w:r>
      <w:r w:rsidRPr="00DA2B0A">
        <w:t>k pajak yang m</w:t>
      </w:r>
      <w:r w:rsidR="007F5CE1" w:rsidRPr="00DA2B0A">
        <w:t>e</w:t>
      </w:r>
      <w:r w:rsidR="007F5CE1" w:rsidRPr="00DA2B0A">
        <w:rPr>
          <w:color w:val="000000" w:themeColor="text1"/>
          <w:spacing w:val="-20"/>
          <w:w w:val="1"/>
        </w:rPr>
        <w:t>i</w:t>
      </w:r>
      <w:r w:rsidRPr="00DA2B0A">
        <w:t>n</w:t>
      </w:r>
      <w:r w:rsidR="007F5CE1" w:rsidRPr="00DA2B0A">
        <w:t>e</w:t>
      </w:r>
      <w:r w:rsidR="007F5CE1" w:rsidRPr="00DA2B0A">
        <w:rPr>
          <w:color w:val="000000" w:themeColor="text1"/>
          <w:spacing w:val="-20"/>
          <w:w w:val="1"/>
        </w:rPr>
        <w:t>i</w:t>
      </w:r>
      <w:r w:rsidRPr="00DA2B0A">
        <w:t>rima ata</w:t>
      </w:r>
      <w:r w:rsidR="007F5CE1" w:rsidRPr="00DA2B0A">
        <w:t>u</w:t>
      </w:r>
      <w:r w:rsidR="007F5CE1" w:rsidRPr="00DA2B0A">
        <w:rPr>
          <w:color w:val="000000" w:themeColor="text1"/>
          <w:spacing w:val="-20"/>
          <w:w w:val="1"/>
        </w:rPr>
        <w:t>i</w:t>
      </w:r>
      <w:r w:rsidRPr="00DA2B0A">
        <w:t xml:space="preserve"> m</w:t>
      </w:r>
      <w:r w:rsidR="007F5CE1" w:rsidRPr="00DA2B0A">
        <w:t>e</w:t>
      </w:r>
      <w:r w:rsidR="007F5CE1" w:rsidRPr="00DA2B0A">
        <w:rPr>
          <w:color w:val="000000" w:themeColor="text1"/>
          <w:spacing w:val="-20"/>
          <w:w w:val="1"/>
        </w:rPr>
        <w:t>i</w:t>
      </w:r>
      <w:r w:rsidRPr="00DA2B0A">
        <w:t>mp</w:t>
      </w:r>
      <w:r w:rsidR="007F5CE1" w:rsidRPr="00DA2B0A">
        <w:t>e</w:t>
      </w:r>
      <w:r w:rsidR="007F5CE1" w:rsidRPr="00DA2B0A">
        <w:rPr>
          <w:color w:val="000000" w:themeColor="text1"/>
          <w:spacing w:val="-20"/>
          <w:w w:val="1"/>
        </w:rPr>
        <w:t>i</w:t>
      </w:r>
      <w:r w:rsidRPr="00DA2B0A">
        <w:t>rol</w:t>
      </w:r>
      <w:r w:rsidR="007F5CE1" w:rsidRPr="00DA2B0A">
        <w:t>e</w:t>
      </w:r>
      <w:r w:rsidR="007F5CE1" w:rsidRPr="00DA2B0A">
        <w:rPr>
          <w:color w:val="000000" w:themeColor="text1"/>
          <w:spacing w:val="-20"/>
          <w:w w:val="1"/>
        </w:rPr>
        <w:t>i</w:t>
      </w:r>
      <w:r w:rsidRPr="00DA2B0A">
        <w:t>h p</w:t>
      </w:r>
      <w:r w:rsidR="007F5CE1" w:rsidRPr="00DA2B0A">
        <w:t>e</w:t>
      </w:r>
      <w:r w:rsidR="007F5CE1" w:rsidRPr="00DA2B0A">
        <w:rPr>
          <w:color w:val="000000" w:themeColor="text1"/>
          <w:spacing w:val="-20"/>
          <w:w w:val="1"/>
        </w:rPr>
        <w:t>i</w:t>
      </w:r>
      <w:r w:rsidRPr="00DA2B0A">
        <w:t>nghasilan dalam tah</w:t>
      </w:r>
      <w:r w:rsidR="007F5CE1" w:rsidRPr="00DA2B0A">
        <w:t>u</w:t>
      </w:r>
      <w:r w:rsidR="007F5CE1" w:rsidRPr="00DA2B0A">
        <w:rPr>
          <w:color w:val="000000" w:themeColor="text1"/>
          <w:spacing w:val="-20"/>
          <w:w w:val="1"/>
        </w:rPr>
        <w:t>i</w:t>
      </w:r>
      <w:r w:rsidRPr="00DA2B0A">
        <w:t>n pajak. Richardson dan Lanis (2007) m</w:t>
      </w:r>
      <w:r w:rsidR="007F5CE1" w:rsidRPr="00DA2B0A">
        <w:t>e</w:t>
      </w:r>
      <w:r w:rsidR="007F5CE1" w:rsidRPr="00DA2B0A">
        <w:rPr>
          <w:color w:val="000000" w:themeColor="text1"/>
          <w:spacing w:val="-20"/>
          <w:w w:val="1"/>
        </w:rPr>
        <w:t>i</w:t>
      </w:r>
      <w:r w:rsidRPr="00DA2B0A">
        <w:t>ny</w:t>
      </w:r>
      <w:r w:rsidR="007F5CE1" w:rsidRPr="00DA2B0A">
        <w:t>e</w:t>
      </w:r>
      <w:r w:rsidR="007F5CE1" w:rsidRPr="00DA2B0A">
        <w:rPr>
          <w:color w:val="000000" w:themeColor="text1"/>
          <w:spacing w:val="-20"/>
          <w:w w:val="1"/>
        </w:rPr>
        <w:t>i</w:t>
      </w:r>
      <w:r w:rsidRPr="00DA2B0A">
        <w:t>b</w:t>
      </w:r>
      <w:r w:rsidR="007F5CE1" w:rsidRPr="00DA2B0A">
        <w:t>u</w:t>
      </w:r>
      <w:r w:rsidR="007F5CE1" w:rsidRPr="00DA2B0A">
        <w:rPr>
          <w:color w:val="000000" w:themeColor="text1"/>
          <w:spacing w:val="-20"/>
          <w:w w:val="1"/>
        </w:rPr>
        <w:t>i</w:t>
      </w:r>
      <w:r w:rsidRPr="00DA2B0A">
        <w:t>tkan bahwa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yang m</w:t>
      </w:r>
      <w:r w:rsidR="007F5CE1" w:rsidRPr="00DA2B0A">
        <w:t>e</w:t>
      </w:r>
      <w:r w:rsidR="007F5CE1" w:rsidRPr="00DA2B0A">
        <w:rPr>
          <w:color w:val="000000" w:themeColor="text1"/>
          <w:spacing w:val="-20"/>
          <w:w w:val="1"/>
        </w:rPr>
        <w:t>i</w:t>
      </w:r>
      <w:r w:rsidRPr="00DA2B0A">
        <w:t>miliki profitabilitas yang tinggi akan m</w:t>
      </w:r>
      <w:r w:rsidR="007F5CE1" w:rsidRPr="00DA2B0A">
        <w:t>e</w:t>
      </w:r>
      <w:r w:rsidR="007F5CE1" w:rsidRPr="00DA2B0A">
        <w:rPr>
          <w:color w:val="000000" w:themeColor="text1"/>
          <w:spacing w:val="-20"/>
          <w:w w:val="1"/>
        </w:rPr>
        <w:t>i</w:t>
      </w:r>
      <w:r w:rsidRPr="00DA2B0A">
        <w:t>mbayar pajak l</w:t>
      </w:r>
      <w:r w:rsidR="007F5CE1" w:rsidRPr="00DA2B0A">
        <w:t>e</w:t>
      </w:r>
      <w:r w:rsidR="007F5CE1" w:rsidRPr="00DA2B0A">
        <w:rPr>
          <w:color w:val="000000" w:themeColor="text1"/>
          <w:spacing w:val="-20"/>
          <w:w w:val="1"/>
        </w:rPr>
        <w:t>i</w:t>
      </w:r>
      <w:r w:rsidRPr="00DA2B0A">
        <w:t>bih tinggi dari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yang m</w:t>
      </w:r>
      <w:r w:rsidR="007F5CE1" w:rsidRPr="00DA2B0A">
        <w:t>e</w:t>
      </w:r>
      <w:r w:rsidR="007F5CE1" w:rsidRPr="00DA2B0A">
        <w:rPr>
          <w:color w:val="000000" w:themeColor="text1"/>
          <w:spacing w:val="-20"/>
          <w:w w:val="1"/>
        </w:rPr>
        <w:t>i</w:t>
      </w:r>
      <w:r w:rsidRPr="00DA2B0A">
        <w:t>miliki tingkat profitabilitas yang l</w:t>
      </w:r>
      <w:r w:rsidR="007F5CE1" w:rsidRPr="00DA2B0A">
        <w:t>e</w:t>
      </w:r>
      <w:r w:rsidR="007F5CE1" w:rsidRPr="00DA2B0A">
        <w:rPr>
          <w:color w:val="000000" w:themeColor="text1"/>
          <w:spacing w:val="-20"/>
          <w:w w:val="1"/>
        </w:rPr>
        <w:t>i</w:t>
      </w:r>
      <w:r w:rsidRPr="00DA2B0A">
        <w:t>bih r</w:t>
      </w:r>
      <w:r w:rsidR="007F5CE1" w:rsidRPr="00DA2B0A">
        <w:t>e</w:t>
      </w:r>
      <w:r w:rsidR="007F5CE1" w:rsidRPr="00DA2B0A">
        <w:rPr>
          <w:color w:val="000000" w:themeColor="text1"/>
          <w:spacing w:val="-20"/>
          <w:w w:val="1"/>
        </w:rPr>
        <w:t>i</w:t>
      </w:r>
      <w:r w:rsidRPr="00DA2B0A">
        <w:t>ndah. Pada p</w:t>
      </w:r>
      <w:r w:rsidR="007F5CE1" w:rsidRPr="00DA2B0A">
        <w:t>e</w:t>
      </w:r>
      <w:r w:rsidR="007F5CE1" w:rsidRPr="00DA2B0A">
        <w:rPr>
          <w:color w:val="000000" w:themeColor="text1"/>
          <w:spacing w:val="-20"/>
          <w:w w:val="1"/>
        </w:rPr>
        <w:t>i</w:t>
      </w:r>
      <w:r w:rsidRPr="00DA2B0A">
        <w:t>n</w:t>
      </w:r>
      <w:r w:rsidR="007F5CE1" w:rsidRPr="00DA2B0A">
        <w:t>e</w:t>
      </w:r>
      <w:r w:rsidR="007F5CE1" w:rsidRPr="00DA2B0A">
        <w:rPr>
          <w:color w:val="000000" w:themeColor="text1"/>
          <w:spacing w:val="-20"/>
          <w:w w:val="1"/>
        </w:rPr>
        <w:t>i</w:t>
      </w:r>
      <w:r w:rsidRPr="00DA2B0A">
        <w:t>litian yang dilak</w:t>
      </w:r>
      <w:r w:rsidR="007F5CE1" w:rsidRPr="00DA2B0A">
        <w:t>u</w:t>
      </w:r>
      <w:r w:rsidR="007F5CE1" w:rsidRPr="00DA2B0A">
        <w:rPr>
          <w:color w:val="000000" w:themeColor="text1"/>
          <w:spacing w:val="-20"/>
          <w:w w:val="1"/>
        </w:rPr>
        <w:t>i</w:t>
      </w:r>
      <w:r w:rsidRPr="00DA2B0A">
        <w:t>kan ol</w:t>
      </w:r>
      <w:r w:rsidR="007F5CE1" w:rsidRPr="00DA2B0A">
        <w:t>e</w:t>
      </w:r>
      <w:r w:rsidR="007F5CE1" w:rsidRPr="00DA2B0A">
        <w:rPr>
          <w:color w:val="000000" w:themeColor="text1"/>
          <w:spacing w:val="-20"/>
          <w:w w:val="1"/>
        </w:rPr>
        <w:t>i</w:t>
      </w:r>
      <w:r w:rsidRPr="00DA2B0A">
        <w:t>h Roman dan Lanis (2007) profitabilitas digambarkan d</w:t>
      </w:r>
      <w:r w:rsidR="007F5CE1" w:rsidRPr="00DA2B0A">
        <w:t>e</w:t>
      </w:r>
      <w:r w:rsidR="007F5CE1" w:rsidRPr="00DA2B0A">
        <w:rPr>
          <w:color w:val="000000" w:themeColor="text1"/>
          <w:spacing w:val="-20"/>
          <w:w w:val="1"/>
        </w:rPr>
        <w:t>i</w:t>
      </w:r>
      <w:r w:rsidRPr="00DA2B0A">
        <w:t>ngan ROA. Tingkat ROA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yang s</w:t>
      </w:r>
      <w:r w:rsidR="007F5CE1" w:rsidRPr="00DA2B0A">
        <w:t>e</w:t>
      </w:r>
      <w:r w:rsidR="007F5CE1" w:rsidRPr="00DA2B0A">
        <w:rPr>
          <w:color w:val="000000" w:themeColor="text1"/>
          <w:spacing w:val="-20"/>
          <w:w w:val="1"/>
        </w:rPr>
        <w:t>i</w:t>
      </w:r>
      <w:r w:rsidRPr="00DA2B0A">
        <w:t>makin tinggi m</w:t>
      </w:r>
      <w:r w:rsidR="007F5CE1" w:rsidRPr="00DA2B0A">
        <w:t>e</w:t>
      </w:r>
      <w:r w:rsidR="007F5CE1" w:rsidRPr="00DA2B0A">
        <w:rPr>
          <w:color w:val="000000" w:themeColor="text1"/>
          <w:spacing w:val="-20"/>
          <w:w w:val="1"/>
        </w:rPr>
        <w:t>i</w:t>
      </w:r>
      <w:r w:rsidRPr="00DA2B0A">
        <w:t>ny</w:t>
      </w:r>
      <w:r w:rsidR="007F5CE1" w:rsidRPr="00DA2B0A">
        <w:t>e</w:t>
      </w:r>
      <w:r w:rsidR="007F5CE1" w:rsidRPr="00DA2B0A">
        <w:rPr>
          <w:color w:val="000000" w:themeColor="text1"/>
          <w:spacing w:val="-20"/>
          <w:w w:val="1"/>
        </w:rPr>
        <w:t>i</w:t>
      </w:r>
      <w:r w:rsidRPr="00DA2B0A">
        <w:t xml:space="preserve">babkan cash </w:t>
      </w:r>
      <w:r w:rsidR="007F5CE1" w:rsidRPr="00DA2B0A">
        <w:t>e</w:t>
      </w:r>
      <w:r w:rsidR="007F5CE1" w:rsidRPr="00DA2B0A">
        <w:rPr>
          <w:color w:val="000000" w:themeColor="text1"/>
          <w:spacing w:val="-20"/>
          <w:w w:val="1"/>
        </w:rPr>
        <w:t>i</w:t>
      </w:r>
      <w:r w:rsidRPr="00DA2B0A">
        <w:t>ff</w:t>
      </w:r>
      <w:r w:rsidR="007F5CE1" w:rsidRPr="00DA2B0A">
        <w:t>e</w:t>
      </w:r>
      <w:r w:rsidR="007F5CE1" w:rsidRPr="00DA2B0A">
        <w:rPr>
          <w:color w:val="000000" w:themeColor="text1"/>
          <w:spacing w:val="-20"/>
          <w:w w:val="1"/>
        </w:rPr>
        <w:t>i</w:t>
      </w:r>
      <w:r w:rsidRPr="00DA2B0A">
        <w:t>ctiv</w:t>
      </w:r>
      <w:r w:rsidR="007F5CE1" w:rsidRPr="00DA2B0A">
        <w:t>e</w:t>
      </w:r>
      <w:r w:rsidR="007F5CE1" w:rsidRPr="00DA2B0A">
        <w:rPr>
          <w:color w:val="000000" w:themeColor="text1"/>
          <w:spacing w:val="-20"/>
          <w:w w:val="1"/>
        </w:rPr>
        <w:t>i</w:t>
      </w:r>
      <w:r w:rsidRPr="00DA2B0A">
        <w:t xml:space="preserve"> tax rat</w:t>
      </w:r>
      <w:r w:rsidR="007F5CE1" w:rsidRPr="00DA2B0A">
        <w:t>e</w:t>
      </w:r>
      <w:r w:rsidR="007F5CE1" w:rsidRPr="00DA2B0A">
        <w:rPr>
          <w:color w:val="000000" w:themeColor="text1"/>
          <w:spacing w:val="-20"/>
          <w:w w:val="1"/>
        </w:rPr>
        <w:t>i</w:t>
      </w:r>
      <w:r w:rsidRPr="00DA2B0A">
        <w:t xml:space="preserve"> s</w:t>
      </w:r>
      <w:r w:rsidR="007F5CE1" w:rsidRPr="00DA2B0A">
        <w:t>e</w:t>
      </w:r>
      <w:r w:rsidR="007F5CE1" w:rsidRPr="00DA2B0A">
        <w:rPr>
          <w:color w:val="000000" w:themeColor="text1"/>
          <w:spacing w:val="-20"/>
          <w:w w:val="1"/>
        </w:rPr>
        <w:t>i</w:t>
      </w:r>
      <w:r w:rsidRPr="00DA2B0A">
        <w:t>makin tinggi, kar</w:t>
      </w:r>
      <w:r w:rsidR="007F5CE1" w:rsidRPr="00DA2B0A">
        <w:t>e</w:t>
      </w:r>
      <w:r w:rsidR="007F5CE1" w:rsidRPr="00DA2B0A">
        <w:rPr>
          <w:color w:val="000000" w:themeColor="text1"/>
          <w:spacing w:val="-20"/>
          <w:w w:val="1"/>
        </w:rPr>
        <w:t>i</w:t>
      </w:r>
      <w:r w:rsidRPr="00DA2B0A">
        <w:t>na adanya dasar p</w:t>
      </w:r>
      <w:r w:rsidR="007F5CE1" w:rsidRPr="00DA2B0A">
        <w:t>e</w:t>
      </w:r>
      <w:r w:rsidR="007F5CE1" w:rsidRPr="00DA2B0A">
        <w:rPr>
          <w:color w:val="000000" w:themeColor="text1"/>
          <w:spacing w:val="-20"/>
          <w:w w:val="1"/>
        </w:rPr>
        <w:t>i</w:t>
      </w:r>
      <w:r w:rsidRPr="00DA2B0A">
        <w:t>ng</w:t>
      </w:r>
      <w:r w:rsidR="007F5CE1" w:rsidRPr="00DA2B0A">
        <w:t>e</w:t>
      </w:r>
      <w:r w:rsidR="007F5CE1" w:rsidRPr="00DA2B0A">
        <w:rPr>
          <w:color w:val="000000" w:themeColor="text1"/>
          <w:spacing w:val="-20"/>
          <w:w w:val="1"/>
        </w:rPr>
        <w:t>i</w:t>
      </w:r>
      <w:r w:rsidRPr="00DA2B0A">
        <w:t>naan pajak p</w:t>
      </w:r>
      <w:r w:rsidR="007F5CE1" w:rsidRPr="00DA2B0A">
        <w:t>e</w:t>
      </w:r>
      <w:r w:rsidR="007F5CE1" w:rsidRPr="00DA2B0A">
        <w:rPr>
          <w:color w:val="000000" w:themeColor="text1"/>
          <w:spacing w:val="-20"/>
          <w:w w:val="1"/>
        </w:rPr>
        <w:t>i</w:t>
      </w:r>
      <w:r w:rsidRPr="00DA2B0A">
        <w:t>nghasilan adalah p</w:t>
      </w:r>
      <w:r w:rsidR="007F5CE1" w:rsidRPr="00DA2B0A">
        <w:t>e</w:t>
      </w:r>
      <w:r w:rsidR="007F5CE1" w:rsidRPr="00DA2B0A">
        <w:rPr>
          <w:color w:val="000000" w:themeColor="text1"/>
          <w:spacing w:val="-20"/>
          <w:w w:val="1"/>
        </w:rPr>
        <w:t>i</w:t>
      </w:r>
      <w:r w:rsidRPr="00DA2B0A">
        <w:t>nghasilan yang dip</w:t>
      </w:r>
      <w:r w:rsidR="007F5CE1" w:rsidRPr="00DA2B0A">
        <w:t>e</w:t>
      </w:r>
      <w:r w:rsidR="007F5CE1" w:rsidRPr="00DA2B0A">
        <w:rPr>
          <w:color w:val="000000" w:themeColor="text1"/>
          <w:spacing w:val="-20"/>
          <w:w w:val="1"/>
        </w:rPr>
        <w:t>i</w:t>
      </w:r>
      <w:r w:rsidRPr="00DA2B0A">
        <w:t>rol</w:t>
      </w:r>
      <w:r w:rsidR="007F5CE1" w:rsidRPr="00DA2B0A">
        <w:t>e</w:t>
      </w:r>
      <w:r w:rsidR="007F5CE1" w:rsidRPr="00DA2B0A">
        <w:rPr>
          <w:color w:val="000000" w:themeColor="text1"/>
          <w:spacing w:val="-20"/>
          <w:w w:val="1"/>
        </w:rPr>
        <w:t>i</w:t>
      </w:r>
      <w:r w:rsidRPr="00DA2B0A">
        <w:t>h dan dit</w:t>
      </w:r>
      <w:r w:rsidR="007F5CE1" w:rsidRPr="00DA2B0A">
        <w:t>e</w:t>
      </w:r>
      <w:r w:rsidR="007F5CE1" w:rsidRPr="00DA2B0A">
        <w:rPr>
          <w:color w:val="000000" w:themeColor="text1"/>
          <w:spacing w:val="-20"/>
          <w:w w:val="1"/>
        </w:rPr>
        <w:t>i</w:t>
      </w:r>
      <w:r w:rsidRPr="00DA2B0A">
        <w:t>rima ol</w:t>
      </w:r>
      <w:r w:rsidR="007F5CE1" w:rsidRPr="00DA2B0A">
        <w:t>e</w:t>
      </w:r>
      <w:r w:rsidR="007F5CE1" w:rsidRPr="00DA2B0A">
        <w:rPr>
          <w:color w:val="000000" w:themeColor="text1"/>
          <w:spacing w:val="-20"/>
          <w:w w:val="1"/>
        </w:rPr>
        <w:t>i</w:t>
      </w:r>
      <w:r w:rsidRPr="00DA2B0A">
        <w:t>h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 xml:space="preserve">sahaan. Dari </w:t>
      </w:r>
      <w:r w:rsidR="007F5CE1" w:rsidRPr="00DA2B0A">
        <w:t>u</w:t>
      </w:r>
      <w:r w:rsidR="007F5CE1" w:rsidRPr="00DA2B0A">
        <w:rPr>
          <w:color w:val="000000" w:themeColor="text1"/>
          <w:spacing w:val="-20"/>
          <w:w w:val="1"/>
        </w:rPr>
        <w:t>i</w:t>
      </w:r>
      <w:r w:rsidRPr="00DA2B0A">
        <w:t>raian diatas didapat hipot</w:t>
      </w:r>
      <w:r w:rsidR="007F5CE1" w:rsidRPr="00DA2B0A">
        <w:t>e</w:t>
      </w:r>
      <w:r w:rsidR="007F5CE1" w:rsidRPr="00DA2B0A">
        <w:rPr>
          <w:color w:val="000000" w:themeColor="text1"/>
          <w:spacing w:val="-20"/>
          <w:w w:val="1"/>
        </w:rPr>
        <w:t>i</w:t>
      </w:r>
      <w:r w:rsidRPr="00DA2B0A">
        <w:t>sa p</w:t>
      </w:r>
      <w:r w:rsidR="007F5CE1" w:rsidRPr="00DA2B0A">
        <w:t>e</w:t>
      </w:r>
      <w:r w:rsidR="007F5CE1" w:rsidRPr="00DA2B0A">
        <w:rPr>
          <w:color w:val="000000" w:themeColor="text1"/>
          <w:spacing w:val="-20"/>
          <w:w w:val="1"/>
        </w:rPr>
        <w:t>i</w:t>
      </w:r>
      <w:r w:rsidRPr="00DA2B0A">
        <w:t>rtama yait</w:t>
      </w:r>
      <w:r w:rsidR="007F5CE1" w:rsidRPr="00DA2B0A">
        <w:t>u</w:t>
      </w:r>
      <w:r w:rsidR="007F5CE1" w:rsidRPr="00DA2B0A">
        <w:rPr>
          <w:color w:val="000000" w:themeColor="text1"/>
          <w:spacing w:val="-20"/>
          <w:w w:val="1"/>
        </w:rPr>
        <w:t>i</w:t>
      </w:r>
    </w:p>
    <w:p w14:paraId="6C0F2FB3" w14:textId="787EEEAD" w:rsidR="005201E0" w:rsidRPr="00DA2B0A" w:rsidRDefault="00847781" w:rsidP="00DA2B0A">
      <w:pPr>
        <w:autoSpaceDE w:val="0"/>
        <w:autoSpaceDN w:val="0"/>
        <w:adjustRightInd w:val="0"/>
        <w:jc w:val="both"/>
        <w:rPr>
          <w:color w:val="000000" w:themeColor="text1"/>
          <w:lang w:val="id-ID"/>
        </w:rPr>
      </w:pPr>
      <w:r w:rsidRPr="00DA2B0A">
        <w:rPr>
          <w:bCs/>
          <w:color w:val="000000" w:themeColor="text1"/>
        </w:rPr>
        <w:lastRenderedPageBreak/>
        <w:t>H1</w:t>
      </w:r>
      <w:r w:rsidRPr="00DA2B0A">
        <w:rPr>
          <w:b/>
          <w:bCs/>
          <w:color w:val="000000" w:themeColor="text1"/>
        </w:rPr>
        <w:t xml:space="preserve">: </w:t>
      </w:r>
      <w:bookmarkStart w:id="4" w:name="_Toc171224171"/>
      <w:r w:rsidR="001F015B" w:rsidRPr="00DA2B0A">
        <w:t>Tingkat profitabilitas p</w:t>
      </w:r>
      <w:r w:rsidR="007F5CE1" w:rsidRPr="00DA2B0A">
        <w:t>e</w:t>
      </w:r>
      <w:r w:rsidR="007F5CE1" w:rsidRPr="00DA2B0A">
        <w:rPr>
          <w:color w:val="000000" w:themeColor="text1"/>
          <w:spacing w:val="-20"/>
          <w:w w:val="1"/>
        </w:rPr>
        <w:t>i</w:t>
      </w:r>
      <w:r w:rsidR="001F015B" w:rsidRPr="00DA2B0A">
        <w:t>r</w:t>
      </w:r>
      <w:r w:rsidR="007F5CE1" w:rsidRPr="00DA2B0A">
        <w:t>u</w:t>
      </w:r>
      <w:r w:rsidR="007F5CE1" w:rsidRPr="00DA2B0A">
        <w:rPr>
          <w:color w:val="000000" w:themeColor="text1"/>
          <w:spacing w:val="-20"/>
          <w:w w:val="1"/>
        </w:rPr>
        <w:t>i</w:t>
      </w:r>
      <w:r w:rsidR="001F015B" w:rsidRPr="00DA2B0A">
        <w:t>sahaan b</w:t>
      </w:r>
      <w:r w:rsidR="007F5CE1" w:rsidRPr="00DA2B0A">
        <w:t>e</w:t>
      </w:r>
      <w:r w:rsidR="007F5CE1" w:rsidRPr="00DA2B0A">
        <w:rPr>
          <w:color w:val="000000" w:themeColor="text1"/>
          <w:spacing w:val="-20"/>
          <w:w w:val="1"/>
        </w:rPr>
        <w:t>i</w:t>
      </w:r>
      <w:r w:rsidR="001F015B" w:rsidRPr="00DA2B0A">
        <w:t>rp</w:t>
      </w:r>
      <w:r w:rsidR="007F5CE1" w:rsidRPr="00DA2B0A">
        <w:t>e</w:t>
      </w:r>
      <w:r w:rsidR="007F5CE1" w:rsidRPr="00DA2B0A">
        <w:rPr>
          <w:color w:val="000000" w:themeColor="text1"/>
          <w:spacing w:val="-20"/>
          <w:w w:val="1"/>
        </w:rPr>
        <w:t>i</w:t>
      </w:r>
      <w:r w:rsidR="001F015B" w:rsidRPr="00DA2B0A">
        <w:t>ngar</w:t>
      </w:r>
      <w:r w:rsidR="007F5CE1" w:rsidRPr="00DA2B0A">
        <w:t>u</w:t>
      </w:r>
      <w:r w:rsidR="007F5CE1" w:rsidRPr="00DA2B0A">
        <w:rPr>
          <w:color w:val="000000" w:themeColor="text1"/>
          <w:spacing w:val="-20"/>
          <w:w w:val="1"/>
        </w:rPr>
        <w:t>i</w:t>
      </w:r>
      <w:r w:rsidR="001F015B" w:rsidRPr="00DA2B0A">
        <w:t>h t</w:t>
      </w:r>
      <w:r w:rsidR="007F5CE1" w:rsidRPr="00DA2B0A">
        <w:t>e</w:t>
      </w:r>
      <w:r w:rsidR="007F5CE1" w:rsidRPr="00DA2B0A">
        <w:rPr>
          <w:color w:val="000000" w:themeColor="text1"/>
          <w:spacing w:val="-20"/>
          <w:w w:val="1"/>
        </w:rPr>
        <w:t>i</w:t>
      </w:r>
      <w:r w:rsidR="001F015B" w:rsidRPr="00DA2B0A">
        <w:t>rhadap manaj</w:t>
      </w:r>
      <w:r w:rsidR="007F5CE1" w:rsidRPr="00DA2B0A">
        <w:t>e</w:t>
      </w:r>
      <w:r w:rsidR="007F5CE1" w:rsidRPr="00DA2B0A">
        <w:rPr>
          <w:color w:val="000000" w:themeColor="text1"/>
          <w:spacing w:val="-20"/>
          <w:w w:val="1"/>
        </w:rPr>
        <w:t>i</w:t>
      </w:r>
      <w:r w:rsidR="001F015B" w:rsidRPr="00DA2B0A">
        <w:t>m</w:t>
      </w:r>
      <w:r w:rsidR="007F5CE1" w:rsidRPr="00DA2B0A">
        <w:t>e</w:t>
      </w:r>
      <w:r w:rsidR="007F5CE1" w:rsidRPr="00DA2B0A">
        <w:rPr>
          <w:color w:val="000000" w:themeColor="text1"/>
          <w:spacing w:val="-20"/>
          <w:w w:val="1"/>
        </w:rPr>
        <w:t>i</w:t>
      </w:r>
      <w:r w:rsidR="001F015B" w:rsidRPr="00DA2B0A">
        <w:t>n pajak.</w:t>
      </w:r>
    </w:p>
    <w:p w14:paraId="6E13E131" w14:textId="77777777" w:rsidR="00DA2B0A" w:rsidRDefault="00DA2B0A" w:rsidP="00DA2B0A">
      <w:pPr>
        <w:pStyle w:val="Heading3"/>
        <w:spacing w:before="0" w:beforeAutospacing="0" w:after="0" w:afterAutospacing="0"/>
        <w:contextualSpacing/>
        <w:jc w:val="both"/>
        <w:rPr>
          <w:color w:val="000000" w:themeColor="text1"/>
          <w:sz w:val="24"/>
          <w:szCs w:val="24"/>
          <w:lang w:val="id-ID"/>
        </w:rPr>
      </w:pPr>
    </w:p>
    <w:p w14:paraId="1DA5D6A6" w14:textId="1474493D" w:rsidR="00847781" w:rsidRPr="00DA2B0A" w:rsidRDefault="00847781" w:rsidP="00DA2B0A">
      <w:pPr>
        <w:pStyle w:val="Heading3"/>
        <w:spacing w:before="0" w:beforeAutospacing="0" w:after="0" w:afterAutospacing="0"/>
        <w:contextualSpacing/>
        <w:jc w:val="both"/>
        <w:rPr>
          <w:color w:val="000000" w:themeColor="text1"/>
          <w:sz w:val="24"/>
          <w:szCs w:val="24"/>
        </w:rPr>
      </w:pPr>
      <w:r w:rsidRPr="00DA2B0A">
        <w:rPr>
          <w:color w:val="000000" w:themeColor="text1"/>
          <w:sz w:val="24"/>
          <w:szCs w:val="24"/>
        </w:rPr>
        <w:t xml:space="preserve">Pengaruh </w:t>
      </w:r>
      <w:r w:rsidRPr="00DA2B0A">
        <w:rPr>
          <w:i/>
          <w:color w:val="000000" w:themeColor="text1"/>
          <w:sz w:val="24"/>
          <w:szCs w:val="24"/>
        </w:rPr>
        <w:t>Leverage</w:t>
      </w:r>
      <w:r w:rsidRPr="00DA2B0A">
        <w:rPr>
          <w:color w:val="000000" w:themeColor="text1"/>
          <w:sz w:val="24"/>
          <w:szCs w:val="24"/>
        </w:rPr>
        <w:t xml:space="preserve"> terhadap </w:t>
      </w:r>
      <w:bookmarkEnd w:id="4"/>
      <w:r w:rsidR="001F015B" w:rsidRPr="00DA2B0A">
        <w:rPr>
          <w:color w:val="000000" w:themeColor="text1"/>
          <w:sz w:val="24"/>
          <w:szCs w:val="24"/>
        </w:rPr>
        <w:t>Manajemen Pajak</w:t>
      </w:r>
    </w:p>
    <w:p w14:paraId="7E285214" w14:textId="538E30E9" w:rsidR="00847781" w:rsidRPr="00DA2B0A" w:rsidRDefault="00847781" w:rsidP="00DA2B0A">
      <w:pPr>
        <w:autoSpaceDE w:val="0"/>
        <w:autoSpaceDN w:val="0"/>
        <w:adjustRightInd w:val="0"/>
        <w:ind w:firstLine="720"/>
        <w:jc w:val="both"/>
        <w:rPr>
          <w:color w:val="000000" w:themeColor="text1"/>
          <w:lang w:val="id-ID"/>
        </w:rPr>
      </w:pPr>
      <w:r w:rsidRPr="00DA2B0A">
        <w:rPr>
          <w:i/>
          <w:iCs/>
          <w:color w:val="000000" w:themeColor="text1"/>
        </w:rPr>
        <w:t>L</w:t>
      </w:r>
      <w:r w:rsidR="007F5CE1" w:rsidRPr="00DA2B0A">
        <w:rPr>
          <w:i/>
          <w:iCs/>
          <w:color w:val="000000" w:themeColor="text1"/>
        </w:rPr>
        <w:t>e</w:t>
      </w:r>
      <w:r w:rsidR="007F5CE1" w:rsidRPr="00DA2B0A">
        <w:rPr>
          <w:i/>
          <w:iCs/>
          <w:color w:val="000000" w:themeColor="text1"/>
          <w:spacing w:val="-20"/>
          <w:w w:val="1"/>
        </w:rPr>
        <w:t>i</w:t>
      </w:r>
      <w:r w:rsidR="00C11D72" w:rsidRPr="00DA2B0A">
        <w:rPr>
          <w:i/>
          <w:iCs/>
          <w:color w:val="000000" w:themeColor="text1"/>
          <w:spacing w:val="-20"/>
          <w:w w:val="1"/>
        </w:rPr>
        <w:t>i</w:t>
      </w:r>
      <w:r w:rsidRPr="00DA2B0A">
        <w:rPr>
          <w:i/>
          <w:iCs/>
          <w:color w:val="000000" w:themeColor="text1"/>
        </w:rPr>
        <w:t>v</w:t>
      </w:r>
      <w:r w:rsidR="007F5CE1" w:rsidRPr="00DA2B0A">
        <w:rPr>
          <w:i/>
          <w:iCs/>
          <w:color w:val="000000" w:themeColor="text1"/>
        </w:rPr>
        <w:t>e</w:t>
      </w:r>
      <w:r w:rsidR="007F5CE1" w:rsidRPr="00DA2B0A">
        <w:rPr>
          <w:i/>
          <w:iCs/>
          <w:color w:val="000000" w:themeColor="text1"/>
          <w:spacing w:val="-20"/>
          <w:w w:val="1"/>
        </w:rPr>
        <w:t>i</w:t>
      </w:r>
      <w:r w:rsidR="00C11D72" w:rsidRPr="00DA2B0A">
        <w:rPr>
          <w:i/>
          <w:iCs/>
          <w:color w:val="000000" w:themeColor="text1"/>
          <w:spacing w:val="-20"/>
          <w:w w:val="1"/>
        </w:rPr>
        <w:t>i</w:t>
      </w:r>
      <w:r w:rsidRPr="00DA2B0A">
        <w:rPr>
          <w:i/>
          <w:iCs/>
          <w:color w:val="000000" w:themeColor="text1"/>
        </w:rPr>
        <w:t>rag</w:t>
      </w:r>
      <w:r w:rsidR="007F5CE1" w:rsidRPr="00DA2B0A">
        <w:rPr>
          <w:i/>
          <w:iCs/>
          <w:color w:val="000000" w:themeColor="text1"/>
        </w:rPr>
        <w:t>e</w:t>
      </w:r>
      <w:r w:rsidR="007F5CE1" w:rsidRPr="00DA2B0A">
        <w:rPr>
          <w:i/>
          <w:iCs/>
          <w:color w:val="000000" w:themeColor="text1"/>
          <w:spacing w:val="-20"/>
          <w:w w:val="1"/>
        </w:rPr>
        <w:t>i</w:t>
      </w:r>
      <w:r w:rsidR="00C11D72" w:rsidRPr="00DA2B0A">
        <w:rPr>
          <w:i/>
          <w:iCs/>
          <w:color w:val="000000" w:themeColor="text1"/>
          <w:spacing w:val="-20"/>
          <w:w w:val="1"/>
        </w:rPr>
        <w:t>i</w:t>
      </w:r>
      <w:r w:rsidRPr="00DA2B0A">
        <w:rPr>
          <w:i/>
          <w:iCs/>
          <w:color w:val="000000" w:themeColor="text1"/>
        </w:rPr>
        <w:t xml:space="preserve"> </w:t>
      </w:r>
      <w:r w:rsidRPr="00DA2B0A">
        <w:rPr>
          <w:color w:val="000000" w:themeColor="text1"/>
        </w:rPr>
        <w:t>m</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pakan rasio ata</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 xml:space="preserve"> </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k</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an yang m</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j</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kkan bahwa h</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tang p</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sahaan t</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s</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b</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t dapat dit</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t</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pi ol</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h modal s</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diri. S</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makin tinggi tingkat l</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v</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ag</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 xml:space="preserve"> maka s</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makin b</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sar p</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la k</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m</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gkinan p</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 xml:space="preserve">sahaan </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t</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k m</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laporkan laba yang l</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bih tinggi. D</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mi m</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mp</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ol</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h laba yang tinggi maka manaj</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 akan m</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g</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angi biayabiaya t</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mas</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 xml:space="preserve">k biaya </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t</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k p</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g</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 xml:space="preserve">ngkapan sosial </w:t>
      </w:r>
      <w:r w:rsidRPr="00DA2B0A">
        <w:rPr>
          <w:color w:val="000000" w:themeColor="text1"/>
        </w:rPr>
        <w:fldChar w:fldCharType="begin" w:fldLock="1"/>
      </w:r>
      <w:r w:rsidRPr="00DA2B0A">
        <w:rPr>
          <w:color w:val="000000" w:themeColor="text1"/>
        </w:rPr>
        <w:instrText>ADDIN CSL_CITATION {"citationItems":[{"id":"ITEM-1","itemData":{"author":[{"dropping-particle":"","family":"Santoso","given":"Ary Gigih","non-dropping-particle":"","parse-names":false,"suffix":""},{"dropping-particle":"","family":"Dillak","given":"Vaya Juliana","non-dropping-particle":"","parse-names":false,"suffix":""}],"id":"ITEM-1","issue":"2","issued":{"date-parts":[["2019"]]},"page":"3535-3542","title":"PENGARUH PROFITABILITAS , LEVERAGE , UKURAN PERUSAHAAN DAN PENGUNGKAPAN MEDIA TERHADAP PENGUNGKAPAN CORPORATE SOCIAL RESPONSIBILITY ( Studi Empiris Pada Perusahaan Sektor Pertambangan Yang Terdaftar Di Bursa Efek Indonesia Periode 2013-2017 )","type":"article-journal","volume":"6"},"uris":["http://www.mendeley.com/documents/?uuid=210a6e65-3c7b-4ea6-8fda-939ead816c84"]}],"mendeley":{"formattedCitation":"(Santoso &amp; Dillak, 2019)","plainTextFormattedCitation":"(Santoso &amp; Dillak, 2019)","previouslyFormattedCitation":"(Santoso &amp; Dillak, 2019)"},"properties":{"noteIndex":0},"schema":"https://github.com/citation-style-language/schema/raw/master/csl-citation.json"}</w:instrText>
      </w:r>
      <w:r w:rsidRPr="00DA2B0A">
        <w:rPr>
          <w:color w:val="000000" w:themeColor="text1"/>
        </w:rPr>
        <w:fldChar w:fldCharType="separate"/>
      </w:r>
      <w:r w:rsidRPr="00DA2B0A">
        <w:rPr>
          <w:noProof/>
          <w:color w:val="000000" w:themeColor="text1"/>
        </w:rPr>
        <w:t>(Santoso &amp; Dillak, 2019)</w:t>
      </w:r>
      <w:r w:rsidRPr="00DA2B0A">
        <w:rPr>
          <w:color w:val="000000" w:themeColor="text1"/>
        </w:rPr>
        <w:fldChar w:fldCharType="end"/>
      </w:r>
      <w:r w:rsidRPr="00DA2B0A">
        <w:rPr>
          <w:color w:val="000000" w:themeColor="text1"/>
        </w:rPr>
        <w:t xml:space="preserve">. </w:t>
      </w:r>
      <w:r w:rsidRPr="00DA2B0A">
        <w:rPr>
          <w:i/>
          <w:iCs/>
          <w:color w:val="000000" w:themeColor="text1"/>
        </w:rPr>
        <w:t>L</w:t>
      </w:r>
      <w:r w:rsidR="007F5CE1" w:rsidRPr="00DA2B0A">
        <w:rPr>
          <w:i/>
          <w:iCs/>
          <w:color w:val="000000" w:themeColor="text1"/>
        </w:rPr>
        <w:t>e</w:t>
      </w:r>
      <w:r w:rsidR="007F5CE1" w:rsidRPr="00DA2B0A">
        <w:rPr>
          <w:i/>
          <w:iCs/>
          <w:color w:val="000000" w:themeColor="text1"/>
          <w:spacing w:val="-20"/>
          <w:w w:val="1"/>
        </w:rPr>
        <w:t>i</w:t>
      </w:r>
      <w:r w:rsidR="00C11D72" w:rsidRPr="00DA2B0A">
        <w:rPr>
          <w:i/>
          <w:iCs/>
          <w:color w:val="000000" w:themeColor="text1"/>
          <w:spacing w:val="-20"/>
          <w:w w:val="1"/>
        </w:rPr>
        <w:t>i</w:t>
      </w:r>
      <w:r w:rsidRPr="00DA2B0A">
        <w:rPr>
          <w:i/>
          <w:iCs/>
          <w:color w:val="000000" w:themeColor="text1"/>
        </w:rPr>
        <w:t>v</w:t>
      </w:r>
      <w:r w:rsidR="007F5CE1" w:rsidRPr="00DA2B0A">
        <w:rPr>
          <w:i/>
          <w:iCs/>
          <w:color w:val="000000" w:themeColor="text1"/>
        </w:rPr>
        <w:t>e</w:t>
      </w:r>
      <w:r w:rsidR="007F5CE1" w:rsidRPr="00DA2B0A">
        <w:rPr>
          <w:i/>
          <w:iCs/>
          <w:color w:val="000000" w:themeColor="text1"/>
          <w:spacing w:val="-20"/>
          <w:w w:val="1"/>
        </w:rPr>
        <w:t>i</w:t>
      </w:r>
      <w:r w:rsidR="00C11D72" w:rsidRPr="00DA2B0A">
        <w:rPr>
          <w:i/>
          <w:iCs/>
          <w:color w:val="000000" w:themeColor="text1"/>
          <w:spacing w:val="-20"/>
          <w:w w:val="1"/>
        </w:rPr>
        <w:t>i</w:t>
      </w:r>
      <w:r w:rsidRPr="00DA2B0A">
        <w:rPr>
          <w:i/>
          <w:iCs/>
          <w:color w:val="000000" w:themeColor="text1"/>
        </w:rPr>
        <w:t>rag</w:t>
      </w:r>
      <w:r w:rsidR="007F5CE1" w:rsidRPr="00DA2B0A">
        <w:rPr>
          <w:i/>
          <w:iCs/>
          <w:color w:val="000000" w:themeColor="text1"/>
        </w:rPr>
        <w:t>e</w:t>
      </w:r>
      <w:r w:rsidR="007F5CE1" w:rsidRPr="00DA2B0A">
        <w:rPr>
          <w:i/>
          <w:iCs/>
          <w:color w:val="000000" w:themeColor="text1"/>
          <w:spacing w:val="-20"/>
          <w:w w:val="1"/>
        </w:rPr>
        <w:t>i</w:t>
      </w:r>
      <w:r w:rsidR="00C11D72" w:rsidRPr="00DA2B0A">
        <w:rPr>
          <w:i/>
          <w:iCs/>
          <w:color w:val="000000" w:themeColor="text1"/>
          <w:spacing w:val="-20"/>
          <w:w w:val="1"/>
        </w:rPr>
        <w:t>i</w:t>
      </w:r>
      <w:r w:rsidRPr="00DA2B0A">
        <w:rPr>
          <w:i/>
          <w:iCs/>
          <w:color w:val="000000" w:themeColor="text1"/>
        </w:rPr>
        <w:t xml:space="preserve"> </w:t>
      </w:r>
      <w:r w:rsidRPr="00DA2B0A">
        <w:rPr>
          <w:color w:val="000000" w:themeColor="text1"/>
        </w:rPr>
        <w:t>m</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pakan salah sat</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 xml:space="preserve"> indikator yang dapat m</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g</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k</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 k</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mamp</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an p</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sahaan dalam m</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y</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l</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saikan s</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l</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h k</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wajibannya k</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pada pihak lain. P</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sahaan d</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 xml:space="preserve">ngan tingkat </w:t>
      </w:r>
      <w:r w:rsidRPr="00DA2B0A">
        <w:rPr>
          <w:i/>
          <w:iCs/>
          <w:color w:val="000000" w:themeColor="text1"/>
        </w:rPr>
        <w:t>l</w:t>
      </w:r>
      <w:r w:rsidR="007F5CE1" w:rsidRPr="00DA2B0A">
        <w:rPr>
          <w:i/>
          <w:iCs/>
          <w:color w:val="000000" w:themeColor="text1"/>
        </w:rPr>
        <w:t>e</w:t>
      </w:r>
      <w:r w:rsidR="007F5CE1" w:rsidRPr="00DA2B0A">
        <w:rPr>
          <w:i/>
          <w:iCs/>
          <w:color w:val="000000" w:themeColor="text1"/>
          <w:spacing w:val="-20"/>
          <w:w w:val="1"/>
        </w:rPr>
        <w:t>i</w:t>
      </w:r>
      <w:r w:rsidR="00C11D72" w:rsidRPr="00DA2B0A">
        <w:rPr>
          <w:i/>
          <w:iCs/>
          <w:color w:val="000000" w:themeColor="text1"/>
          <w:spacing w:val="-20"/>
          <w:w w:val="1"/>
        </w:rPr>
        <w:t>i</w:t>
      </w:r>
      <w:r w:rsidRPr="00DA2B0A">
        <w:rPr>
          <w:i/>
          <w:iCs/>
          <w:color w:val="000000" w:themeColor="text1"/>
        </w:rPr>
        <w:t>v</w:t>
      </w:r>
      <w:r w:rsidR="007F5CE1" w:rsidRPr="00DA2B0A">
        <w:rPr>
          <w:i/>
          <w:iCs/>
          <w:color w:val="000000" w:themeColor="text1"/>
        </w:rPr>
        <w:t>e</w:t>
      </w:r>
      <w:r w:rsidR="007F5CE1" w:rsidRPr="00DA2B0A">
        <w:rPr>
          <w:i/>
          <w:iCs/>
          <w:color w:val="000000" w:themeColor="text1"/>
          <w:spacing w:val="-20"/>
          <w:w w:val="1"/>
        </w:rPr>
        <w:t>i</w:t>
      </w:r>
      <w:r w:rsidR="00C11D72" w:rsidRPr="00DA2B0A">
        <w:rPr>
          <w:i/>
          <w:iCs/>
          <w:color w:val="000000" w:themeColor="text1"/>
          <w:spacing w:val="-20"/>
          <w:w w:val="1"/>
        </w:rPr>
        <w:t>i</w:t>
      </w:r>
      <w:r w:rsidRPr="00DA2B0A">
        <w:rPr>
          <w:i/>
          <w:iCs/>
          <w:color w:val="000000" w:themeColor="text1"/>
        </w:rPr>
        <w:t>rag</w:t>
      </w:r>
      <w:r w:rsidR="007F5CE1" w:rsidRPr="00DA2B0A">
        <w:rPr>
          <w:i/>
          <w:iCs/>
          <w:color w:val="000000" w:themeColor="text1"/>
        </w:rPr>
        <w:t>e</w:t>
      </w:r>
      <w:r w:rsidR="007F5CE1" w:rsidRPr="00DA2B0A">
        <w:rPr>
          <w:i/>
          <w:iCs/>
          <w:color w:val="000000" w:themeColor="text1"/>
          <w:spacing w:val="-20"/>
          <w:w w:val="1"/>
        </w:rPr>
        <w:t>i</w:t>
      </w:r>
      <w:r w:rsidR="00C11D72" w:rsidRPr="00DA2B0A">
        <w:rPr>
          <w:i/>
          <w:iCs/>
          <w:color w:val="000000" w:themeColor="text1"/>
          <w:spacing w:val="-20"/>
          <w:w w:val="1"/>
        </w:rPr>
        <w:t>i</w:t>
      </w:r>
      <w:r w:rsidRPr="00DA2B0A">
        <w:rPr>
          <w:i/>
          <w:iCs/>
          <w:color w:val="000000" w:themeColor="text1"/>
        </w:rPr>
        <w:t xml:space="preserve"> </w:t>
      </w:r>
      <w:r w:rsidRPr="00DA2B0A">
        <w:rPr>
          <w:color w:val="000000" w:themeColor="text1"/>
        </w:rPr>
        <w:t>yang tinggi akan m</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miliki l</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bih banyak k</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 xml:space="preserve">wajiban </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t</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k m</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anggapi k</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b</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t</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han informasi kr</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dit</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 t</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mas</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k m</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g</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gkapkan tangg</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g jawab sosial m</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ka.</w:t>
      </w:r>
      <w:r w:rsidR="005201E0" w:rsidRPr="00DA2B0A">
        <w:rPr>
          <w:color w:val="000000" w:themeColor="text1"/>
          <w:lang w:val="id-ID"/>
        </w:rPr>
        <w:t xml:space="preserve"> </w:t>
      </w:r>
      <w:r w:rsidRPr="00DA2B0A">
        <w:rPr>
          <w:color w:val="000000" w:themeColor="text1"/>
          <w:lang w:val="id-ID"/>
        </w:rPr>
        <w:t>Hal ini did</w:t>
      </w:r>
      <w:r w:rsidR="007F5CE1" w:rsidRPr="00DA2B0A">
        <w:rPr>
          <w:color w:val="000000" w:themeColor="text1"/>
          <w:lang w:val="id-ID"/>
        </w:rPr>
        <w:t>u</w:t>
      </w:r>
      <w:r w:rsidR="007F5CE1" w:rsidRPr="00DA2B0A">
        <w:rPr>
          <w:color w:val="000000" w:themeColor="text1"/>
          <w:spacing w:val="-20"/>
          <w:w w:val="1"/>
          <w:lang w:val="id-ID"/>
        </w:rPr>
        <w:t>i</w:t>
      </w:r>
      <w:r w:rsidR="00C11D72" w:rsidRPr="00DA2B0A">
        <w:rPr>
          <w:color w:val="000000" w:themeColor="text1"/>
          <w:spacing w:val="-20"/>
          <w:w w:val="1"/>
          <w:lang w:val="id-ID"/>
        </w:rPr>
        <w:t>i</w:t>
      </w:r>
      <w:r w:rsidRPr="00DA2B0A">
        <w:rPr>
          <w:color w:val="000000" w:themeColor="text1"/>
          <w:lang w:val="id-ID"/>
        </w:rPr>
        <w:t>k</w:t>
      </w:r>
      <w:r w:rsidR="007F5CE1" w:rsidRPr="00DA2B0A">
        <w:rPr>
          <w:color w:val="000000" w:themeColor="text1"/>
          <w:lang w:val="id-ID"/>
        </w:rPr>
        <w:t>u</w:t>
      </w:r>
      <w:r w:rsidR="007F5CE1" w:rsidRPr="00DA2B0A">
        <w:rPr>
          <w:color w:val="000000" w:themeColor="text1"/>
          <w:spacing w:val="-20"/>
          <w:w w:val="1"/>
          <w:lang w:val="id-ID"/>
        </w:rPr>
        <w:t>i</w:t>
      </w:r>
      <w:r w:rsidR="00C11D72" w:rsidRPr="00DA2B0A">
        <w:rPr>
          <w:color w:val="000000" w:themeColor="text1"/>
          <w:spacing w:val="-20"/>
          <w:w w:val="1"/>
          <w:lang w:val="id-ID"/>
        </w:rPr>
        <w:t>i</w:t>
      </w:r>
      <w:r w:rsidRPr="00DA2B0A">
        <w:rPr>
          <w:color w:val="000000" w:themeColor="text1"/>
          <w:lang w:val="id-ID"/>
        </w:rPr>
        <w:t>ng ol</w:t>
      </w:r>
      <w:r w:rsidR="007F5CE1" w:rsidRPr="00DA2B0A">
        <w:rPr>
          <w:color w:val="000000" w:themeColor="text1"/>
          <w:lang w:val="id-ID"/>
        </w:rPr>
        <w:t>e</w:t>
      </w:r>
      <w:r w:rsidR="007F5CE1" w:rsidRPr="00DA2B0A">
        <w:rPr>
          <w:color w:val="000000" w:themeColor="text1"/>
          <w:spacing w:val="-20"/>
          <w:w w:val="1"/>
          <w:lang w:val="id-ID"/>
        </w:rPr>
        <w:t>i</w:t>
      </w:r>
      <w:r w:rsidR="00C11D72" w:rsidRPr="00DA2B0A">
        <w:rPr>
          <w:color w:val="000000" w:themeColor="text1"/>
          <w:spacing w:val="-20"/>
          <w:w w:val="1"/>
          <w:lang w:val="id-ID"/>
        </w:rPr>
        <w:t>i</w:t>
      </w:r>
      <w:r w:rsidRPr="00DA2B0A">
        <w:rPr>
          <w:color w:val="000000" w:themeColor="text1"/>
          <w:lang w:val="id-ID"/>
        </w:rPr>
        <w:t>h p</w:t>
      </w:r>
      <w:r w:rsidR="007F5CE1" w:rsidRPr="00DA2B0A">
        <w:rPr>
          <w:color w:val="000000" w:themeColor="text1"/>
          <w:lang w:val="id-ID"/>
        </w:rPr>
        <w:t>e</w:t>
      </w:r>
      <w:r w:rsidR="007F5CE1" w:rsidRPr="00DA2B0A">
        <w:rPr>
          <w:color w:val="000000" w:themeColor="text1"/>
          <w:spacing w:val="-20"/>
          <w:w w:val="1"/>
          <w:lang w:val="id-ID"/>
        </w:rPr>
        <w:t>i</w:t>
      </w:r>
      <w:r w:rsidR="00C11D72" w:rsidRPr="00DA2B0A">
        <w:rPr>
          <w:color w:val="000000" w:themeColor="text1"/>
          <w:spacing w:val="-20"/>
          <w:w w:val="1"/>
          <w:lang w:val="id-ID"/>
        </w:rPr>
        <w:t>i</w:t>
      </w:r>
      <w:r w:rsidRPr="00DA2B0A">
        <w:rPr>
          <w:color w:val="000000" w:themeColor="text1"/>
          <w:lang w:val="id-ID"/>
        </w:rPr>
        <w:t>n</w:t>
      </w:r>
      <w:r w:rsidR="007F5CE1" w:rsidRPr="00DA2B0A">
        <w:rPr>
          <w:color w:val="000000" w:themeColor="text1"/>
          <w:lang w:val="id-ID"/>
        </w:rPr>
        <w:t>e</w:t>
      </w:r>
      <w:r w:rsidR="007F5CE1" w:rsidRPr="00DA2B0A">
        <w:rPr>
          <w:color w:val="000000" w:themeColor="text1"/>
          <w:spacing w:val="-20"/>
          <w:w w:val="1"/>
          <w:lang w:val="id-ID"/>
        </w:rPr>
        <w:t>i</w:t>
      </w:r>
      <w:r w:rsidR="00C11D72" w:rsidRPr="00DA2B0A">
        <w:rPr>
          <w:color w:val="000000" w:themeColor="text1"/>
          <w:spacing w:val="-20"/>
          <w:w w:val="1"/>
          <w:lang w:val="id-ID"/>
        </w:rPr>
        <w:t>i</w:t>
      </w:r>
      <w:r w:rsidRPr="00DA2B0A">
        <w:rPr>
          <w:color w:val="000000" w:themeColor="text1"/>
          <w:lang w:val="id-ID"/>
        </w:rPr>
        <w:t xml:space="preserve">litian </w:t>
      </w:r>
      <w:r w:rsidRPr="00DA2B0A">
        <w:rPr>
          <w:color w:val="000000" w:themeColor="text1"/>
        </w:rPr>
        <w:fldChar w:fldCharType="begin" w:fldLock="1"/>
      </w:r>
      <w:r w:rsidRPr="00DA2B0A">
        <w:rPr>
          <w:color w:val="000000" w:themeColor="text1"/>
          <w:lang w:val="id-ID"/>
        </w:rPr>
        <w:instrText>ADDIN CSL_CITATION {"citationItems":[{"id":"ITEM-1","itemData":{"author":[{"dropping-particle":"","family":"Kemalasari","given":"Alvianita Febri","non-dropping-particle":"","parse-names":false,"suffix":""},{"dropping-particle":"","family":"Sapariyah","given":"Rina Ani","non-dropping-particle":"","parse-names":false,"suffix":""}],"container-title":"Jurnal Akuntansi Dan Keuangan","id":"ITEM-1","issue":"2","issued":{"date-parts":[["2020"]]},"page":"159-169","title":"PENGARUH PROFITABILITAS, LEVERAGE, UKURAN PERUSAHAAN PADA PERUSAHAAN PROPERTI TERHADAP PENGUNGKAPAN CORPORATE SOCIAL RESPONSIBILITY (Studi Kasus Pada Perusahaan Properti Yang Terdaftar di BEI)","type":"article-journal","volume":"5"},"uris":["http://www.mendeley.com/documents/?uuid=4193ded4-5e78-4ae0-bd14-63d66f7ec373"]}],"mendeley":{"formattedCitation":"(Kemalasari &amp; Sapariyah, 2020)","plainTextFormattedCitation":"(Kemalasari &amp; Sapariyah, 2020)","previouslyFormattedCitation":"(Kemalasari &amp; Sapariyah, 2020)"},"properties":{"noteIndex":0},"schema":"https://github.com/citation-style-language/schema/raw/master/csl-citation.json"}</w:instrText>
      </w:r>
      <w:r w:rsidRPr="00DA2B0A">
        <w:rPr>
          <w:color w:val="000000" w:themeColor="text1"/>
        </w:rPr>
        <w:fldChar w:fldCharType="separate"/>
      </w:r>
      <w:r w:rsidRPr="00DA2B0A">
        <w:rPr>
          <w:noProof/>
          <w:color w:val="000000" w:themeColor="text1"/>
          <w:lang w:val="id-ID"/>
        </w:rPr>
        <w:t>(K</w:t>
      </w:r>
      <w:r w:rsidR="007F5CE1" w:rsidRPr="00DA2B0A">
        <w:rPr>
          <w:noProof/>
          <w:color w:val="000000" w:themeColor="text1"/>
          <w:lang w:val="id-ID"/>
        </w:rPr>
        <w:t>e</w:t>
      </w:r>
      <w:r w:rsidR="007F5CE1" w:rsidRPr="00DA2B0A">
        <w:rPr>
          <w:noProof/>
          <w:color w:val="000000" w:themeColor="text1"/>
          <w:spacing w:val="-20"/>
          <w:w w:val="1"/>
          <w:lang w:val="id-ID"/>
        </w:rPr>
        <w:t>i</w:t>
      </w:r>
      <w:r w:rsidR="00C11D72" w:rsidRPr="00DA2B0A">
        <w:rPr>
          <w:noProof/>
          <w:color w:val="000000" w:themeColor="text1"/>
          <w:spacing w:val="-20"/>
          <w:w w:val="1"/>
          <w:lang w:val="id-ID"/>
        </w:rPr>
        <w:t>i</w:t>
      </w:r>
      <w:r w:rsidRPr="00DA2B0A">
        <w:rPr>
          <w:noProof/>
          <w:color w:val="000000" w:themeColor="text1"/>
          <w:lang w:val="id-ID"/>
        </w:rPr>
        <w:t>malasari &amp; Sapariyah, 2020)</w:t>
      </w:r>
      <w:r w:rsidRPr="00DA2B0A">
        <w:rPr>
          <w:color w:val="000000" w:themeColor="text1"/>
        </w:rPr>
        <w:fldChar w:fldCharType="end"/>
      </w:r>
      <w:r w:rsidRPr="00DA2B0A">
        <w:rPr>
          <w:color w:val="000000" w:themeColor="text1"/>
          <w:lang w:val="id-ID"/>
        </w:rPr>
        <w:t xml:space="preserve"> m</w:t>
      </w:r>
      <w:r w:rsidR="007F5CE1" w:rsidRPr="00DA2B0A">
        <w:rPr>
          <w:color w:val="000000" w:themeColor="text1"/>
          <w:lang w:val="id-ID"/>
        </w:rPr>
        <w:t>e</w:t>
      </w:r>
      <w:r w:rsidR="007F5CE1" w:rsidRPr="00DA2B0A">
        <w:rPr>
          <w:color w:val="000000" w:themeColor="text1"/>
          <w:spacing w:val="-20"/>
          <w:w w:val="1"/>
          <w:lang w:val="id-ID"/>
        </w:rPr>
        <w:t>i</w:t>
      </w:r>
      <w:r w:rsidR="00C11D72" w:rsidRPr="00DA2B0A">
        <w:rPr>
          <w:color w:val="000000" w:themeColor="text1"/>
          <w:spacing w:val="-20"/>
          <w:w w:val="1"/>
          <w:lang w:val="id-ID"/>
        </w:rPr>
        <w:t>i</w:t>
      </w:r>
      <w:r w:rsidRPr="00DA2B0A">
        <w:rPr>
          <w:color w:val="000000" w:themeColor="text1"/>
          <w:lang w:val="id-ID"/>
        </w:rPr>
        <w:t>mb</w:t>
      </w:r>
      <w:r w:rsidR="007F5CE1" w:rsidRPr="00DA2B0A">
        <w:rPr>
          <w:color w:val="000000" w:themeColor="text1"/>
          <w:lang w:val="id-ID"/>
        </w:rPr>
        <w:t>u</w:t>
      </w:r>
      <w:r w:rsidR="007F5CE1" w:rsidRPr="00DA2B0A">
        <w:rPr>
          <w:color w:val="000000" w:themeColor="text1"/>
          <w:spacing w:val="-20"/>
          <w:w w:val="1"/>
          <w:lang w:val="id-ID"/>
        </w:rPr>
        <w:t>i</w:t>
      </w:r>
      <w:r w:rsidR="00C11D72" w:rsidRPr="00DA2B0A">
        <w:rPr>
          <w:color w:val="000000" w:themeColor="text1"/>
          <w:spacing w:val="-20"/>
          <w:w w:val="1"/>
          <w:lang w:val="id-ID"/>
        </w:rPr>
        <w:t>i</w:t>
      </w:r>
      <w:r w:rsidRPr="00DA2B0A">
        <w:rPr>
          <w:color w:val="000000" w:themeColor="text1"/>
          <w:lang w:val="id-ID"/>
        </w:rPr>
        <w:t xml:space="preserve">ktikan bahwa </w:t>
      </w:r>
      <w:r w:rsidRPr="00DA2B0A">
        <w:rPr>
          <w:i/>
          <w:iCs/>
          <w:color w:val="000000" w:themeColor="text1"/>
          <w:lang w:val="id-ID"/>
        </w:rPr>
        <w:t>l</w:t>
      </w:r>
      <w:r w:rsidR="007F5CE1" w:rsidRPr="00DA2B0A">
        <w:rPr>
          <w:i/>
          <w:iCs/>
          <w:color w:val="000000" w:themeColor="text1"/>
          <w:lang w:val="id-ID"/>
        </w:rPr>
        <w:t>e</w:t>
      </w:r>
      <w:r w:rsidR="007F5CE1" w:rsidRPr="00DA2B0A">
        <w:rPr>
          <w:i/>
          <w:iCs/>
          <w:color w:val="000000" w:themeColor="text1"/>
          <w:spacing w:val="-20"/>
          <w:w w:val="1"/>
          <w:lang w:val="id-ID"/>
        </w:rPr>
        <w:t>i</w:t>
      </w:r>
      <w:r w:rsidR="00C11D72" w:rsidRPr="00DA2B0A">
        <w:rPr>
          <w:i/>
          <w:iCs/>
          <w:color w:val="000000" w:themeColor="text1"/>
          <w:spacing w:val="-20"/>
          <w:w w:val="1"/>
          <w:lang w:val="id-ID"/>
        </w:rPr>
        <w:t>i</w:t>
      </w:r>
      <w:r w:rsidRPr="00DA2B0A">
        <w:rPr>
          <w:i/>
          <w:iCs/>
          <w:color w:val="000000" w:themeColor="text1"/>
          <w:lang w:val="id-ID"/>
        </w:rPr>
        <w:t>v</w:t>
      </w:r>
      <w:r w:rsidR="007F5CE1" w:rsidRPr="00DA2B0A">
        <w:rPr>
          <w:i/>
          <w:iCs/>
          <w:color w:val="000000" w:themeColor="text1"/>
          <w:lang w:val="id-ID"/>
        </w:rPr>
        <w:t>e</w:t>
      </w:r>
      <w:r w:rsidR="007F5CE1" w:rsidRPr="00DA2B0A">
        <w:rPr>
          <w:i/>
          <w:iCs/>
          <w:color w:val="000000" w:themeColor="text1"/>
          <w:spacing w:val="-20"/>
          <w:w w:val="1"/>
          <w:lang w:val="id-ID"/>
        </w:rPr>
        <w:t>i</w:t>
      </w:r>
      <w:r w:rsidR="00C11D72" w:rsidRPr="00DA2B0A">
        <w:rPr>
          <w:i/>
          <w:iCs/>
          <w:color w:val="000000" w:themeColor="text1"/>
          <w:spacing w:val="-20"/>
          <w:w w:val="1"/>
          <w:lang w:val="id-ID"/>
        </w:rPr>
        <w:t>i</w:t>
      </w:r>
      <w:r w:rsidRPr="00DA2B0A">
        <w:rPr>
          <w:i/>
          <w:iCs/>
          <w:color w:val="000000" w:themeColor="text1"/>
          <w:lang w:val="id-ID"/>
        </w:rPr>
        <w:t>rag</w:t>
      </w:r>
      <w:r w:rsidR="007F5CE1" w:rsidRPr="00DA2B0A">
        <w:rPr>
          <w:i/>
          <w:iCs/>
          <w:color w:val="000000" w:themeColor="text1"/>
          <w:lang w:val="id-ID"/>
        </w:rPr>
        <w:t>e</w:t>
      </w:r>
      <w:r w:rsidR="007F5CE1" w:rsidRPr="00DA2B0A">
        <w:rPr>
          <w:i/>
          <w:iCs/>
          <w:color w:val="000000" w:themeColor="text1"/>
          <w:spacing w:val="-20"/>
          <w:w w:val="1"/>
          <w:lang w:val="id-ID"/>
        </w:rPr>
        <w:t>i</w:t>
      </w:r>
      <w:r w:rsidR="00C11D72" w:rsidRPr="00DA2B0A">
        <w:rPr>
          <w:i/>
          <w:iCs/>
          <w:color w:val="000000" w:themeColor="text1"/>
          <w:spacing w:val="-20"/>
          <w:w w:val="1"/>
          <w:lang w:val="id-ID"/>
        </w:rPr>
        <w:t>i</w:t>
      </w:r>
      <w:r w:rsidRPr="00DA2B0A">
        <w:rPr>
          <w:i/>
          <w:iCs/>
          <w:color w:val="000000" w:themeColor="text1"/>
          <w:lang w:val="id-ID"/>
        </w:rPr>
        <w:t xml:space="preserve"> </w:t>
      </w:r>
      <w:r w:rsidRPr="00DA2B0A">
        <w:rPr>
          <w:color w:val="000000" w:themeColor="text1"/>
          <w:lang w:val="id-ID"/>
        </w:rPr>
        <w:t>b</w:t>
      </w:r>
      <w:r w:rsidR="007F5CE1" w:rsidRPr="00DA2B0A">
        <w:rPr>
          <w:color w:val="000000" w:themeColor="text1"/>
          <w:lang w:val="id-ID"/>
        </w:rPr>
        <w:t>e</w:t>
      </w:r>
      <w:r w:rsidR="007F5CE1" w:rsidRPr="00DA2B0A">
        <w:rPr>
          <w:color w:val="000000" w:themeColor="text1"/>
          <w:spacing w:val="-20"/>
          <w:w w:val="1"/>
          <w:lang w:val="id-ID"/>
        </w:rPr>
        <w:t>i</w:t>
      </w:r>
      <w:r w:rsidR="00C11D72" w:rsidRPr="00DA2B0A">
        <w:rPr>
          <w:color w:val="000000" w:themeColor="text1"/>
          <w:spacing w:val="-20"/>
          <w:w w:val="1"/>
          <w:lang w:val="id-ID"/>
        </w:rPr>
        <w:t>i</w:t>
      </w:r>
      <w:r w:rsidRPr="00DA2B0A">
        <w:rPr>
          <w:color w:val="000000" w:themeColor="text1"/>
          <w:lang w:val="id-ID"/>
        </w:rPr>
        <w:t>rp</w:t>
      </w:r>
      <w:r w:rsidR="007F5CE1" w:rsidRPr="00DA2B0A">
        <w:rPr>
          <w:color w:val="000000" w:themeColor="text1"/>
          <w:lang w:val="id-ID"/>
        </w:rPr>
        <w:t>e</w:t>
      </w:r>
      <w:r w:rsidR="007F5CE1" w:rsidRPr="00DA2B0A">
        <w:rPr>
          <w:color w:val="000000" w:themeColor="text1"/>
          <w:spacing w:val="-20"/>
          <w:w w:val="1"/>
          <w:lang w:val="id-ID"/>
        </w:rPr>
        <w:t>i</w:t>
      </w:r>
      <w:r w:rsidR="00C11D72" w:rsidRPr="00DA2B0A">
        <w:rPr>
          <w:color w:val="000000" w:themeColor="text1"/>
          <w:spacing w:val="-20"/>
          <w:w w:val="1"/>
          <w:lang w:val="id-ID"/>
        </w:rPr>
        <w:t>i</w:t>
      </w:r>
      <w:r w:rsidRPr="00DA2B0A">
        <w:rPr>
          <w:color w:val="000000" w:themeColor="text1"/>
          <w:lang w:val="id-ID"/>
        </w:rPr>
        <w:t>ngar</w:t>
      </w:r>
      <w:r w:rsidR="007F5CE1" w:rsidRPr="00DA2B0A">
        <w:rPr>
          <w:color w:val="000000" w:themeColor="text1"/>
          <w:lang w:val="id-ID"/>
        </w:rPr>
        <w:t>u</w:t>
      </w:r>
      <w:r w:rsidR="007F5CE1" w:rsidRPr="00DA2B0A">
        <w:rPr>
          <w:color w:val="000000" w:themeColor="text1"/>
          <w:spacing w:val="-20"/>
          <w:w w:val="1"/>
          <w:lang w:val="id-ID"/>
        </w:rPr>
        <w:t>i</w:t>
      </w:r>
      <w:r w:rsidR="00C11D72" w:rsidRPr="00DA2B0A">
        <w:rPr>
          <w:color w:val="000000" w:themeColor="text1"/>
          <w:spacing w:val="-20"/>
          <w:w w:val="1"/>
          <w:lang w:val="id-ID"/>
        </w:rPr>
        <w:t>i</w:t>
      </w:r>
      <w:r w:rsidRPr="00DA2B0A">
        <w:rPr>
          <w:color w:val="000000" w:themeColor="text1"/>
          <w:lang w:val="id-ID"/>
        </w:rPr>
        <w:t>h positif signifikan t</w:t>
      </w:r>
      <w:r w:rsidR="007F5CE1" w:rsidRPr="00DA2B0A">
        <w:rPr>
          <w:color w:val="000000" w:themeColor="text1"/>
          <w:lang w:val="id-ID"/>
        </w:rPr>
        <w:t>e</w:t>
      </w:r>
      <w:r w:rsidR="007F5CE1" w:rsidRPr="00DA2B0A">
        <w:rPr>
          <w:color w:val="000000" w:themeColor="text1"/>
          <w:spacing w:val="-20"/>
          <w:w w:val="1"/>
          <w:lang w:val="id-ID"/>
        </w:rPr>
        <w:t>i</w:t>
      </w:r>
      <w:r w:rsidR="00C11D72" w:rsidRPr="00DA2B0A">
        <w:rPr>
          <w:color w:val="000000" w:themeColor="text1"/>
          <w:spacing w:val="-20"/>
          <w:w w:val="1"/>
          <w:lang w:val="id-ID"/>
        </w:rPr>
        <w:t>i</w:t>
      </w:r>
      <w:r w:rsidRPr="00DA2B0A">
        <w:rPr>
          <w:color w:val="000000" w:themeColor="text1"/>
          <w:lang w:val="id-ID"/>
        </w:rPr>
        <w:t>rhadap p</w:t>
      </w:r>
      <w:r w:rsidR="007F5CE1" w:rsidRPr="00DA2B0A">
        <w:rPr>
          <w:color w:val="000000" w:themeColor="text1"/>
          <w:lang w:val="id-ID"/>
        </w:rPr>
        <w:t>e</w:t>
      </w:r>
      <w:r w:rsidR="007F5CE1" w:rsidRPr="00DA2B0A">
        <w:rPr>
          <w:color w:val="000000" w:themeColor="text1"/>
          <w:spacing w:val="-20"/>
          <w:w w:val="1"/>
          <w:lang w:val="id-ID"/>
        </w:rPr>
        <w:t>i</w:t>
      </w:r>
      <w:r w:rsidR="00C11D72" w:rsidRPr="00DA2B0A">
        <w:rPr>
          <w:color w:val="000000" w:themeColor="text1"/>
          <w:spacing w:val="-20"/>
          <w:w w:val="1"/>
          <w:lang w:val="id-ID"/>
        </w:rPr>
        <w:t>i</w:t>
      </w:r>
      <w:r w:rsidRPr="00DA2B0A">
        <w:rPr>
          <w:color w:val="000000" w:themeColor="text1"/>
          <w:lang w:val="id-ID"/>
        </w:rPr>
        <w:t>ng</w:t>
      </w:r>
      <w:r w:rsidR="007F5CE1" w:rsidRPr="00DA2B0A">
        <w:rPr>
          <w:color w:val="000000" w:themeColor="text1"/>
          <w:lang w:val="id-ID"/>
        </w:rPr>
        <w:t>u</w:t>
      </w:r>
      <w:r w:rsidR="007F5CE1" w:rsidRPr="00DA2B0A">
        <w:rPr>
          <w:color w:val="000000" w:themeColor="text1"/>
          <w:spacing w:val="-20"/>
          <w:w w:val="1"/>
          <w:lang w:val="id-ID"/>
        </w:rPr>
        <w:t>i</w:t>
      </w:r>
      <w:r w:rsidR="00C11D72" w:rsidRPr="00DA2B0A">
        <w:rPr>
          <w:color w:val="000000" w:themeColor="text1"/>
          <w:spacing w:val="-20"/>
          <w:w w:val="1"/>
          <w:lang w:val="id-ID"/>
        </w:rPr>
        <w:t>i</w:t>
      </w:r>
      <w:r w:rsidRPr="00DA2B0A">
        <w:rPr>
          <w:color w:val="000000" w:themeColor="text1"/>
          <w:lang w:val="id-ID"/>
        </w:rPr>
        <w:t>ngkapan CSR p</w:t>
      </w:r>
      <w:r w:rsidR="007F5CE1" w:rsidRPr="00DA2B0A">
        <w:rPr>
          <w:color w:val="000000" w:themeColor="text1"/>
          <w:lang w:val="id-ID"/>
        </w:rPr>
        <w:t>e</w:t>
      </w:r>
      <w:r w:rsidR="007F5CE1" w:rsidRPr="00DA2B0A">
        <w:rPr>
          <w:color w:val="000000" w:themeColor="text1"/>
          <w:spacing w:val="-20"/>
          <w:w w:val="1"/>
          <w:lang w:val="id-ID"/>
        </w:rPr>
        <w:t>i</w:t>
      </w:r>
      <w:r w:rsidR="00C11D72" w:rsidRPr="00DA2B0A">
        <w:rPr>
          <w:color w:val="000000" w:themeColor="text1"/>
          <w:spacing w:val="-20"/>
          <w:w w:val="1"/>
          <w:lang w:val="id-ID"/>
        </w:rPr>
        <w:t>i</w:t>
      </w:r>
      <w:r w:rsidRPr="00DA2B0A">
        <w:rPr>
          <w:color w:val="000000" w:themeColor="text1"/>
          <w:lang w:val="id-ID"/>
        </w:rPr>
        <w:t>r</w:t>
      </w:r>
      <w:r w:rsidR="007F5CE1" w:rsidRPr="00DA2B0A">
        <w:rPr>
          <w:color w:val="000000" w:themeColor="text1"/>
          <w:lang w:val="id-ID"/>
        </w:rPr>
        <w:t>u</w:t>
      </w:r>
      <w:r w:rsidR="007F5CE1" w:rsidRPr="00DA2B0A">
        <w:rPr>
          <w:color w:val="000000" w:themeColor="text1"/>
          <w:spacing w:val="-20"/>
          <w:w w:val="1"/>
          <w:lang w:val="id-ID"/>
        </w:rPr>
        <w:t>i</w:t>
      </w:r>
      <w:r w:rsidR="00C11D72" w:rsidRPr="00DA2B0A">
        <w:rPr>
          <w:color w:val="000000" w:themeColor="text1"/>
          <w:spacing w:val="-20"/>
          <w:w w:val="1"/>
          <w:lang w:val="id-ID"/>
        </w:rPr>
        <w:t>i</w:t>
      </w:r>
      <w:r w:rsidRPr="00DA2B0A">
        <w:rPr>
          <w:color w:val="000000" w:themeColor="text1"/>
          <w:lang w:val="id-ID"/>
        </w:rPr>
        <w:t xml:space="preserve">sahaan. </w:t>
      </w:r>
    </w:p>
    <w:p w14:paraId="4C2A5E95" w14:textId="68369C38" w:rsidR="001F015B" w:rsidRPr="00DA2B0A" w:rsidRDefault="001F015B" w:rsidP="00DA2B0A">
      <w:pPr>
        <w:autoSpaceDE w:val="0"/>
        <w:autoSpaceDN w:val="0"/>
        <w:adjustRightInd w:val="0"/>
        <w:ind w:firstLine="720"/>
        <w:jc w:val="both"/>
      </w:pPr>
      <w:r w:rsidRPr="00DA2B0A">
        <w:rPr>
          <w:lang w:val="id-ID"/>
        </w:rPr>
        <w:t>L</w:t>
      </w:r>
      <w:r w:rsidR="007F5CE1" w:rsidRPr="00DA2B0A">
        <w:rPr>
          <w:lang w:val="id-ID"/>
        </w:rPr>
        <w:t>e</w:t>
      </w:r>
      <w:r w:rsidR="007F5CE1" w:rsidRPr="00DA2B0A">
        <w:rPr>
          <w:color w:val="000000" w:themeColor="text1"/>
          <w:spacing w:val="-20"/>
          <w:w w:val="1"/>
          <w:lang w:val="id-ID"/>
        </w:rPr>
        <w:t>i</w:t>
      </w:r>
      <w:r w:rsidRPr="00DA2B0A">
        <w:rPr>
          <w:lang w:val="id-ID"/>
        </w:rPr>
        <w:t>v</w:t>
      </w:r>
      <w:r w:rsidR="007F5CE1" w:rsidRPr="00DA2B0A">
        <w:rPr>
          <w:lang w:val="id-ID"/>
        </w:rPr>
        <w:t>e</w:t>
      </w:r>
      <w:r w:rsidR="007F5CE1" w:rsidRPr="00DA2B0A">
        <w:rPr>
          <w:color w:val="000000" w:themeColor="text1"/>
          <w:spacing w:val="-20"/>
          <w:w w:val="1"/>
          <w:lang w:val="id-ID"/>
        </w:rPr>
        <w:t>i</w:t>
      </w:r>
      <w:r w:rsidRPr="00DA2B0A">
        <w:rPr>
          <w:lang w:val="id-ID"/>
        </w:rPr>
        <w:t>rag</w:t>
      </w:r>
      <w:r w:rsidR="007F5CE1" w:rsidRPr="00DA2B0A">
        <w:rPr>
          <w:lang w:val="id-ID"/>
        </w:rPr>
        <w:t>e</w:t>
      </w:r>
      <w:r w:rsidR="007F5CE1" w:rsidRPr="00DA2B0A">
        <w:rPr>
          <w:color w:val="000000" w:themeColor="text1"/>
          <w:spacing w:val="-20"/>
          <w:w w:val="1"/>
          <w:lang w:val="id-ID"/>
        </w:rPr>
        <w:t>i</w:t>
      </w:r>
      <w:r w:rsidRPr="00DA2B0A">
        <w:rPr>
          <w:lang w:val="id-ID"/>
        </w:rPr>
        <w:t xml:space="preserve"> adalah k</w:t>
      </w:r>
      <w:r w:rsidR="007F5CE1" w:rsidRPr="00DA2B0A">
        <w:rPr>
          <w:lang w:val="id-ID"/>
        </w:rPr>
        <w:t>e</w:t>
      </w:r>
      <w:r w:rsidR="007F5CE1" w:rsidRPr="00DA2B0A">
        <w:rPr>
          <w:color w:val="000000" w:themeColor="text1"/>
          <w:spacing w:val="-20"/>
          <w:w w:val="1"/>
          <w:lang w:val="id-ID"/>
        </w:rPr>
        <w:t>i</w:t>
      </w:r>
      <w:r w:rsidRPr="00DA2B0A">
        <w:rPr>
          <w:lang w:val="id-ID"/>
        </w:rPr>
        <w:t>mamp</w:t>
      </w:r>
      <w:r w:rsidR="007F5CE1" w:rsidRPr="00DA2B0A">
        <w:rPr>
          <w:lang w:val="id-ID"/>
        </w:rPr>
        <w:t>u</w:t>
      </w:r>
      <w:r w:rsidR="007F5CE1" w:rsidRPr="00DA2B0A">
        <w:rPr>
          <w:color w:val="000000" w:themeColor="text1"/>
          <w:spacing w:val="-20"/>
          <w:w w:val="1"/>
          <w:lang w:val="id-ID"/>
        </w:rPr>
        <w:t>i</w:t>
      </w:r>
      <w:r w:rsidRPr="00DA2B0A">
        <w:rPr>
          <w:lang w:val="id-ID"/>
        </w:rPr>
        <w:t>an p</w:t>
      </w:r>
      <w:r w:rsidR="007F5CE1" w:rsidRPr="00DA2B0A">
        <w:rPr>
          <w:lang w:val="id-ID"/>
        </w:rPr>
        <w:t>e</w:t>
      </w:r>
      <w:r w:rsidR="007F5CE1" w:rsidRPr="00DA2B0A">
        <w:rPr>
          <w:color w:val="000000" w:themeColor="text1"/>
          <w:spacing w:val="-20"/>
          <w:w w:val="1"/>
          <w:lang w:val="id-ID"/>
        </w:rPr>
        <w:t>i</w:t>
      </w:r>
      <w:r w:rsidRPr="00DA2B0A">
        <w:rPr>
          <w:lang w:val="id-ID"/>
        </w:rPr>
        <w:t>r</w:t>
      </w:r>
      <w:r w:rsidR="007F5CE1" w:rsidRPr="00DA2B0A">
        <w:rPr>
          <w:lang w:val="id-ID"/>
        </w:rPr>
        <w:t>u</w:t>
      </w:r>
      <w:r w:rsidR="007F5CE1" w:rsidRPr="00DA2B0A">
        <w:rPr>
          <w:color w:val="000000" w:themeColor="text1"/>
          <w:spacing w:val="-20"/>
          <w:w w:val="1"/>
          <w:lang w:val="id-ID"/>
        </w:rPr>
        <w:t>i</w:t>
      </w:r>
      <w:r w:rsidRPr="00DA2B0A">
        <w:rPr>
          <w:lang w:val="id-ID"/>
        </w:rPr>
        <w:t xml:space="preserve">sahaan </w:t>
      </w:r>
      <w:r w:rsidR="007F5CE1" w:rsidRPr="00DA2B0A">
        <w:rPr>
          <w:lang w:val="id-ID"/>
        </w:rPr>
        <w:t>u</w:t>
      </w:r>
      <w:r w:rsidR="007F5CE1" w:rsidRPr="00DA2B0A">
        <w:rPr>
          <w:color w:val="000000" w:themeColor="text1"/>
          <w:spacing w:val="-20"/>
          <w:w w:val="1"/>
          <w:lang w:val="id-ID"/>
        </w:rPr>
        <w:t>i</w:t>
      </w:r>
      <w:r w:rsidRPr="00DA2B0A">
        <w:rPr>
          <w:lang w:val="id-ID"/>
        </w:rPr>
        <w:t>nt</w:t>
      </w:r>
      <w:r w:rsidR="007F5CE1" w:rsidRPr="00DA2B0A">
        <w:rPr>
          <w:lang w:val="id-ID"/>
        </w:rPr>
        <w:t>u</w:t>
      </w:r>
      <w:r w:rsidR="007F5CE1" w:rsidRPr="00DA2B0A">
        <w:rPr>
          <w:color w:val="000000" w:themeColor="text1"/>
          <w:spacing w:val="-20"/>
          <w:w w:val="1"/>
          <w:lang w:val="id-ID"/>
        </w:rPr>
        <w:t>i</w:t>
      </w:r>
      <w:r w:rsidRPr="00DA2B0A">
        <w:rPr>
          <w:lang w:val="id-ID"/>
        </w:rPr>
        <w:t>k m</w:t>
      </w:r>
      <w:r w:rsidR="007F5CE1" w:rsidRPr="00DA2B0A">
        <w:rPr>
          <w:lang w:val="id-ID"/>
        </w:rPr>
        <w:t>e</w:t>
      </w:r>
      <w:r w:rsidR="007F5CE1" w:rsidRPr="00DA2B0A">
        <w:rPr>
          <w:color w:val="000000" w:themeColor="text1"/>
          <w:spacing w:val="-20"/>
          <w:w w:val="1"/>
          <w:lang w:val="id-ID"/>
        </w:rPr>
        <w:t>i</w:t>
      </w:r>
      <w:r w:rsidRPr="00DA2B0A">
        <w:rPr>
          <w:lang w:val="id-ID"/>
        </w:rPr>
        <w:t>m</w:t>
      </w:r>
      <w:r w:rsidR="007F5CE1" w:rsidRPr="00DA2B0A">
        <w:rPr>
          <w:lang w:val="id-ID"/>
        </w:rPr>
        <w:t>e</w:t>
      </w:r>
      <w:r w:rsidR="007F5CE1" w:rsidRPr="00DA2B0A">
        <w:rPr>
          <w:color w:val="000000" w:themeColor="text1"/>
          <w:spacing w:val="-20"/>
          <w:w w:val="1"/>
          <w:lang w:val="id-ID"/>
        </w:rPr>
        <w:t>i</w:t>
      </w:r>
      <w:r w:rsidRPr="00DA2B0A">
        <w:rPr>
          <w:lang w:val="id-ID"/>
        </w:rPr>
        <w:t>n</w:t>
      </w:r>
      <w:r w:rsidR="007F5CE1" w:rsidRPr="00DA2B0A">
        <w:rPr>
          <w:lang w:val="id-ID"/>
        </w:rPr>
        <w:t>u</w:t>
      </w:r>
      <w:r w:rsidR="007F5CE1" w:rsidRPr="00DA2B0A">
        <w:rPr>
          <w:color w:val="000000" w:themeColor="text1"/>
          <w:spacing w:val="-20"/>
          <w:w w:val="1"/>
          <w:lang w:val="id-ID"/>
        </w:rPr>
        <w:t>i</w:t>
      </w:r>
      <w:r w:rsidRPr="00DA2B0A">
        <w:rPr>
          <w:lang w:val="id-ID"/>
        </w:rPr>
        <w:t>hi k</w:t>
      </w:r>
      <w:r w:rsidR="007F5CE1" w:rsidRPr="00DA2B0A">
        <w:rPr>
          <w:lang w:val="id-ID"/>
        </w:rPr>
        <w:t>e</w:t>
      </w:r>
      <w:r w:rsidR="007F5CE1" w:rsidRPr="00DA2B0A">
        <w:rPr>
          <w:color w:val="000000" w:themeColor="text1"/>
          <w:spacing w:val="-20"/>
          <w:w w:val="1"/>
          <w:lang w:val="id-ID"/>
        </w:rPr>
        <w:t>i</w:t>
      </w:r>
      <w:r w:rsidRPr="00DA2B0A">
        <w:rPr>
          <w:lang w:val="id-ID"/>
        </w:rPr>
        <w:t>wajiban k</w:t>
      </w:r>
      <w:r w:rsidR="007F5CE1" w:rsidRPr="00DA2B0A">
        <w:rPr>
          <w:lang w:val="id-ID"/>
        </w:rPr>
        <w:t>e</w:t>
      </w:r>
      <w:r w:rsidR="007F5CE1" w:rsidRPr="00DA2B0A">
        <w:rPr>
          <w:color w:val="000000" w:themeColor="text1"/>
          <w:spacing w:val="-20"/>
          <w:w w:val="1"/>
          <w:lang w:val="id-ID"/>
        </w:rPr>
        <w:t>i</w:t>
      </w:r>
      <w:r w:rsidR="007F5CE1" w:rsidRPr="00DA2B0A">
        <w:rPr>
          <w:lang w:val="id-ID"/>
        </w:rPr>
        <w:t>u</w:t>
      </w:r>
      <w:r w:rsidR="007F5CE1" w:rsidRPr="00DA2B0A">
        <w:rPr>
          <w:color w:val="000000" w:themeColor="text1"/>
          <w:spacing w:val="-20"/>
          <w:w w:val="1"/>
          <w:lang w:val="id-ID"/>
        </w:rPr>
        <w:t>i</w:t>
      </w:r>
      <w:r w:rsidRPr="00DA2B0A">
        <w:rPr>
          <w:lang w:val="id-ID"/>
        </w:rPr>
        <w:t>angannya, baik pinjaman jangka panjang ma</w:t>
      </w:r>
      <w:r w:rsidR="007F5CE1" w:rsidRPr="00DA2B0A">
        <w:rPr>
          <w:lang w:val="id-ID"/>
        </w:rPr>
        <w:t>u</w:t>
      </w:r>
      <w:r w:rsidR="007F5CE1" w:rsidRPr="00DA2B0A">
        <w:rPr>
          <w:color w:val="000000" w:themeColor="text1"/>
          <w:spacing w:val="-20"/>
          <w:w w:val="1"/>
          <w:lang w:val="id-ID"/>
        </w:rPr>
        <w:t>i</w:t>
      </w:r>
      <w:r w:rsidRPr="00DA2B0A">
        <w:rPr>
          <w:lang w:val="id-ID"/>
        </w:rPr>
        <w:t>p</w:t>
      </w:r>
      <w:r w:rsidR="007F5CE1" w:rsidRPr="00DA2B0A">
        <w:rPr>
          <w:lang w:val="id-ID"/>
        </w:rPr>
        <w:t>u</w:t>
      </w:r>
      <w:r w:rsidR="007F5CE1" w:rsidRPr="00DA2B0A">
        <w:rPr>
          <w:color w:val="000000" w:themeColor="text1"/>
          <w:spacing w:val="-20"/>
          <w:w w:val="1"/>
          <w:lang w:val="id-ID"/>
        </w:rPr>
        <w:t>i</w:t>
      </w:r>
      <w:r w:rsidRPr="00DA2B0A">
        <w:rPr>
          <w:lang w:val="id-ID"/>
        </w:rPr>
        <w:t>n jangka p</w:t>
      </w:r>
      <w:r w:rsidR="007F5CE1" w:rsidRPr="00DA2B0A">
        <w:rPr>
          <w:lang w:val="id-ID"/>
        </w:rPr>
        <w:t>e</w:t>
      </w:r>
      <w:r w:rsidR="007F5CE1" w:rsidRPr="00DA2B0A">
        <w:rPr>
          <w:color w:val="000000" w:themeColor="text1"/>
          <w:spacing w:val="-20"/>
          <w:w w:val="1"/>
          <w:lang w:val="id-ID"/>
        </w:rPr>
        <w:t>i</w:t>
      </w:r>
      <w:r w:rsidRPr="00DA2B0A">
        <w:rPr>
          <w:lang w:val="id-ID"/>
        </w:rPr>
        <w:t>nd</w:t>
      </w:r>
      <w:r w:rsidR="007F5CE1" w:rsidRPr="00DA2B0A">
        <w:rPr>
          <w:lang w:val="id-ID"/>
        </w:rPr>
        <w:t>e</w:t>
      </w:r>
      <w:r w:rsidR="007F5CE1" w:rsidRPr="00DA2B0A">
        <w:rPr>
          <w:color w:val="000000" w:themeColor="text1"/>
          <w:spacing w:val="-20"/>
          <w:w w:val="1"/>
          <w:lang w:val="id-ID"/>
        </w:rPr>
        <w:t>i</w:t>
      </w:r>
      <w:r w:rsidRPr="00DA2B0A">
        <w:rPr>
          <w:lang w:val="id-ID"/>
        </w:rPr>
        <w:t>k, dan m</w:t>
      </w:r>
      <w:r w:rsidR="007F5CE1" w:rsidRPr="00DA2B0A">
        <w:rPr>
          <w:lang w:val="id-ID"/>
        </w:rPr>
        <w:t>e</w:t>
      </w:r>
      <w:r w:rsidR="007F5CE1" w:rsidRPr="00DA2B0A">
        <w:rPr>
          <w:color w:val="000000" w:themeColor="text1"/>
          <w:spacing w:val="-20"/>
          <w:w w:val="1"/>
          <w:lang w:val="id-ID"/>
        </w:rPr>
        <w:t>i</w:t>
      </w:r>
      <w:r w:rsidRPr="00DA2B0A">
        <w:rPr>
          <w:lang w:val="id-ID"/>
        </w:rPr>
        <w:t>ng</w:t>
      </w:r>
      <w:r w:rsidR="007F5CE1" w:rsidRPr="00DA2B0A">
        <w:rPr>
          <w:lang w:val="id-ID"/>
        </w:rPr>
        <w:t>u</w:t>
      </w:r>
      <w:r w:rsidR="007F5CE1" w:rsidRPr="00DA2B0A">
        <w:rPr>
          <w:color w:val="000000" w:themeColor="text1"/>
          <w:spacing w:val="-20"/>
          <w:w w:val="1"/>
          <w:lang w:val="id-ID"/>
        </w:rPr>
        <w:t>i</w:t>
      </w:r>
      <w:r w:rsidRPr="00DA2B0A">
        <w:rPr>
          <w:lang w:val="id-ID"/>
        </w:rPr>
        <w:t>k</w:t>
      </w:r>
      <w:r w:rsidR="007F5CE1" w:rsidRPr="00DA2B0A">
        <w:rPr>
          <w:lang w:val="id-ID"/>
        </w:rPr>
        <w:t>u</w:t>
      </w:r>
      <w:r w:rsidR="007F5CE1" w:rsidRPr="00DA2B0A">
        <w:rPr>
          <w:color w:val="000000" w:themeColor="text1"/>
          <w:spacing w:val="-20"/>
          <w:w w:val="1"/>
          <w:lang w:val="id-ID"/>
        </w:rPr>
        <w:t>i</w:t>
      </w:r>
      <w:r w:rsidRPr="00DA2B0A">
        <w:rPr>
          <w:lang w:val="id-ID"/>
        </w:rPr>
        <w:t>r s</w:t>
      </w:r>
      <w:r w:rsidR="007F5CE1" w:rsidRPr="00DA2B0A">
        <w:rPr>
          <w:lang w:val="id-ID"/>
        </w:rPr>
        <w:t>e</w:t>
      </w:r>
      <w:r w:rsidR="007F5CE1" w:rsidRPr="00DA2B0A">
        <w:rPr>
          <w:color w:val="000000" w:themeColor="text1"/>
          <w:spacing w:val="-20"/>
          <w:w w:val="1"/>
          <w:lang w:val="id-ID"/>
        </w:rPr>
        <w:t>i</w:t>
      </w:r>
      <w:r w:rsidRPr="00DA2B0A">
        <w:rPr>
          <w:lang w:val="id-ID"/>
        </w:rPr>
        <w:t>b</w:t>
      </w:r>
      <w:r w:rsidR="007F5CE1" w:rsidRPr="00DA2B0A">
        <w:rPr>
          <w:lang w:val="id-ID"/>
        </w:rPr>
        <w:t>e</w:t>
      </w:r>
      <w:r w:rsidR="007F5CE1" w:rsidRPr="00DA2B0A">
        <w:rPr>
          <w:color w:val="000000" w:themeColor="text1"/>
          <w:spacing w:val="-20"/>
          <w:w w:val="1"/>
          <w:lang w:val="id-ID"/>
        </w:rPr>
        <w:t>i</w:t>
      </w:r>
      <w:r w:rsidRPr="00DA2B0A">
        <w:rPr>
          <w:lang w:val="id-ID"/>
        </w:rPr>
        <w:t>rapa b</w:t>
      </w:r>
      <w:r w:rsidR="007F5CE1" w:rsidRPr="00DA2B0A">
        <w:rPr>
          <w:lang w:val="id-ID"/>
        </w:rPr>
        <w:t>e</w:t>
      </w:r>
      <w:r w:rsidR="007F5CE1" w:rsidRPr="00DA2B0A">
        <w:rPr>
          <w:color w:val="000000" w:themeColor="text1"/>
          <w:spacing w:val="-20"/>
          <w:w w:val="1"/>
          <w:lang w:val="id-ID"/>
        </w:rPr>
        <w:t>i</w:t>
      </w:r>
      <w:r w:rsidRPr="00DA2B0A">
        <w:rPr>
          <w:lang w:val="id-ID"/>
        </w:rPr>
        <w:t>sar h</w:t>
      </w:r>
      <w:r w:rsidR="007F5CE1" w:rsidRPr="00DA2B0A">
        <w:rPr>
          <w:lang w:val="id-ID"/>
        </w:rPr>
        <w:t>u</w:t>
      </w:r>
      <w:r w:rsidR="007F5CE1" w:rsidRPr="00DA2B0A">
        <w:rPr>
          <w:color w:val="000000" w:themeColor="text1"/>
          <w:spacing w:val="-20"/>
          <w:w w:val="1"/>
          <w:lang w:val="id-ID"/>
        </w:rPr>
        <w:t>i</w:t>
      </w:r>
      <w:r w:rsidRPr="00DA2B0A">
        <w:rPr>
          <w:lang w:val="id-ID"/>
        </w:rPr>
        <w:t>tang p</w:t>
      </w:r>
      <w:r w:rsidR="007F5CE1" w:rsidRPr="00DA2B0A">
        <w:rPr>
          <w:lang w:val="id-ID"/>
        </w:rPr>
        <w:t>e</w:t>
      </w:r>
      <w:r w:rsidR="007F5CE1" w:rsidRPr="00DA2B0A">
        <w:rPr>
          <w:color w:val="000000" w:themeColor="text1"/>
          <w:spacing w:val="-20"/>
          <w:w w:val="1"/>
          <w:lang w:val="id-ID"/>
        </w:rPr>
        <w:t>i</w:t>
      </w:r>
      <w:r w:rsidRPr="00DA2B0A">
        <w:rPr>
          <w:lang w:val="id-ID"/>
        </w:rPr>
        <w:t>r</w:t>
      </w:r>
      <w:r w:rsidR="007F5CE1" w:rsidRPr="00DA2B0A">
        <w:rPr>
          <w:lang w:val="id-ID"/>
        </w:rPr>
        <w:t>u</w:t>
      </w:r>
      <w:r w:rsidR="007F5CE1" w:rsidRPr="00DA2B0A">
        <w:rPr>
          <w:color w:val="000000" w:themeColor="text1"/>
          <w:spacing w:val="-20"/>
          <w:w w:val="1"/>
          <w:lang w:val="id-ID"/>
        </w:rPr>
        <w:t>i</w:t>
      </w:r>
      <w:r w:rsidRPr="00DA2B0A">
        <w:rPr>
          <w:lang w:val="id-ID"/>
        </w:rPr>
        <w:t xml:space="preserve">sahaan (Fahmi, 2018). </w:t>
      </w:r>
      <w:r w:rsidRPr="00DA2B0A">
        <w:t>Apabila k</w:t>
      </w:r>
      <w:r w:rsidR="007F5CE1" w:rsidRPr="00DA2B0A">
        <w:t>e</w:t>
      </w:r>
      <w:r w:rsidR="007F5CE1" w:rsidRPr="00DA2B0A">
        <w:rPr>
          <w:color w:val="000000" w:themeColor="text1"/>
          <w:spacing w:val="-20"/>
          <w:w w:val="1"/>
        </w:rPr>
        <w:t>i</w:t>
      </w:r>
      <w:r w:rsidRPr="00DA2B0A">
        <w:t>b</w:t>
      </w:r>
      <w:r w:rsidR="007F5CE1" w:rsidRPr="00DA2B0A">
        <w:t>u</w:t>
      </w:r>
      <w:r w:rsidR="007F5CE1" w:rsidRPr="00DA2B0A">
        <w:rPr>
          <w:color w:val="000000" w:themeColor="text1"/>
          <w:spacing w:val="-20"/>
          <w:w w:val="1"/>
        </w:rPr>
        <w:t>i</w:t>
      </w:r>
      <w:r w:rsidRPr="00DA2B0A">
        <w:t>t</w:t>
      </w:r>
      <w:r w:rsidR="007F5CE1" w:rsidRPr="00DA2B0A">
        <w:t>u</w:t>
      </w:r>
      <w:r w:rsidR="007F5CE1" w:rsidRPr="00DA2B0A">
        <w:rPr>
          <w:color w:val="000000" w:themeColor="text1"/>
          <w:spacing w:val="-20"/>
          <w:w w:val="1"/>
        </w:rPr>
        <w:t>i</w:t>
      </w:r>
      <w:r w:rsidRPr="00DA2B0A">
        <w:t>han inv</w:t>
      </w:r>
      <w:r w:rsidR="007F5CE1" w:rsidRPr="00DA2B0A">
        <w:t>e</w:t>
      </w:r>
      <w:r w:rsidR="007F5CE1" w:rsidRPr="00DA2B0A">
        <w:rPr>
          <w:color w:val="000000" w:themeColor="text1"/>
          <w:spacing w:val="-20"/>
          <w:w w:val="1"/>
        </w:rPr>
        <w:t>i</w:t>
      </w:r>
      <w:r w:rsidRPr="00DA2B0A">
        <w:t>stasi tidak dapat dip</w:t>
      </w:r>
      <w:r w:rsidR="007F5CE1" w:rsidRPr="00DA2B0A">
        <w:t>e</w:t>
      </w:r>
      <w:r w:rsidR="007F5CE1" w:rsidRPr="00DA2B0A">
        <w:rPr>
          <w:color w:val="000000" w:themeColor="text1"/>
          <w:spacing w:val="-20"/>
          <w:w w:val="1"/>
        </w:rPr>
        <w:t>i</w:t>
      </w:r>
      <w:r w:rsidRPr="00DA2B0A">
        <w:t>rol</w:t>
      </w:r>
      <w:r w:rsidR="007F5CE1" w:rsidRPr="00DA2B0A">
        <w:t>e</w:t>
      </w:r>
      <w:r w:rsidR="007F5CE1" w:rsidRPr="00DA2B0A">
        <w:rPr>
          <w:color w:val="000000" w:themeColor="text1"/>
          <w:spacing w:val="-20"/>
          <w:w w:val="1"/>
        </w:rPr>
        <w:t>i</w:t>
      </w:r>
      <w:r w:rsidRPr="00DA2B0A">
        <w:t>h dari dana int</w:t>
      </w:r>
      <w:r w:rsidR="007F5CE1" w:rsidRPr="00DA2B0A">
        <w:t>e</w:t>
      </w:r>
      <w:r w:rsidR="007F5CE1" w:rsidRPr="00DA2B0A">
        <w:rPr>
          <w:color w:val="000000" w:themeColor="text1"/>
          <w:spacing w:val="-20"/>
          <w:w w:val="1"/>
        </w:rPr>
        <w:t>i</w:t>
      </w:r>
      <w:r w:rsidRPr="00DA2B0A">
        <w:t>rnal, maka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akan m</w:t>
      </w:r>
      <w:r w:rsidR="007F5CE1" w:rsidRPr="00DA2B0A">
        <w:t>e</w:t>
      </w:r>
      <w:r w:rsidR="007F5CE1" w:rsidRPr="00DA2B0A">
        <w:rPr>
          <w:color w:val="000000" w:themeColor="text1"/>
          <w:spacing w:val="-20"/>
          <w:w w:val="1"/>
        </w:rPr>
        <w:t>i</w:t>
      </w:r>
      <w:r w:rsidRPr="00DA2B0A">
        <w:t>ngg</w:t>
      </w:r>
      <w:r w:rsidR="007F5CE1" w:rsidRPr="00DA2B0A">
        <w:t>u</w:t>
      </w:r>
      <w:r w:rsidR="007F5CE1" w:rsidRPr="00DA2B0A">
        <w:rPr>
          <w:color w:val="000000" w:themeColor="text1"/>
          <w:spacing w:val="-20"/>
          <w:w w:val="1"/>
        </w:rPr>
        <w:t>i</w:t>
      </w:r>
      <w:r w:rsidRPr="00DA2B0A">
        <w:t>nakan m</w:t>
      </w:r>
      <w:r w:rsidR="007F5CE1" w:rsidRPr="00DA2B0A">
        <w:t>e</w:t>
      </w:r>
      <w:r w:rsidR="007F5CE1" w:rsidRPr="00DA2B0A">
        <w:rPr>
          <w:color w:val="000000" w:themeColor="text1"/>
          <w:spacing w:val="-20"/>
          <w:w w:val="1"/>
        </w:rPr>
        <w:t>i</w:t>
      </w:r>
      <w:r w:rsidRPr="00DA2B0A">
        <w:t>tod</w:t>
      </w:r>
      <w:r w:rsidR="007F5CE1" w:rsidRPr="00DA2B0A">
        <w:t>e</w:t>
      </w:r>
      <w:r w:rsidR="007F5CE1" w:rsidRPr="00DA2B0A">
        <w:rPr>
          <w:color w:val="000000" w:themeColor="text1"/>
          <w:spacing w:val="-20"/>
          <w:w w:val="1"/>
        </w:rPr>
        <w:t>i</w:t>
      </w:r>
      <w:r w:rsidRPr="00DA2B0A">
        <w:t xml:space="preserve"> h</w:t>
      </w:r>
      <w:r w:rsidR="007F5CE1" w:rsidRPr="00DA2B0A">
        <w:t>u</w:t>
      </w:r>
      <w:r w:rsidR="007F5CE1" w:rsidRPr="00DA2B0A">
        <w:rPr>
          <w:color w:val="000000" w:themeColor="text1"/>
          <w:spacing w:val="-20"/>
          <w:w w:val="1"/>
        </w:rPr>
        <w:t>i</w:t>
      </w:r>
      <w:r w:rsidRPr="00DA2B0A">
        <w:t xml:space="preserve">tang </w:t>
      </w:r>
      <w:r w:rsidR="007F5CE1" w:rsidRPr="00DA2B0A">
        <w:t>e</w:t>
      </w:r>
      <w:r w:rsidR="007F5CE1" w:rsidRPr="00DA2B0A">
        <w:rPr>
          <w:color w:val="000000" w:themeColor="text1"/>
          <w:spacing w:val="-20"/>
          <w:w w:val="1"/>
        </w:rPr>
        <w:t>i</w:t>
      </w:r>
      <w:r w:rsidRPr="00DA2B0A">
        <w:t>kst</w:t>
      </w:r>
      <w:r w:rsidR="007F5CE1" w:rsidRPr="00DA2B0A">
        <w:t>e</w:t>
      </w:r>
      <w:r w:rsidR="007F5CE1" w:rsidRPr="00DA2B0A">
        <w:rPr>
          <w:color w:val="000000" w:themeColor="text1"/>
          <w:spacing w:val="-20"/>
          <w:w w:val="1"/>
        </w:rPr>
        <w:t>i</w:t>
      </w:r>
      <w:r w:rsidRPr="00DA2B0A">
        <w:t>rnal s</w:t>
      </w:r>
      <w:r w:rsidR="007F5CE1" w:rsidRPr="00DA2B0A">
        <w:t>e</w:t>
      </w:r>
      <w:r w:rsidR="007F5CE1" w:rsidRPr="00DA2B0A">
        <w:rPr>
          <w:color w:val="000000" w:themeColor="text1"/>
          <w:spacing w:val="-20"/>
          <w:w w:val="1"/>
        </w:rPr>
        <w:t>i</w:t>
      </w:r>
      <w:r w:rsidRPr="00DA2B0A">
        <w:t>bagai s</w:t>
      </w:r>
      <w:r w:rsidR="007F5CE1" w:rsidRPr="00DA2B0A">
        <w:t>e</w:t>
      </w:r>
      <w:r w:rsidR="007F5CE1" w:rsidRPr="00DA2B0A">
        <w:rPr>
          <w:color w:val="000000" w:themeColor="text1"/>
          <w:spacing w:val="-20"/>
          <w:w w:val="1"/>
        </w:rPr>
        <w:t>i</w:t>
      </w:r>
      <w:r w:rsidRPr="00DA2B0A">
        <w:t xml:space="preserve">condary financing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m</w:t>
      </w:r>
      <w:r w:rsidR="007F5CE1" w:rsidRPr="00DA2B0A">
        <w:t>e</w:t>
      </w:r>
      <w:r w:rsidR="007F5CE1" w:rsidRPr="00DA2B0A">
        <w:rPr>
          <w:color w:val="000000" w:themeColor="text1"/>
          <w:spacing w:val="-20"/>
          <w:w w:val="1"/>
        </w:rPr>
        <w:t>i</w:t>
      </w:r>
      <w:r w:rsidRPr="00DA2B0A">
        <w:t xml:space="preserve">ningkatkan </w:t>
      </w:r>
      <w:r w:rsidRPr="00DA2B0A">
        <w:lastRenderedPageBreak/>
        <w:t>k</w:t>
      </w:r>
      <w:r w:rsidR="007F5CE1" w:rsidRPr="00DA2B0A">
        <w:t>e</w:t>
      </w:r>
      <w:r w:rsidR="007F5CE1" w:rsidRPr="00DA2B0A">
        <w:rPr>
          <w:color w:val="000000" w:themeColor="text1"/>
          <w:spacing w:val="-20"/>
          <w:w w:val="1"/>
        </w:rPr>
        <w:t>i</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ngan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H</w:t>
      </w:r>
      <w:r w:rsidR="007F5CE1" w:rsidRPr="00DA2B0A">
        <w:t>u</w:t>
      </w:r>
      <w:r w:rsidR="007F5CE1" w:rsidRPr="00DA2B0A">
        <w:rPr>
          <w:color w:val="000000" w:themeColor="text1"/>
          <w:spacing w:val="-20"/>
          <w:w w:val="1"/>
        </w:rPr>
        <w:t>i</w:t>
      </w:r>
      <w:r w:rsidRPr="00DA2B0A">
        <w:t>tang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akan m</w:t>
      </w:r>
      <w:r w:rsidR="007F5CE1" w:rsidRPr="00DA2B0A">
        <w:t>e</w:t>
      </w:r>
      <w:r w:rsidR="007F5CE1" w:rsidRPr="00DA2B0A">
        <w:rPr>
          <w:color w:val="000000" w:themeColor="text1"/>
          <w:spacing w:val="-20"/>
          <w:w w:val="1"/>
        </w:rPr>
        <w:t>i</w:t>
      </w:r>
      <w:r w:rsidRPr="00DA2B0A">
        <w:t>ny</w:t>
      </w:r>
      <w:r w:rsidR="007F5CE1" w:rsidRPr="00DA2B0A">
        <w:t>e</w:t>
      </w:r>
      <w:r w:rsidR="007F5CE1" w:rsidRPr="00DA2B0A">
        <w:rPr>
          <w:color w:val="000000" w:themeColor="text1"/>
          <w:spacing w:val="-20"/>
          <w:w w:val="1"/>
        </w:rPr>
        <w:t>i</w:t>
      </w:r>
      <w:r w:rsidRPr="00DA2B0A">
        <w:t>babkan b</w:t>
      </w:r>
      <w:r w:rsidR="007F5CE1" w:rsidRPr="00DA2B0A">
        <w:t>e</w:t>
      </w:r>
      <w:r w:rsidR="007F5CE1" w:rsidRPr="00DA2B0A">
        <w:rPr>
          <w:color w:val="000000" w:themeColor="text1"/>
          <w:spacing w:val="-20"/>
          <w:w w:val="1"/>
        </w:rPr>
        <w:t>i</w:t>
      </w:r>
      <w:r w:rsidRPr="00DA2B0A">
        <w:t>ban b</w:t>
      </w:r>
      <w:r w:rsidR="007F5CE1" w:rsidRPr="00DA2B0A">
        <w:t>u</w:t>
      </w:r>
      <w:r w:rsidR="007F5CE1" w:rsidRPr="00DA2B0A">
        <w:rPr>
          <w:color w:val="000000" w:themeColor="text1"/>
          <w:spacing w:val="-20"/>
          <w:w w:val="1"/>
        </w:rPr>
        <w:t>i</w:t>
      </w:r>
      <w:r w:rsidRPr="00DA2B0A">
        <w:t>nga yang har</w:t>
      </w:r>
      <w:r w:rsidR="007F5CE1" w:rsidRPr="00DA2B0A">
        <w:t>u</w:t>
      </w:r>
      <w:r w:rsidR="007F5CE1" w:rsidRPr="00DA2B0A">
        <w:rPr>
          <w:color w:val="000000" w:themeColor="text1"/>
          <w:spacing w:val="-20"/>
          <w:w w:val="1"/>
        </w:rPr>
        <w:t>i</w:t>
      </w:r>
      <w:r w:rsidRPr="00DA2B0A">
        <w:t>s dibayar t</w:t>
      </w:r>
      <w:r w:rsidR="007F5CE1" w:rsidRPr="00DA2B0A">
        <w:t>e</w:t>
      </w:r>
      <w:r w:rsidR="007F5CE1" w:rsidRPr="00DA2B0A">
        <w:rPr>
          <w:color w:val="000000" w:themeColor="text1"/>
          <w:spacing w:val="-20"/>
          <w:w w:val="1"/>
        </w:rPr>
        <w:t>i</w:t>
      </w:r>
      <w:r w:rsidRPr="00DA2B0A">
        <w:t>rl</w:t>
      </w:r>
      <w:r w:rsidR="007F5CE1" w:rsidRPr="00DA2B0A">
        <w:t>e</w:t>
      </w:r>
      <w:r w:rsidR="007F5CE1" w:rsidRPr="00DA2B0A">
        <w:rPr>
          <w:color w:val="000000" w:themeColor="text1"/>
          <w:spacing w:val="-20"/>
          <w:w w:val="1"/>
        </w:rPr>
        <w:t>i</w:t>
      </w:r>
      <w:r w:rsidRPr="00DA2B0A">
        <w:t>pas dari profitabilitas. Manaj</w:t>
      </w:r>
      <w:r w:rsidR="007F5CE1" w:rsidRPr="00DA2B0A">
        <w:t>e</w:t>
      </w:r>
      <w:r w:rsidR="007F5CE1" w:rsidRPr="00DA2B0A">
        <w:rPr>
          <w:color w:val="000000" w:themeColor="text1"/>
          <w:spacing w:val="-20"/>
          <w:w w:val="1"/>
        </w:rPr>
        <w:t>i</w:t>
      </w:r>
      <w:r w:rsidRPr="00DA2B0A">
        <w:t>r akan m</w:t>
      </w:r>
      <w:r w:rsidR="007F5CE1" w:rsidRPr="00DA2B0A">
        <w:t>e</w:t>
      </w:r>
      <w:r w:rsidR="007F5CE1" w:rsidRPr="00DA2B0A">
        <w:rPr>
          <w:color w:val="000000" w:themeColor="text1"/>
          <w:spacing w:val="-20"/>
          <w:w w:val="1"/>
        </w:rPr>
        <w:t>i</w:t>
      </w:r>
      <w:r w:rsidRPr="00DA2B0A">
        <w:t>ngg</w:t>
      </w:r>
      <w:r w:rsidR="007F5CE1" w:rsidRPr="00DA2B0A">
        <w:t>u</w:t>
      </w:r>
      <w:r w:rsidR="007F5CE1" w:rsidRPr="00DA2B0A">
        <w:rPr>
          <w:color w:val="000000" w:themeColor="text1"/>
          <w:spacing w:val="-20"/>
          <w:w w:val="1"/>
        </w:rPr>
        <w:t>i</w:t>
      </w:r>
      <w:r w:rsidRPr="00DA2B0A">
        <w:t>nakan b</w:t>
      </w:r>
      <w:r w:rsidR="007F5CE1" w:rsidRPr="00DA2B0A">
        <w:t>e</w:t>
      </w:r>
      <w:r w:rsidR="007F5CE1" w:rsidRPr="00DA2B0A">
        <w:rPr>
          <w:color w:val="000000" w:themeColor="text1"/>
          <w:spacing w:val="-20"/>
          <w:w w:val="1"/>
        </w:rPr>
        <w:t>i</w:t>
      </w:r>
      <w:r w:rsidRPr="00DA2B0A">
        <w:t>ban b</w:t>
      </w:r>
      <w:r w:rsidR="007F5CE1" w:rsidRPr="00DA2B0A">
        <w:t>u</w:t>
      </w:r>
      <w:r w:rsidR="007F5CE1" w:rsidRPr="00DA2B0A">
        <w:rPr>
          <w:color w:val="000000" w:themeColor="text1"/>
          <w:spacing w:val="-20"/>
          <w:w w:val="1"/>
        </w:rPr>
        <w:t>i</w:t>
      </w:r>
      <w:r w:rsidRPr="00DA2B0A">
        <w:t>nga s</w:t>
      </w:r>
      <w:r w:rsidR="007F5CE1" w:rsidRPr="00DA2B0A">
        <w:t>e</w:t>
      </w:r>
      <w:r w:rsidR="007F5CE1" w:rsidRPr="00DA2B0A">
        <w:rPr>
          <w:color w:val="000000" w:themeColor="text1"/>
          <w:spacing w:val="-20"/>
          <w:w w:val="1"/>
        </w:rPr>
        <w:t>i</w:t>
      </w:r>
      <w:r w:rsidRPr="00DA2B0A">
        <w:t>bagai p</w:t>
      </w:r>
      <w:r w:rsidR="007F5CE1" w:rsidRPr="00DA2B0A">
        <w:t>e</w:t>
      </w:r>
      <w:r w:rsidR="007F5CE1" w:rsidRPr="00DA2B0A">
        <w:rPr>
          <w:color w:val="000000" w:themeColor="text1"/>
          <w:spacing w:val="-20"/>
          <w:w w:val="1"/>
        </w:rPr>
        <w:t>i</w:t>
      </w:r>
      <w:r w:rsidRPr="00DA2B0A">
        <w:t>ng</w:t>
      </w:r>
      <w:r w:rsidR="007F5CE1" w:rsidRPr="00DA2B0A">
        <w:t>u</w:t>
      </w:r>
      <w:r w:rsidR="007F5CE1" w:rsidRPr="00DA2B0A">
        <w:rPr>
          <w:color w:val="000000" w:themeColor="text1"/>
          <w:spacing w:val="-20"/>
          <w:w w:val="1"/>
        </w:rPr>
        <w:t>i</w:t>
      </w:r>
      <w:r w:rsidRPr="00DA2B0A">
        <w:t xml:space="preserve">rang pajak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m</w:t>
      </w:r>
      <w:r w:rsidR="007F5CE1" w:rsidRPr="00DA2B0A">
        <w:t>e</w:t>
      </w:r>
      <w:r w:rsidR="007F5CE1" w:rsidRPr="00DA2B0A">
        <w:rPr>
          <w:color w:val="000000" w:themeColor="text1"/>
          <w:spacing w:val="-20"/>
          <w:w w:val="1"/>
        </w:rPr>
        <w:t>i</w:t>
      </w:r>
      <w:r w:rsidRPr="00DA2B0A">
        <w:t>ningkatkan k</w:t>
      </w:r>
      <w:r w:rsidR="007F5CE1" w:rsidRPr="00DA2B0A">
        <w:t>e</w:t>
      </w:r>
      <w:r w:rsidR="007F5CE1" w:rsidRPr="00DA2B0A">
        <w:rPr>
          <w:color w:val="000000" w:themeColor="text1"/>
          <w:spacing w:val="-20"/>
          <w:w w:val="1"/>
        </w:rPr>
        <w:t>i</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ngan di masa d</w:t>
      </w:r>
      <w:r w:rsidR="007F5CE1" w:rsidRPr="00DA2B0A">
        <w:t>e</w:t>
      </w:r>
      <w:r w:rsidR="007F5CE1" w:rsidRPr="00DA2B0A">
        <w:rPr>
          <w:color w:val="000000" w:themeColor="text1"/>
          <w:spacing w:val="-20"/>
          <w:w w:val="1"/>
        </w:rPr>
        <w:t>i</w:t>
      </w:r>
      <w:r w:rsidRPr="00DA2B0A">
        <w:t>pan. B</w:t>
      </w:r>
      <w:r w:rsidR="007F5CE1" w:rsidRPr="00DA2B0A">
        <w:t>e</w:t>
      </w:r>
      <w:r w:rsidR="007F5CE1" w:rsidRPr="00DA2B0A">
        <w:rPr>
          <w:color w:val="000000" w:themeColor="text1"/>
          <w:spacing w:val="-20"/>
          <w:w w:val="1"/>
        </w:rPr>
        <w:t>i</w:t>
      </w:r>
      <w:r w:rsidRPr="00DA2B0A">
        <w:t>ban pajak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akan l</w:t>
      </w:r>
      <w:r w:rsidR="007F5CE1" w:rsidRPr="00DA2B0A">
        <w:t>e</w:t>
      </w:r>
      <w:r w:rsidR="007F5CE1" w:rsidRPr="00DA2B0A">
        <w:rPr>
          <w:color w:val="000000" w:themeColor="text1"/>
          <w:spacing w:val="-20"/>
          <w:w w:val="1"/>
        </w:rPr>
        <w:t>i</w:t>
      </w:r>
      <w:r w:rsidRPr="00DA2B0A">
        <w:t>bih r</w:t>
      </w:r>
      <w:r w:rsidR="007F5CE1" w:rsidRPr="00DA2B0A">
        <w:t>e</w:t>
      </w:r>
      <w:r w:rsidR="007F5CE1" w:rsidRPr="00DA2B0A">
        <w:rPr>
          <w:color w:val="000000" w:themeColor="text1"/>
          <w:spacing w:val="-20"/>
          <w:w w:val="1"/>
        </w:rPr>
        <w:t>i</w:t>
      </w:r>
      <w:r w:rsidRPr="00DA2B0A">
        <w:t>ndah jika biaya b</w:t>
      </w:r>
      <w:r w:rsidR="007F5CE1" w:rsidRPr="00DA2B0A">
        <w:t>u</w:t>
      </w:r>
      <w:r w:rsidR="007F5CE1" w:rsidRPr="00DA2B0A">
        <w:rPr>
          <w:color w:val="000000" w:themeColor="text1"/>
          <w:spacing w:val="-20"/>
          <w:w w:val="1"/>
        </w:rPr>
        <w:t>i</w:t>
      </w:r>
      <w:r w:rsidRPr="00DA2B0A">
        <w:t>nga dig</w:t>
      </w:r>
      <w:r w:rsidR="007F5CE1" w:rsidRPr="00DA2B0A">
        <w:t>u</w:t>
      </w:r>
      <w:r w:rsidR="007F5CE1" w:rsidRPr="00DA2B0A">
        <w:rPr>
          <w:color w:val="000000" w:themeColor="text1"/>
          <w:spacing w:val="-20"/>
          <w:w w:val="1"/>
        </w:rPr>
        <w:t>i</w:t>
      </w:r>
      <w:r w:rsidRPr="00DA2B0A">
        <w:t>nakan s</w:t>
      </w:r>
      <w:r w:rsidR="007F5CE1" w:rsidRPr="00DA2B0A">
        <w:t>e</w:t>
      </w:r>
      <w:r w:rsidR="007F5CE1" w:rsidRPr="00DA2B0A">
        <w:rPr>
          <w:color w:val="000000" w:themeColor="text1"/>
          <w:spacing w:val="-20"/>
          <w:w w:val="1"/>
        </w:rPr>
        <w:t>i</w:t>
      </w:r>
      <w:r w:rsidRPr="00DA2B0A">
        <w:t>bagai tax shi</w:t>
      </w:r>
      <w:r w:rsidR="007F5CE1" w:rsidRPr="00DA2B0A">
        <w:t>e</w:t>
      </w:r>
      <w:r w:rsidR="007F5CE1" w:rsidRPr="00DA2B0A">
        <w:rPr>
          <w:color w:val="000000" w:themeColor="text1"/>
          <w:spacing w:val="-20"/>
          <w:w w:val="1"/>
        </w:rPr>
        <w:t>i</w:t>
      </w:r>
      <w:r w:rsidRPr="00DA2B0A">
        <w:t xml:space="preserve">ld. </w:t>
      </w:r>
      <w:r w:rsidR="007F5CE1" w:rsidRPr="00DA2B0A">
        <w:t>U</w:t>
      </w:r>
      <w:r w:rsidR="007F5CE1" w:rsidRPr="00DA2B0A">
        <w:rPr>
          <w:color w:val="000000" w:themeColor="text1"/>
          <w:spacing w:val="-20"/>
          <w:w w:val="1"/>
        </w:rPr>
        <w:t>i</w:t>
      </w:r>
      <w:r w:rsidRPr="00DA2B0A">
        <w:t>tang yang b</w:t>
      </w:r>
      <w:r w:rsidR="007F5CE1" w:rsidRPr="00DA2B0A">
        <w:t>e</w:t>
      </w:r>
      <w:r w:rsidR="007F5CE1" w:rsidRPr="00DA2B0A">
        <w:rPr>
          <w:color w:val="000000" w:themeColor="text1"/>
          <w:spacing w:val="-20"/>
          <w:w w:val="1"/>
        </w:rPr>
        <w:t>i</w:t>
      </w:r>
      <w:r w:rsidRPr="00DA2B0A">
        <w:t>sar m</w:t>
      </w:r>
      <w:r w:rsidR="007F5CE1" w:rsidRPr="00DA2B0A">
        <w:t>e</w:t>
      </w:r>
      <w:r w:rsidR="007F5CE1" w:rsidRPr="00DA2B0A">
        <w:rPr>
          <w:color w:val="000000" w:themeColor="text1"/>
          <w:spacing w:val="-20"/>
          <w:w w:val="1"/>
        </w:rPr>
        <w:t>i</w:t>
      </w:r>
      <w:r w:rsidRPr="00DA2B0A">
        <w:t>mb</w:t>
      </w:r>
      <w:r w:rsidR="007F5CE1" w:rsidRPr="00DA2B0A">
        <w:t>u</w:t>
      </w:r>
      <w:r w:rsidR="007F5CE1" w:rsidRPr="00DA2B0A">
        <w:rPr>
          <w:color w:val="000000" w:themeColor="text1"/>
          <w:spacing w:val="-20"/>
          <w:w w:val="1"/>
        </w:rPr>
        <w:t>i</w:t>
      </w:r>
      <w:r w:rsidRPr="00DA2B0A">
        <w:t>at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m</w:t>
      </w:r>
      <w:r w:rsidR="007F5CE1" w:rsidRPr="00DA2B0A">
        <w:t>e</w:t>
      </w:r>
      <w:r w:rsidR="007F5CE1" w:rsidRPr="00DA2B0A">
        <w:rPr>
          <w:color w:val="000000" w:themeColor="text1"/>
          <w:spacing w:val="-20"/>
          <w:w w:val="1"/>
        </w:rPr>
        <w:t>i</w:t>
      </w:r>
      <w:r w:rsidRPr="00DA2B0A">
        <w:t>mp</w:t>
      </w:r>
      <w:r w:rsidR="007F5CE1" w:rsidRPr="00DA2B0A">
        <w:t>e</w:t>
      </w:r>
      <w:r w:rsidR="007F5CE1" w:rsidRPr="00DA2B0A">
        <w:rPr>
          <w:color w:val="000000" w:themeColor="text1"/>
          <w:spacing w:val="-20"/>
          <w:w w:val="1"/>
        </w:rPr>
        <w:t>i</w:t>
      </w:r>
      <w:r w:rsidRPr="00DA2B0A">
        <w:t>rol</w:t>
      </w:r>
      <w:r w:rsidR="007F5CE1" w:rsidRPr="00DA2B0A">
        <w:t>e</w:t>
      </w:r>
      <w:r w:rsidR="007F5CE1" w:rsidRPr="00DA2B0A">
        <w:rPr>
          <w:color w:val="000000" w:themeColor="text1"/>
          <w:spacing w:val="-20"/>
          <w:w w:val="1"/>
        </w:rPr>
        <w:t>i</w:t>
      </w:r>
      <w:r w:rsidRPr="00DA2B0A">
        <w:t>h ins</w:t>
      </w:r>
      <w:r w:rsidR="007F5CE1" w:rsidRPr="00DA2B0A">
        <w:t>e</w:t>
      </w:r>
      <w:r w:rsidR="007F5CE1" w:rsidRPr="00DA2B0A">
        <w:rPr>
          <w:color w:val="000000" w:themeColor="text1"/>
          <w:spacing w:val="-20"/>
          <w:w w:val="1"/>
        </w:rPr>
        <w:t>i</w:t>
      </w:r>
      <w:r w:rsidRPr="00DA2B0A">
        <w:t>ntif pajak b</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pa k</w:t>
      </w:r>
      <w:r w:rsidR="007F5CE1" w:rsidRPr="00DA2B0A">
        <w:t>e</w:t>
      </w:r>
      <w:r w:rsidR="007F5CE1" w:rsidRPr="00DA2B0A">
        <w:rPr>
          <w:color w:val="000000" w:themeColor="text1"/>
          <w:spacing w:val="-20"/>
          <w:w w:val="1"/>
        </w:rPr>
        <w:t>i</w:t>
      </w:r>
      <w:r w:rsidRPr="00DA2B0A">
        <w:t>ringanan pajak atas b</w:t>
      </w:r>
      <w:r w:rsidR="007F5CE1" w:rsidRPr="00DA2B0A">
        <w:t>u</w:t>
      </w:r>
      <w:r w:rsidR="007F5CE1" w:rsidRPr="00DA2B0A">
        <w:rPr>
          <w:color w:val="000000" w:themeColor="text1"/>
          <w:spacing w:val="-20"/>
          <w:w w:val="1"/>
        </w:rPr>
        <w:t>i</w:t>
      </w:r>
      <w:r w:rsidRPr="00DA2B0A">
        <w:t>nga pinjaman s</w:t>
      </w:r>
      <w:r w:rsidR="007F5CE1" w:rsidRPr="00DA2B0A">
        <w:t>e</w:t>
      </w:r>
      <w:r w:rsidR="007F5CE1" w:rsidRPr="00DA2B0A">
        <w:rPr>
          <w:color w:val="000000" w:themeColor="text1"/>
          <w:spacing w:val="-20"/>
          <w:w w:val="1"/>
        </w:rPr>
        <w:t>i</w:t>
      </w:r>
      <w:r w:rsidRPr="00DA2B0A">
        <w:t>s</w:t>
      </w:r>
      <w:r w:rsidR="007F5CE1" w:rsidRPr="00DA2B0A">
        <w:t>u</w:t>
      </w:r>
      <w:r w:rsidR="007F5CE1" w:rsidRPr="00DA2B0A">
        <w:rPr>
          <w:color w:val="000000" w:themeColor="text1"/>
          <w:spacing w:val="-20"/>
          <w:w w:val="1"/>
        </w:rPr>
        <w:t>i</w:t>
      </w:r>
      <w:r w:rsidRPr="00DA2B0A">
        <w:t>ai d</w:t>
      </w:r>
      <w:r w:rsidR="007F5CE1" w:rsidRPr="00DA2B0A">
        <w:t>e</w:t>
      </w:r>
      <w:r w:rsidR="007F5CE1" w:rsidRPr="00DA2B0A">
        <w:rPr>
          <w:color w:val="000000" w:themeColor="text1"/>
          <w:spacing w:val="-20"/>
          <w:w w:val="1"/>
        </w:rPr>
        <w:t>i</w:t>
      </w:r>
      <w:r w:rsidRPr="00DA2B0A">
        <w:t>ngan k</w:t>
      </w:r>
      <w:r w:rsidR="007F5CE1" w:rsidRPr="00DA2B0A">
        <w:t>e</w:t>
      </w:r>
      <w:r w:rsidR="007F5CE1" w:rsidRPr="00DA2B0A">
        <w:rPr>
          <w:color w:val="000000" w:themeColor="text1"/>
          <w:spacing w:val="-20"/>
          <w:w w:val="1"/>
        </w:rPr>
        <w:t>i</w:t>
      </w:r>
      <w:r w:rsidRPr="00DA2B0A">
        <w:t>t</w:t>
      </w:r>
      <w:r w:rsidR="007F5CE1" w:rsidRPr="00DA2B0A">
        <w:t>e</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an Pasal 6 ayat (1) h</w:t>
      </w:r>
      <w:r w:rsidR="007F5CE1" w:rsidRPr="00DA2B0A">
        <w:t>u</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 xml:space="preserve">f a </w:t>
      </w:r>
      <w:r w:rsidR="007F5CE1" w:rsidRPr="00DA2B0A">
        <w:t>U</w:t>
      </w:r>
      <w:r w:rsidR="007F5CE1" w:rsidRPr="00DA2B0A">
        <w:rPr>
          <w:color w:val="000000" w:themeColor="text1"/>
          <w:spacing w:val="-20"/>
          <w:w w:val="1"/>
        </w:rPr>
        <w:t>i</w:t>
      </w:r>
      <w:r w:rsidRPr="00DA2B0A">
        <w:t>ndang-</w:t>
      </w:r>
      <w:r w:rsidR="007F5CE1" w:rsidRPr="00DA2B0A">
        <w:t>U</w:t>
      </w:r>
      <w:r w:rsidR="007F5CE1" w:rsidRPr="00DA2B0A">
        <w:rPr>
          <w:color w:val="000000" w:themeColor="text1"/>
          <w:spacing w:val="-20"/>
          <w:w w:val="1"/>
        </w:rPr>
        <w:t>i</w:t>
      </w:r>
      <w:r w:rsidRPr="00DA2B0A">
        <w:t>ndang Nomor 36 Tah</w:t>
      </w:r>
      <w:r w:rsidR="007F5CE1" w:rsidRPr="00DA2B0A">
        <w:t>u</w:t>
      </w:r>
      <w:r w:rsidR="007F5CE1" w:rsidRPr="00DA2B0A">
        <w:rPr>
          <w:color w:val="000000" w:themeColor="text1"/>
          <w:spacing w:val="-20"/>
          <w:w w:val="1"/>
        </w:rPr>
        <w:t>i</w:t>
      </w:r>
      <w:r w:rsidRPr="00DA2B0A">
        <w:t>n 2008. D</w:t>
      </w:r>
      <w:r w:rsidR="007F5CE1" w:rsidRPr="00DA2B0A">
        <w:t>e</w:t>
      </w:r>
      <w:r w:rsidR="007F5CE1" w:rsidRPr="00DA2B0A">
        <w:rPr>
          <w:color w:val="000000" w:themeColor="text1"/>
          <w:spacing w:val="-20"/>
          <w:w w:val="1"/>
        </w:rPr>
        <w:t>i</w:t>
      </w:r>
      <w:r w:rsidRPr="00DA2B0A">
        <w:t>ngan d</w:t>
      </w:r>
      <w:r w:rsidR="007F5CE1" w:rsidRPr="00DA2B0A">
        <w:t>e</w:t>
      </w:r>
      <w:r w:rsidR="007F5CE1" w:rsidRPr="00DA2B0A">
        <w:rPr>
          <w:color w:val="000000" w:themeColor="text1"/>
          <w:spacing w:val="-20"/>
          <w:w w:val="1"/>
        </w:rPr>
        <w:t>i</w:t>
      </w:r>
      <w:r w:rsidRPr="00DA2B0A">
        <w:t>mikian, s</w:t>
      </w:r>
      <w:r w:rsidR="007F5CE1" w:rsidRPr="00DA2B0A">
        <w:t>e</w:t>
      </w:r>
      <w:r w:rsidR="007F5CE1" w:rsidRPr="00DA2B0A">
        <w:rPr>
          <w:color w:val="000000" w:themeColor="text1"/>
          <w:spacing w:val="-20"/>
          <w:w w:val="1"/>
        </w:rPr>
        <w:t>i</w:t>
      </w:r>
      <w:r w:rsidRPr="00DA2B0A">
        <w:t xml:space="preserve">makin tinggi tingkat </w:t>
      </w:r>
      <w:r w:rsidR="007F5CE1" w:rsidRPr="00DA2B0A">
        <w:t>u</w:t>
      </w:r>
      <w:r w:rsidR="007F5CE1" w:rsidRPr="00DA2B0A">
        <w:rPr>
          <w:color w:val="000000" w:themeColor="text1"/>
          <w:spacing w:val="-20"/>
          <w:w w:val="1"/>
        </w:rPr>
        <w:t>i</w:t>
      </w:r>
      <w:r w:rsidRPr="00DA2B0A">
        <w:t>tang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maka S</w:t>
      </w:r>
      <w:r w:rsidR="007F5CE1" w:rsidRPr="00DA2B0A">
        <w:t>e</w:t>
      </w:r>
      <w:r w:rsidR="007F5CE1" w:rsidRPr="00DA2B0A">
        <w:rPr>
          <w:color w:val="000000" w:themeColor="text1"/>
          <w:spacing w:val="-20"/>
          <w:w w:val="1"/>
        </w:rPr>
        <w:t>i</w:t>
      </w:r>
      <w:r w:rsidRPr="00DA2B0A">
        <w:t>makin r</w:t>
      </w:r>
      <w:r w:rsidR="007F5CE1" w:rsidRPr="00DA2B0A">
        <w:t>e</w:t>
      </w:r>
      <w:r w:rsidR="007F5CE1" w:rsidRPr="00DA2B0A">
        <w:rPr>
          <w:color w:val="000000" w:themeColor="text1"/>
          <w:spacing w:val="-20"/>
          <w:w w:val="1"/>
        </w:rPr>
        <w:t>i</w:t>
      </w:r>
      <w:r w:rsidRPr="00DA2B0A">
        <w:t>ndah. tarif pajak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Hal ini did</w:t>
      </w:r>
      <w:r w:rsidR="007F5CE1" w:rsidRPr="00DA2B0A">
        <w:t>u</w:t>
      </w:r>
      <w:r w:rsidR="007F5CE1" w:rsidRPr="00DA2B0A">
        <w:rPr>
          <w:color w:val="000000" w:themeColor="text1"/>
          <w:spacing w:val="-20"/>
          <w:w w:val="1"/>
        </w:rPr>
        <w:t>i</w:t>
      </w:r>
      <w:r w:rsidRPr="00DA2B0A">
        <w:t>k</w:t>
      </w:r>
      <w:r w:rsidR="007F5CE1" w:rsidRPr="00DA2B0A">
        <w:t>u</w:t>
      </w:r>
      <w:r w:rsidR="007F5CE1" w:rsidRPr="00DA2B0A">
        <w:rPr>
          <w:color w:val="000000" w:themeColor="text1"/>
          <w:spacing w:val="-20"/>
          <w:w w:val="1"/>
        </w:rPr>
        <w:t>i</w:t>
      </w:r>
      <w:r w:rsidRPr="00DA2B0A">
        <w:t>ng ol</w:t>
      </w:r>
      <w:r w:rsidR="007F5CE1" w:rsidRPr="00DA2B0A">
        <w:t>e</w:t>
      </w:r>
      <w:r w:rsidR="007F5CE1" w:rsidRPr="00DA2B0A">
        <w:rPr>
          <w:color w:val="000000" w:themeColor="text1"/>
          <w:spacing w:val="-20"/>
          <w:w w:val="1"/>
        </w:rPr>
        <w:t>i</w:t>
      </w:r>
      <w:r w:rsidRPr="00DA2B0A">
        <w:t>h p</w:t>
      </w:r>
      <w:r w:rsidR="007F5CE1" w:rsidRPr="00DA2B0A">
        <w:t>e</w:t>
      </w:r>
      <w:r w:rsidR="007F5CE1" w:rsidRPr="00DA2B0A">
        <w:rPr>
          <w:color w:val="000000" w:themeColor="text1"/>
          <w:spacing w:val="-20"/>
          <w:w w:val="1"/>
        </w:rPr>
        <w:t>i</w:t>
      </w:r>
      <w:r w:rsidRPr="00DA2B0A">
        <w:t>n</w:t>
      </w:r>
      <w:r w:rsidR="007F5CE1" w:rsidRPr="00DA2B0A">
        <w:t>e</w:t>
      </w:r>
      <w:r w:rsidR="007F5CE1" w:rsidRPr="00DA2B0A">
        <w:rPr>
          <w:color w:val="000000" w:themeColor="text1"/>
          <w:spacing w:val="-20"/>
          <w:w w:val="1"/>
        </w:rPr>
        <w:t>i</w:t>
      </w:r>
      <w:r w:rsidRPr="00DA2B0A">
        <w:t>litian yang dilak</w:t>
      </w:r>
      <w:r w:rsidR="007F5CE1" w:rsidRPr="00DA2B0A">
        <w:t>u</w:t>
      </w:r>
      <w:r w:rsidR="007F5CE1" w:rsidRPr="00DA2B0A">
        <w:rPr>
          <w:color w:val="000000" w:themeColor="text1"/>
          <w:spacing w:val="-20"/>
          <w:w w:val="1"/>
        </w:rPr>
        <w:t>i</w:t>
      </w:r>
      <w:r w:rsidRPr="00DA2B0A">
        <w:t>kan (Sinaga &amp; S</w:t>
      </w:r>
      <w:r w:rsidR="007F5CE1" w:rsidRPr="00DA2B0A">
        <w:t>u</w:t>
      </w:r>
      <w:r w:rsidR="007F5CE1" w:rsidRPr="00DA2B0A">
        <w:rPr>
          <w:color w:val="000000" w:themeColor="text1"/>
          <w:spacing w:val="-20"/>
          <w:w w:val="1"/>
        </w:rPr>
        <w:t>i</w:t>
      </w:r>
      <w:r w:rsidRPr="00DA2B0A">
        <w:t>kartha, 2018) m</w:t>
      </w:r>
      <w:r w:rsidR="007F5CE1" w:rsidRPr="00DA2B0A">
        <w:t>e</w:t>
      </w:r>
      <w:r w:rsidR="007F5CE1" w:rsidRPr="00DA2B0A">
        <w:rPr>
          <w:color w:val="000000" w:themeColor="text1"/>
          <w:spacing w:val="-20"/>
          <w:w w:val="1"/>
        </w:rPr>
        <w:t>i</w:t>
      </w:r>
      <w:r w:rsidRPr="00DA2B0A">
        <w:t>nyatakan bahwa l</w:t>
      </w:r>
      <w:r w:rsidR="007F5CE1" w:rsidRPr="00DA2B0A">
        <w:t>e</w:t>
      </w:r>
      <w:r w:rsidR="007F5CE1" w:rsidRPr="00DA2B0A">
        <w:rPr>
          <w:color w:val="000000" w:themeColor="text1"/>
          <w:spacing w:val="-20"/>
          <w:w w:val="1"/>
        </w:rPr>
        <w:t>i</w:t>
      </w:r>
      <w:r w:rsidRPr="00DA2B0A">
        <w:t>v</w:t>
      </w:r>
      <w:r w:rsidR="007F5CE1" w:rsidRPr="00DA2B0A">
        <w:t>e</w:t>
      </w:r>
      <w:r w:rsidR="007F5CE1" w:rsidRPr="00DA2B0A">
        <w:rPr>
          <w:color w:val="000000" w:themeColor="text1"/>
          <w:spacing w:val="-20"/>
          <w:w w:val="1"/>
        </w:rPr>
        <w:t>i</w:t>
      </w:r>
      <w:r w:rsidRPr="00DA2B0A">
        <w:t>rag</w:t>
      </w:r>
      <w:r w:rsidR="007F5CE1" w:rsidRPr="00DA2B0A">
        <w:t>e</w:t>
      </w:r>
      <w:r w:rsidR="007F5CE1" w:rsidRPr="00DA2B0A">
        <w:rPr>
          <w:color w:val="000000" w:themeColor="text1"/>
          <w:spacing w:val="-20"/>
          <w:w w:val="1"/>
        </w:rPr>
        <w:t>i</w:t>
      </w:r>
      <w:r w:rsidRPr="00DA2B0A">
        <w:t xml:space="preserve"> (D</w:t>
      </w:r>
      <w:r w:rsidR="007F5CE1" w:rsidRPr="00DA2B0A">
        <w:t>E</w:t>
      </w:r>
      <w:r w:rsidR="007F5CE1" w:rsidRPr="00DA2B0A">
        <w:rPr>
          <w:color w:val="000000" w:themeColor="text1"/>
          <w:spacing w:val="-20"/>
          <w:w w:val="1"/>
        </w:rPr>
        <w:t>i</w:t>
      </w:r>
      <w:r w:rsidRPr="00DA2B0A">
        <w:t>R) m</w:t>
      </w:r>
      <w:r w:rsidR="007F5CE1" w:rsidRPr="00DA2B0A">
        <w:t>e</w:t>
      </w:r>
      <w:r w:rsidR="007F5CE1" w:rsidRPr="00DA2B0A">
        <w:rPr>
          <w:color w:val="000000" w:themeColor="text1"/>
          <w:spacing w:val="-20"/>
          <w:w w:val="1"/>
        </w:rPr>
        <w:t>i</w:t>
      </w:r>
      <w:r w:rsidRPr="00DA2B0A">
        <w:t>miliki 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positif t</w:t>
      </w:r>
      <w:r w:rsidR="007F5CE1" w:rsidRPr="00DA2B0A">
        <w:t>e</w:t>
      </w:r>
      <w:r w:rsidR="007F5CE1" w:rsidRPr="00DA2B0A">
        <w:rPr>
          <w:color w:val="000000" w:themeColor="text1"/>
          <w:spacing w:val="-20"/>
          <w:w w:val="1"/>
        </w:rPr>
        <w:t>i</w:t>
      </w:r>
      <w:r w:rsidRPr="00DA2B0A">
        <w:t>rhadap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B</w:t>
      </w:r>
      <w:r w:rsidR="007F5CE1" w:rsidRPr="00DA2B0A">
        <w:t>e</w:t>
      </w:r>
      <w:r w:rsidR="007F5CE1" w:rsidRPr="00DA2B0A">
        <w:rPr>
          <w:color w:val="000000" w:themeColor="text1"/>
          <w:spacing w:val="-20"/>
          <w:w w:val="1"/>
        </w:rPr>
        <w:t>i</w:t>
      </w:r>
      <w:r w:rsidRPr="00DA2B0A">
        <w:t xml:space="preserve">rdasarkan </w:t>
      </w:r>
      <w:r w:rsidR="007F5CE1" w:rsidRPr="00DA2B0A">
        <w:t>u</w:t>
      </w:r>
      <w:r w:rsidR="007F5CE1" w:rsidRPr="00DA2B0A">
        <w:rPr>
          <w:color w:val="000000" w:themeColor="text1"/>
          <w:spacing w:val="-20"/>
          <w:w w:val="1"/>
        </w:rPr>
        <w:t>i</w:t>
      </w:r>
      <w:r w:rsidRPr="00DA2B0A">
        <w:t>raian diatas, maka hipot</w:t>
      </w:r>
      <w:r w:rsidR="007F5CE1" w:rsidRPr="00DA2B0A">
        <w:t>e</w:t>
      </w:r>
      <w:r w:rsidR="007F5CE1" w:rsidRPr="00DA2B0A">
        <w:rPr>
          <w:color w:val="000000" w:themeColor="text1"/>
          <w:spacing w:val="-20"/>
          <w:w w:val="1"/>
        </w:rPr>
        <w:t>i</w:t>
      </w:r>
      <w:r w:rsidRPr="00DA2B0A">
        <w:t>sis yang akan di</w:t>
      </w:r>
      <w:r w:rsidR="007F5CE1" w:rsidRPr="00DA2B0A">
        <w:t>u</w:t>
      </w:r>
      <w:r w:rsidR="007F5CE1" w:rsidRPr="00DA2B0A">
        <w:rPr>
          <w:color w:val="000000" w:themeColor="text1"/>
          <w:spacing w:val="-20"/>
          <w:w w:val="1"/>
        </w:rPr>
        <w:t>i</w:t>
      </w:r>
      <w:r w:rsidRPr="00DA2B0A">
        <w:t>ji dalam p</w:t>
      </w:r>
      <w:r w:rsidR="007F5CE1" w:rsidRPr="00DA2B0A">
        <w:t>e</w:t>
      </w:r>
      <w:r w:rsidR="007F5CE1" w:rsidRPr="00DA2B0A">
        <w:rPr>
          <w:color w:val="000000" w:themeColor="text1"/>
          <w:spacing w:val="-20"/>
          <w:w w:val="1"/>
        </w:rPr>
        <w:t>i</w:t>
      </w:r>
      <w:r w:rsidRPr="00DA2B0A">
        <w:t>n</w:t>
      </w:r>
      <w:r w:rsidR="007F5CE1" w:rsidRPr="00DA2B0A">
        <w:t>e</w:t>
      </w:r>
      <w:r w:rsidR="007F5CE1" w:rsidRPr="00DA2B0A">
        <w:rPr>
          <w:color w:val="000000" w:themeColor="text1"/>
          <w:spacing w:val="-20"/>
          <w:w w:val="1"/>
        </w:rPr>
        <w:t>i</w:t>
      </w:r>
      <w:r w:rsidRPr="00DA2B0A">
        <w:t>litian ini dit</w:t>
      </w:r>
      <w:r w:rsidR="007F5CE1" w:rsidRPr="00DA2B0A">
        <w:t>u</w:t>
      </w:r>
      <w:r w:rsidR="007F5CE1" w:rsidRPr="00DA2B0A">
        <w:rPr>
          <w:color w:val="000000" w:themeColor="text1"/>
          <w:spacing w:val="-20"/>
          <w:w w:val="1"/>
        </w:rPr>
        <w:t>i</w:t>
      </w:r>
      <w:r w:rsidRPr="00DA2B0A">
        <w:t>lis dalam b</w:t>
      </w:r>
      <w:r w:rsidR="007F5CE1" w:rsidRPr="00DA2B0A">
        <w:t>e</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yait</w:t>
      </w:r>
      <w:r w:rsidR="007F5CE1" w:rsidRPr="00DA2B0A">
        <w:t>u</w:t>
      </w:r>
      <w:r w:rsidR="007F5CE1" w:rsidRPr="00DA2B0A">
        <w:rPr>
          <w:color w:val="000000" w:themeColor="text1"/>
          <w:spacing w:val="-20"/>
          <w:w w:val="1"/>
        </w:rPr>
        <w:t>i</w:t>
      </w:r>
      <w:r w:rsidRPr="00DA2B0A">
        <w:t>:</w:t>
      </w:r>
    </w:p>
    <w:p w14:paraId="6BE1B6CF" w14:textId="4CDCA03B" w:rsidR="00847781" w:rsidRPr="00DA2B0A" w:rsidRDefault="00847781" w:rsidP="00DA2B0A">
      <w:pPr>
        <w:autoSpaceDE w:val="0"/>
        <w:autoSpaceDN w:val="0"/>
        <w:adjustRightInd w:val="0"/>
        <w:jc w:val="both"/>
        <w:rPr>
          <w:color w:val="000000" w:themeColor="text1"/>
        </w:rPr>
      </w:pPr>
      <w:r w:rsidRPr="00DA2B0A">
        <w:rPr>
          <w:bCs/>
          <w:color w:val="000000" w:themeColor="text1"/>
        </w:rPr>
        <w:t>H2</w:t>
      </w:r>
      <w:r w:rsidRPr="00DA2B0A">
        <w:rPr>
          <w:b/>
          <w:bCs/>
          <w:color w:val="000000" w:themeColor="text1"/>
        </w:rPr>
        <w:t xml:space="preserve">: </w:t>
      </w:r>
      <w:r w:rsidRPr="00DA2B0A">
        <w:rPr>
          <w:i/>
          <w:iCs/>
          <w:color w:val="000000" w:themeColor="text1"/>
        </w:rPr>
        <w:t>L</w:t>
      </w:r>
      <w:r w:rsidR="007F5CE1" w:rsidRPr="00DA2B0A">
        <w:rPr>
          <w:i/>
          <w:iCs/>
          <w:color w:val="000000" w:themeColor="text1"/>
        </w:rPr>
        <w:t>e</w:t>
      </w:r>
      <w:r w:rsidR="007F5CE1" w:rsidRPr="00DA2B0A">
        <w:rPr>
          <w:i/>
          <w:iCs/>
          <w:color w:val="000000" w:themeColor="text1"/>
          <w:spacing w:val="-20"/>
          <w:w w:val="1"/>
        </w:rPr>
        <w:t>i</w:t>
      </w:r>
      <w:r w:rsidR="00C11D72" w:rsidRPr="00DA2B0A">
        <w:rPr>
          <w:i/>
          <w:iCs/>
          <w:color w:val="000000" w:themeColor="text1"/>
          <w:spacing w:val="-20"/>
          <w:w w:val="1"/>
        </w:rPr>
        <w:t>i</w:t>
      </w:r>
      <w:r w:rsidRPr="00DA2B0A">
        <w:rPr>
          <w:i/>
          <w:iCs/>
          <w:color w:val="000000" w:themeColor="text1"/>
        </w:rPr>
        <w:t>v</w:t>
      </w:r>
      <w:r w:rsidR="007F5CE1" w:rsidRPr="00DA2B0A">
        <w:rPr>
          <w:i/>
          <w:iCs/>
          <w:color w:val="000000" w:themeColor="text1"/>
        </w:rPr>
        <w:t>e</w:t>
      </w:r>
      <w:r w:rsidR="007F5CE1" w:rsidRPr="00DA2B0A">
        <w:rPr>
          <w:i/>
          <w:iCs/>
          <w:color w:val="000000" w:themeColor="text1"/>
          <w:spacing w:val="-20"/>
          <w:w w:val="1"/>
        </w:rPr>
        <w:t>i</w:t>
      </w:r>
      <w:r w:rsidR="00C11D72" w:rsidRPr="00DA2B0A">
        <w:rPr>
          <w:i/>
          <w:iCs/>
          <w:color w:val="000000" w:themeColor="text1"/>
          <w:spacing w:val="-20"/>
          <w:w w:val="1"/>
        </w:rPr>
        <w:t>i</w:t>
      </w:r>
      <w:r w:rsidRPr="00DA2B0A">
        <w:rPr>
          <w:i/>
          <w:iCs/>
          <w:color w:val="000000" w:themeColor="text1"/>
        </w:rPr>
        <w:t>rag</w:t>
      </w:r>
      <w:r w:rsidR="007F5CE1" w:rsidRPr="00DA2B0A">
        <w:rPr>
          <w:i/>
          <w:iCs/>
          <w:color w:val="000000" w:themeColor="text1"/>
        </w:rPr>
        <w:t>e</w:t>
      </w:r>
      <w:r w:rsidR="007F5CE1" w:rsidRPr="00DA2B0A">
        <w:rPr>
          <w:i/>
          <w:iCs/>
          <w:color w:val="000000" w:themeColor="text1"/>
          <w:spacing w:val="-20"/>
          <w:w w:val="1"/>
        </w:rPr>
        <w:t>i</w:t>
      </w:r>
      <w:r w:rsidR="00C11D72" w:rsidRPr="00DA2B0A">
        <w:rPr>
          <w:i/>
          <w:iCs/>
          <w:color w:val="000000" w:themeColor="text1"/>
          <w:spacing w:val="-20"/>
          <w:w w:val="1"/>
        </w:rPr>
        <w:t>i</w:t>
      </w:r>
      <w:r w:rsidRPr="00DA2B0A">
        <w:rPr>
          <w:i/>
          <w:iCs/>
          <w:color w:val="000000" w:themeColor="text1"/>
        </w:rPr>
        <w:t xml:space="preserve"> </w:t>
      </w:r>
      <w:r w:rsidRPr="00DA2B0A">
        <w:rPr>
          <w:color w:val="000000" w:themeColor="text1"/>
        </w:rPr>
        <w:t>b</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p</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gar</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h t</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 xml:space="preserve">rhadap </w:t>
      </w:r>
      <w:r w:rsidR="001F015B" w:rsidRPr="00DA2B0A">
        <w:rPr>
          <w:color w:val="000000" w:themeColor="text1"/>
        </w:rPr>
        <w:t>manaj</w:t>
      </w:r>
      <w:r w:rsidR="007F5CE1" w:rsidRPr="00DA2B0A">
        <w:rPr>
          <w:color w:val="000000" w:themeColor="text1"/>
        </w:rPr>
        <w:t>e</w:t>
      </w:r>
      <w:r w:rsidR="007F5CE1" w:rsidRPr="00DA2B0A">
        <w:rPr>
          <w:color w:val="000000" w:themeColor="text1"/>
          <w:spacing w:val="-20"/>
          <w:w w:val="1"/>
        </w:rPr>
        <w:t>i</w:t>
      </w:r>
      <w:r w:rsidR="001F015B" w:rsidRPr="00DA2B0A">
        <w:rPr>
          <w:color w:val="000000" w:themeColor="text1"/>
        </w:rPr>
        <w:t>m</w:t>
      </w:r>
      <w:r w:rsidR="007F5CE1" w:rsidRPr="00DA2B0A">
        <w:rPr>
          <w:color w:val="000000" w:themeColor="text1"/>
        </w:rPr>
        <w:t>e</w:t>
      </w:r>
      <w:r w:rsidR="007F5CE1" w:rsidRPr="00DA2B0A">
        <w:rPr>
          <w:color w:val="000000" w:themeColor="text1"/>
          <w:spacing w:val="-20"/>
          <w:w w:val="1"/>
        </w:rPr>
        <w:t>i</w:t>
      </w:r>
      <w:r w:rsidR="001F015B" w:rsidRPr="00DA2B0A">
        <w:rPr>
          <w:color w:val="000000" w:themeColor="text1"/>
        </w:rPr>
        <w:t>n pajak</w:t>
      </w:r>
    </w:p>
    <w:p w14:paraId="4D2F129E" w14:textId="77777777" w:rsidR="00847781" w:rsidRPr="00DA2B0A" w:rsidRDefault="00847781" w:rsidP="00DA2B0A">
      <w:pPr>
        <w:autoSpaceDE w:val="0"/>
        <w:autoSpaceDN w:val="0"/>
        <w:adjustRightInd w:val="0"/>
        <w:jc w:val="both"/>
        <w:rPr>
          <w:i/>
          <w:iCs/>
          <w:color w:val="000000" w:themeColor="text1"/>
        </w:rPr>
      </w:pPr>
    </w:p>
    <w:p w14:paraId="21EA1523" w14:textId="5D608381" w:rsidR="00847781" w:rsidRPr="00DA2B0A" w:rsidRDefault="00847781" w:rsidP="00DA2B0A">
      <w:pPr>
        <w:pStyle w:val="Heading3"/>
        <w:spacing w:before="0" w:beforeAutospacing="0" w:after="0" w:afterAutospacing="0"/>
        <w:contextualSpacing/>
        <w:jc w:val="both"/>
        <w:rPr>
          <w:color w:val="000000" w:themeColor="text1"/>
          <w:sz w:val="24"/>
          <w:szCs w:val="24"/>
        </w:rPr>
      </w:pPr>
      <w:bookmarkStart w:id="5" w:name="_Toc171224172"/>
      <w:r w:rsidRPr="00DA2B0A">
        <w:rPr>
          <w:color w:val="000000" w:themeColor="text1"/>
          <w:sz w:val="24"/>
          <w:szCs w:val="24"/>
        </w:rPr>
        <w:t xml:space="preserve">Pengaruh </w:t>
      </w:r>
      <w:r w:rsidR="001F015B" w:rsidRPr="00DA2B0A">
        <w:rPr>
          <w:color w:val="000000" w:themeColor="text1"/>
          <w:sz w:val="24"/>
          <w:szCs w:val="24"/>
        </w:rPr>
        <w:t xml:space="preserve">Intensitas Aset Tetap </w:t>
      </w:r>
      <w:r w:rsidRPr="00DA2B0A">
        <w:rPr>
          <w:color w:val="000000" w:themeColor="text1"/>
          <w:sz w:val="24"/>
          <w:szCs w:val="24"/>
        </w:rPr>
        <w:t xml:space="preserve">Terhadap </w:t>
      </w:r>
      <w:bookmarkEnd w:id="5"/>
      <w:r w:rsidR="001F015B" w:rsidRPr="00DA2B0A">
        <w:rPr>
          <w:color w:val="000000" w:themeColor="text1"/>
          <w:sz w:val="24"/>
          <w:szCs w:val="24"/>
        </w:rPr>
        <w:t>Manajemen Pajak</w:t>
      </w:r>
    </w:p>
    <w:p w14:paraId="7696B48E" w14:textId="61DB46CD" w:rsidR="001F015B" w:rsidRPr="00DA2B0A" w:rsidRDefault="001F015B" w:rsidP="00DA2B0A">
      <w:pPr>
        <w:autoSpaceDE w:val="0"/>
        <w:autoSpaceDN w:val="0"/>
        <w:adjustRightInd w:val="0"/>
        <w:ind w:firstLine="720"/>
        <w:jc w:val="both"/>
      </w:pPr>
      <w:r w:rsidRPr="00DA2B0A">
        <w:t>As</w:t>
      </w:r>
      <w:r w:rsidR="007F5CE1" w:rsidRPr="00DA2B0A">
        <w:t>e</w:t>
      </w:r>
      <w:r w:rsidR="007F5CE1" w:rsidRPr="00DA2B0A">
        <w:rPr>
          <w:color w:val="000000" w:themeColor="text1"/>
          <w:spacing w:val="-20"/>
          <w:w w:val="1"/>
        </w:rPr>
        <w:t>i</w:t>
      </w:r>
      <w:r w:rsidRPr="00DA2B0A">
        <w:t>t t</w:t>
      </w:r>
      <w:r w:rsidR="007F5CE1" w:rsidRPr="00DA2B0A">
        <w:t>e</w:t>
      </w:r>
      <w:r w:rsidR="007F5CE1" w:rsidRPr="00DA2B0A">
        <w:rPr>
          <w:color w:val="000000" w:themeColor="text1"/>
          <w:spacing w:val="-20"/>
          <w:w w:val="1"/>
        </w:rPr>
        <w:t>i</w:t>
      </w:r>
      <w:r w:rsidRPr="00DA2B0A">
        <w:t>tap m</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pakan as</w:t>
      </w:r>
      <w:r w:rsidR="007F5CE1" w:rsidRPr="00DA2B0A">
        <w:t>e</w:t>
      </w:r>
      <w:r w:rsidR="007F5CE1" w:rsidRPr="00DA2B0A">
        <w:rPr>
          <w:color w:val="000000" w:themeColor="text1"/>
          <w:spacing w:val="-20"/>
          <w:w w:val="1"/>
        </w:rPr>
        <w:t>i</w:t>
      </w:r>
      <w:r w:rsidRPr="00DA2B0A">
        <w:t>t b</w:t>
      </w:r>
      <w:r w:rsidR="007F5CE1" w:rsidRPr="00DA2B0A">
        <w:t>e</w:t>
      </w:r>
      <w:r w:rsidR="007F5CE1" w:rsidRPr="00DA2B0A">
        <w:rPr>
          <w:color w:val="000000" w:themeColor="text1"/>
          <w:spacing w:val="-20"/>
          <w:w w:val="1"/>
        </w:rPr>
        <w:t>i</w:t>
      </w:r>
      <w:r w:rsidRPr="00DA2B0A">
        <w:t>rw</w:t>
      </w:r>
      <w:r w:rsidR="007F5CE1" w:rsidRPr="00DA2B0A">
        <w:t>u</w:t>
      </w:r>
      <w:r w:rsidR="007F5CE1" w:rsidRPr="00DA2B0A">
        <w:rPr>
          <w:color w:val="000000" w:themeColor="text1"/>
          <w:spacing w:val="-20"/>
          <w:w w:val="1"/>
        </w:rPr>
        <w:t>i</w:t>
      </w:r>
      <w:r w:rsidRPr="00DA2B0A">
        <w:t>j</w:t>
      </w:r>
      <w:r w:rsidR="007F5CE1" w:rsidRPr="00DA2B0A">
        <w:t>u</w:t>
      </w:r>
      <w:r w:rsidR="007F5CE1" w:rsidRPr="00DA2B0A">
        <w:rPr>
          <w:color w:val="000000" w:themeColor="text1"/>
          <w:spacing w:val="-20"/>
          <w:w w:val="1"/>
        </w:rPr>
        <w:t>i</w:t>
      </w:r>
      <w:r w:rsidRPr="00DA2B0A">
        <w:t>d yang dimiliki ol</w:t>
      </w:r>
      <w:r w:rsidR="007F5CE1" w:rsidRPr="00DA2B0A">
        <w:t>e</w:t>
      </w:r>
      <w:r w:rsidR="007F5CE1" w:rsidRPr="00DA2B0A">
        <w:rPr>
          <w:color w:val="000000" w:themeColor="text1"/>
          <w:spacing w:val="-20"/>
          <w:w w:val="1"/>
        </w:rPr>
        <w:t>i</w:t>
      </w:r>
      <w:r w:rsidRPr="00DA2B0A">
        <w:t>h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yang dig</w:t>
      </w:r>
      <w:r w:rsidR="007F5CE1" w:rsidRPr="00DA2B0A">
        <w:t>u</w:t>
      </w:r>
      <w:r w:rsidR="007F5CE1" w:rsidRPr="00DA2B0A">
        <w:rPr>
          <w:color w:val="000000" w:themeColor="text1"/>
          <w:spacing w:val="-20"/>
          <w:w w:val="1"/>
        </w:rPr>
        <w:t>i</w:t>
      </w:r>
      <w:r w:rsidRPr="00DA2B0A">
        <w:t>nakan pada k</w:t>
      </w:r>
      <w:r w:rsidR="007F5CE1" w:rsidRPr="00DA2B0A">
        <w:t>e</w:t>
      </w:r>
      <w:r w:rsidR="007F5CE1" w:rsidRPr="00DA2B0A">
        <w:rPr>
          <w:color w:val="000000" w:themeColor="text1"/>
          <w:spacing w:val="-20"/>
          <w:w w:val="1"/>
        </w:rPr>
        <w:t>i</w:t>
      </w:r>
      <w:r w:rsidRPr="00DA2B0A">
        <w:t>giatan prod</w:t>
      </w:r>
      <w:r w:rsidR="007F5CE1" w:rsidRPr="00DA2B0A">
        <w:t>u</w:t>
      </w:r>
      <w:r w:rsidR="007F5CE1" w:rsidRPr="00DA2B0A">
        <w:rPr>
          <w:color w:val="000000" w:themeColor="text1"/>
          <w:spacing w:val="-20"/>
          <w:w w:val="1"/>
        </w:rPr>
        <w:t>i</w:t>
      </w:r>
      <w:r w:rsidRPr="00DA2B0A">
        <w:t>ksi, m</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w:t>
      </w:r>
      <w:r w:rsidR="007F5CE1" w:rsidRPr="00DA2B0A">
        <w:t>u</w:t>
      </w:r>
      <w:r w:rsidR="007F5CE1" w:rsidRPr="00DA2B0A">
        <w:rPr>
          <w:color w:val="000000" w:themeColor="text1"/>
          <w:spacing w:val="-20"/>
          <w:w w:val="1"/>
        </w:rPr>
        <w:t>i</w:t>
      </w:r>
      <w:r w:rsidRPr="00DA2B0A">
        <w:t>hi p</w:t>
      </w:r>
      <w:r w:rsidR="007F5CE1" w:rsidRPr="00DA2B0A">
        <w:t>e</w:t>
      </w:r>
      <w:r w:rsidR="007F5CE1" w:rsidRPr="00DA2B0A">
        <w:rPr>
          <w:color w:val="000000" w:themeColor="text1"/>
          <w:spacing w:val="-20"/>
          <w:w w:val="1"/>
        </w:rPr>
        <w:t>i</w:t>
      </w:r>
      <w:r w:rsidRPr="00DA2B0A">
        <w:t>ny</w:t>
      </w:r>
      <w:r w:rsidR="007F5CE1" w:rsidRPr="00DA2B0A">
        <w:t>e</w:t>
      </w:r>
      <w:r w:rsidR="007F5CE1" w:rsidRPr="00DA2B0A">
        <w:rPr>
          <w:color w:val="000000" w:themeColor="text1"/>
          <w:spacing w:val="-20"/>
          <w:w w:val="1"/>
        </w:rPr>
        <w:t>i</w:t>
      </w:r>
      <w:r w:rsidRPr="00DA2B0A">
        <w:t>diaan atas barang dan jasa, s</w:t>
      </w:r>
      <w:r w:rsidR="007F5CE1" w:rsidRPr="00DA2B0A">
        <w:t>e</w:t>
      </w:r>
      <w:r w:rsidR="007F5CE1" w:rsidRPr="00DA2B0A">
        <w:rPr>
          <w:color w:val="000000" w:themeColor="text1"/>
          <w:spacing w:val="-20"/>
          <w:w w:val="1"/>
        </w:rPr>
        <w:t>i</w:t>
      </w:r>
      <w:r w:rsidRPr="00DA2B0A">
        <w:t xml:space="preserve">rta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dis</w:t>
      </w:r>
      <w:r w:rsidR="007F5CE1" w:rsidRPr="00DA2B0A">
        <w:t>e</w:t>
      </w:r>
      <w:r w:rsidR="007F5CE1" w:rsidRPr="00DA2B0A">
        <w:rPr>
          <w:color w:val="000000" w:themeColor="text1"/>
          <w:spacing w:val="-20"/>
          <w:w w:val="1"/>
        </w:rPr>
        <w:t>i</w:t>
      </w:r>
      <w:r w:rsidRPr="00DA2B0A">
        <w:t>wakan pada pihak lain yang diharapkan dapat dig</w:t>
      </w:r>
      <w:r w:rsidR="007F5CE1" w:rsidRPr="00DA2B0A">
        <w:t>u</w:t>
      </w:r>
      <w:r w:rsidR="007F5CE1" w:rsidRPr="00DA2B0A">
        <w:rPr>
          <w:color w:val="000000" w:themeColor="text1"/>
          <w:spacing w:val="-20"/>
          <w:w w:val="1"/>
        </w:rPr>
        <w:t>i</w:t>
      </w:r>
      <w:r w:rsidRPr="00DA2B0A">
        <w:t>nakan padak</w:t>
      </w:r>
      <w:r w:rsidR="007F5CE1" w:rsidRPr="00DA2B0A">
        <w:t>e</w:t>
      </w:r>
      <w:r w:rsidR="007F5CE1" w:rsidRPr="00DA2B0A">
        <w:rPr>
          <w:color w:val="000000" w:themeColor="text1"/>
          <w:spacing w:val="-20"/>
          <w:w w:val="1"/>
        </w:rPr>
        <w:t>i</w:t>
      </w:r>
      <w:r w:rsidRPr="00DA2B0A">
        <w:t xml:space="preserve">giatan </w:t>
      </w:r>
      <w:r w:rsidR="007F5CE1" w:rsidRPr="00DA2B0A">
        <w:t>u</w:t>
      </w:r>
      <w:r w:rsidR="007F5CE1" w:rsidRPr="00DA2B0A">
        <w:rPr>
          <w:color w:val="000000" w:themeColor="text1"/>
          <w:spacing w:val="-20"/>
          <w:w w:val="1"/>
        </w:rPr>
        <w:t>i</w:t>
      </w:r>
      <w:r w:rsidRPr="00DA2B0A">
        <w:t>saha dalam k</w:t>
      </w:r>
      <w:r w:rsidR="007F5CE1" w:rsidRPr="00DA2B0A">
        <w:t>u</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n wakt</w:t>
      </w:r>
      <w:r w:rsidR="007F5CE1" w:rsidRPr="00DA2B0A">
        <w:t>u</w:t>
      </w:r>
      <w:r w:rsidR="007F5CE1" w:rsidRPr="00DA2B0A">
        <w:rPr>
          <w:color w:val="000000" w:themeColor="text1"/>
          <w:spacing w:val="-20"/>
          <w:w w:val="1"/>
        </w:rPr>
        <w:t>i</w:t>
      </w:r>
      <w:r w:rsidRPr="00DA2B0A">
        <w:t xml:space="preserve"> l</w:t>
      </w:r>
      <w:r w:rsidR="007F5CE1" w:rsidRPr="00DA2B0A">
        <w:t>e</w:t>
      </w:r>
      <w:r w:rsidR="007F5CE1" w:rsidRPr="00DA2B0A">
        <w:rPr>
          <w:color w:val="000000" w:themeColor="text1"/>
          <w:spacing w:val="-20"/>
          <w:w w:val="1"/>
        </w:rPr>
        <w:t>i</w:t>
      </w:r>
      <w:r w:rsidRPr="00DA2B0A">
        <w:t>bih dari sat</w:t>
      </w:r>
      <w:r w:rsidR="007F5CE1" w:rsidRPr="00DA2B0A">
        <w:t>u</w:t>
      </w:r>
      <w:r w:rsidR="007F5CE1" w:rsidRPr="00DA2B0A">
        <w:rPr>
          <w:color w:val="000000" w:themeColor="text1"/>
          <w:spacing w:val="-20"/>
          <w:w w:val="1"/>
        </w:rPr>
        <w:t>i</w:t>
      </w:r>
      <w:r w:rsidRPr="00DA2B0A">
        <w:t xml:space="preserve"> p</w:t>
      </w:r>
      <w:r w:rsidR="007F5CE1" w:rsidRPr="00DA2B0A">
        <w:t>e</w:t>
      </w:r>
      <w:r w:rsidR="007F5CE1" w:rsidRPr="00DA2B0A">
        <w:rPr>
          <w:color w:val="000000" w:themeColor="text1"/>
          <w:spacing w:val="-20"/>
          <w:w w:val="1"/>
        </w:rPr>
        <w:t>i</w:t>
      </w:r>
      <w:r w:rsidRPr="00DA2B0A">
        <w:t>riod</w:t>
      </w:r>
      <w:r w:rsidR="007F5CE1" w:rsidRPr="00DA2B0A">
        <w:t>e</w:t>
      </w:r>
      <w:r w:rsidR="007F5CE1" w:rsidRPr="00DA2B0A">
        <w:rPr>
          <w:color w:val="000000" w:themeColor="text1"/>
          <w:spacing w:val="-20"/>
          <w:w w:val="1"/>
        </w:rPr>
        <w:t>i</w:t>
      </w:r>
      <w:r w:rsidRPr="00DA2B0A">
        <w:t>. As</w:t>
      </w:r>
      <w:r w:rsidR="007F5CE1" w:rsidRPr="00DA2B0A">
        <w:t>e</w:t>
      </w:r>
      <w:r w:rsidR="007F5CE1" w:rsidRPr="00DA2B0A">
        <w:rPr>
          <w:color w:val="000000" w:themeColor="text1"/>
          <w:spacing w:val="-20"/>
          <w:w w:val="1"/>
        </w:rPr>
        <w:t>i</w:t>
      </w:r>
      <w:r w:rsidRPr="00DA2B0A">
        <w:t>t t</w:t>
      </w:r>
      <w:r w:rsidR="007F5CE1" w:rsidRPr="00DA2B0A">
        <w:t>e</w:t>
      </w:r>
      <w:r w:rsidR="007F5CE1" w:rsidRPr="00DA2B0A">
        <w:rPr>
          <w:color w:val="000000" w:themeColor="text1"/>
          <w:spacing w:val="-20"/>
          <w:w w:val="1"/>
        </w:rPr>
        <w:t>i</w:t>
      </w:r>
      <w:r w:rsidRPr="00DA2B0A">
        <w:t>tap di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s</w:t>
      </w:r>
      <w:r w:rsidR="007F5CE1" w:rsidRPr="00DA2B0A">
        <w:t>e</w:t>
      </w:r>
      <w:r w:rsidR="007F5CE1" w:rsidRPr="00DA2B0A">
        <w:rPr>
          <w:color w:val="000000" w:themeColor="text1"/>
          <w:spacing w:val="-20"/>
          <w:w w:val="1"/>
        </w:rPr>
        <w:t>i</w:t>
      </w:r>
      <w:r w:rsidRPr="00DA2B0A">
        <w:t>lal</w:t>
      </w:r>
      <w:r w:rsidR="007F5CE1" w:rsidRPr="00DA2B0A">
        <w:t>u</w:t>
      </w:r>
      <w:r w:rsidR="007F5CE1" w:rsidRPr="00DA2B0A">
        <w:rPr>
          <w:color w:val="000000" w:themeColor="text1"/>
          <w:spacing w:val="-20"/>
          <w:w w:val="1"/>
        </w:rPr>
        <w:t>i</w:t>
      </w:r>
      <w:r w:rsidRPr="00DA2B0A">
        <w:t xml:space="preserve"> m</w:t>
      </w:r>
      <w:r w:rsidR="007F5CE1" w:rsidRPr="00DA2B0A">
        <w:t>e</w:t>
      </w:r>
      <w:r w:rsidR="007F5CE1" w:rsidRPr="00DA2B0A">
        <w:rPr>
          <w:color w:val="000000" w:themeColor="text1"/>
          <w:spacing w:val="-20"/>
          <w:w w:val="1"/>
        </w:rPr>
        <w:t>i</w:t>
      </w:r>
      <w:r w:rsidRPr="00DA2B0A">
        <w:t>ngalami p</w:t>
      </w:r>
      <w:r w:rsidR="007F5CE1" w:rsidRPr="00DA2B0A">
        <w:t>e</w:t>
      </w:r>
      <w:r w:rsidR="007F5CE1" w:rsidRPr="00DA2B0A">
        <w:rPr>
          <w:color w:val="000000" w:themeColor="text1"/>
          <w:spacing w:val="-20"/>
          <w:w w:val="1"/>
        </w:rPr>
        <w:t>i</w:t>
      </w:r>
      <w:r w:rsidRPr="00DA2B0A">
        <w:t>ny</w:t>
      </w:r>
      <w:r w:rsidR="007F5CE1" w:rsidRPr="00DA2B0A">
        <w:t>u</w:t>
      </w:r>
      <w:r w:rsidR="007F5CE1" w:rsidRPr="00DA2B0A">
        <w:rPr>
          <w:color w:val="000000" w:themeColor="text1"/>
          <w:spacing w:val="-20"/>
          <w:w w:val="1"/>
        </w:rPr>
        <w:t>i</w:t>
      </w:r>
      <w:r w:rsidRPr="00DA2B0A">
        <w:t>s</w:t>
      </w:r>
      <w:r w:rsidR="007F5CE1" w:rsidRPr="00DA2B0A">
        <w:t>u</w:t>
      </w:r>
      <w:r w:rsidR="007F5CE1" w:rsidRPr="00DA2B0A">
        <w:rPr>
          <w:color w:val="000000" w:themeColor="text1"/>
          <w:spacing w:val="-20"/>
          <w:w w:val="1"/>
        </w:rPr>
        <w:t>i</w:t>
      </w:r>
      <w:r w:rsidRPr="00DA2B0A">
        <w:t>tan dalam jangka wakt</w:t>
      </w:r>
      <w:r w:rsidR="007F5CE1" w:rsidRPr="00DA2B0A">
        <w:t>u</w:t>
      </w:r>
      <w:r w:rsidR="007F5CE1" w:rsidRPr="00DA2B0A">
        <w:rPr>
          <w:color w:val="000000" w:themeColor="text1"/>
          <w:spacing w:val="-20"/>
          <w:w w:val="1"/>
        </w:rPr>
        <w:t>i</w:t>
      </w:r>
      <w:r w:rsidRPr="00DA2B0A">
        <w:t xml:space="preserve"> t</w:t>
      </w:r>
      <w:r w:rsidR="007F5CE1" w:rsidRPr="00DA2B0A">
        <w:t>e</w:t>
      </w:r>
      <w:r w:rsidR="007F5CE1" w:rsidRPr="00DA2B0A">
        <w:rPr>
          <w:color w:val="000000" w:themeColor="text1"/>
          <w:spacing w:val="-20"/>
          <w:w w:val="1"/>
        </w:rPr>
        <w:t>i</w:t>
      </w:r>
      <w:r w:rsidRPr="00DA2B0A">
        <w:t>rt</w:t>
      </w:r>
      <w:r w:rsidR="007F5CE1" w:rsidRPr="00DA2B0A">
        <w:t>e</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 xml:space="preserve"> dan biaya p</w:t>
      </w:r>
      <w:r w:rsidR="007F5CE1" w:rsidRPr="00DA2B0A">
        <w:t>e</w:t>
      </w:r>
      <w:r w:rsidR="007F5CE1" w:rsidRPr="00DA2B0A">
        <w:rPr>
          <w:color w:val="000000" w:themeColor="text1"/>
          <w:spacing w:val="-20"/>
          <w:w w:val="1"/>
        </w:rPr>
        <w:t>i</w:t>
      </w:r>
      <w:r w:rsidRPr="00DA2B0A">
        <w:t>ny</w:t>
      </w:r>
      <w:r w:rsidR="007F5CE1" w:rsidRPr="00DA2B0A">
        <w:t>u</w:t>
      </w:r>
      <w:r w:rsidR="007F5CE1" w:rsidRPr="00DA2B0A">
        <w:rPr>
          <w:color w:val="000000" w:themeColor="text1"/>
          <w:spacing w:val="-20"/>
          <w:w w:val="1"/>
        </w:rPr>
        <w:t>i</w:t>
      </w:r>
      <w:r w:rsidRPr="00DA2B0A">
        <w:t>s</w:t>
      </w:r>
      <w:r w:rsidR="007F5CE1" w:rsidRPr="00DA2B0A">
        <w:t>u</w:t>
      </w:r>
      <w:r w:rsidR="007F5CE1" w:rsidRPr="00DA2B0A">
        <w:rPr>
          <w:color w:val="000000" w:themeColor="text1"/>
          <w:spacing w:val="-20"/>
          <w:w w:val="1"/>
        </w:rPr>
        <w:t>i</w:t>
      </w:r>
      <w:r w:rsidRPr="00DA2B0A">
        <w:t>tan t</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b</w:t>
      </w:r>
      <w:r w:rsidR="007F5CE1" w:rsidRPr="00DA2B0A">
        <w:t>u</w:t>
      </w:r>
      <w:r w:rsidR="007F5CE1" w:rsidRPr="00DA2B0A">
        <w:rPr>
          <w:color w:val="000000" w:themeColor="text1"/>
          <w:spacing w:val="-20"/>
          <w:w w:val="1"/>
        </w:rPr>
        <w:t>i</w:t>
      </w:r>
      <w:r w:rsidRPr="00DA2B0A">
        <w:t>t dimanfaatkan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 xml:space="preserve">sahaan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m</w:t>
      </w:r>
      <w:r w:rsidR="007F5CE1" w:rsidRPr="00DA2B0A">
        <w:t>e</w:t>
      </w:r>
      <w:r w:rsidR="007F5CE1" w:rsidRPr="00DA2B0A">
        <w:rPr>
          <w:color w:val="000000" w:themeColor="text1"/>
          <w:spacing w:val="-20"/>
          <w:w w:val="1"/>
        </w:rPr>
        <w:t>i</w:t>
      </w:r>
      <w:r w:rsidRPr="00DA2B0A">
        <w:t>mp</w:t>
      </w:r>
      <w:r w:rsidR="007F5CE1" w:rsidRPr="00DA2B0A">
        <w:t>e</w:t>
      </w:r>
      <w:r w:rsidR="007F5CE1" w:rsidRPr="00DA2B0A">
        <w:rPr>
          <w:color w:val="000000" w:themeColor="text1"/>
          <w:spacing w:val="-20"/>
          <w:w w:val="1"/>
        </w:rPr>
        <w:t>i</w:t>
      </w:r>
      <w:r w:rsidRPr="00DA2B0A">
        <w:t>rk</w:t>
      </w:r>
      <w:r w:rsidR="007F5CE1" w:rsidRPr="00DA2B0A">
        <w:t>e</w:t>
      </w:r>
      <w:r w:rsidR="007F5CE1" w:rsidRPr="00DA2B0A">
        <w:rPr>
          <w:color w:val="000000" w:themeColor="text1"/>
          <w:spacing w:val="-20"/>
          <w:w w:val="1"/>
        </w:rPr>
        <w:t>i</w:t>
      </w:r>
      <w:r w:rsidRPr="00DA2B0A">
        <w:t>cil j</w:t>
      </w:r>
      <w:r w:rsidR="007F5CE1" w:rsidRPr="00DA2B0A">
        <w:t>u</w:t>
      </w:r>
      <w:r w:rsidR="007F5CE1" w:rsidRPr="00DA2B0A">
        <w:rPr>
          <w:color w:val="000000" w:themeColor="text1"/>
          <w:spacing w:val="-20"/>
          <w:w w:val="1"/>
        </w:rPr>
        <w:t>i</w:t>
      </w:r>
      <w:r w:rsidRPr="00DA2B0A">
        <w:t xml:space="preserve">mlah pajak </w:t>
      </w:r>
      <w:r w:rsidRPr="00DA2B0A">
        <w:lastRenderedPageBreak/>
        <w:t>yang har</w:t>
      </w:r>
      <w:r w:rsidR="007F5CE1" w:rsidRPr="00DA2B0A">
        <w:t>u</w:t>
      </w:r>
      <w:r w:rsidR="007F5CE1" w:rsidRPr="00DA2B0A">
        <w:rPr>
          <w:color w:val="000000" w:themeColor="text1"/>
          <w:spacing w:val="-20"/>
          <w:w w:val="1"/>
        </w:rPr>
        <w:t>i</w:t>
      </w:r>
      <w:r w:rsidRPr="00DA2B0A">
        <w:t>s dibayarkan. Hal ini dis</w:t>
      </w:r>
      <w:r w:rsidR="007F5CE1" w:rsidRPr="00DA2B0A">
        <w:t>e</w:t>
      </w:r>
      <w:r w:rsidR="007F5CE1" w:rsidRPr="00DA2B0A">
        <w:rPr>
          <w:color w:val="000000" w:themeColor="text1"/>
          <w:spacing w:val="-20"/>
          <w:w w:val="1"/>
        </w:rPr>
        <w:t>i</w:t>
      </w:r>
      <w:r w:rsidRPr="00DA2B0A">
        <w:t>babkan biaya t</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b</w:t>
      </w:r>
      <w:r w:rsidR="007F5CE1" w:rsidRPr="00DA2B0A">
        <w:t>u</w:t>
      </w:r>
      <w:r w:rsidR="007F5CE1" w:rsidRPr="00DA2B0A">
        <w:rPr>
          <w:color w:val="000000" w:themeColor="text1"/>
          <w:spacing w:val="-20"/>
          <w:w w:val="1"/>
        </w:rPr>
        <w:t>i</w:t>
      </w:r>
      <w:r w:rsidRPr="00DA2B0A">
        <w:t>t akan m</w:t>
      </w:r>
      <w:r w:rsidR="007F5CE1" w:rsidRPr="00DA2B0A">
        <w:t>e</w:t>
      </w:r>
      <w:r w:rsidR="007F5CE1" w:rsidRPr="00DA2B0A">
        <w:rPr>
          <w:color w:val="000000" w:themeColor="text1"/>
          <w:spacing w:val="-20"/>
          <w:w w:val="1"/>
        </w:rPr>
        <w:t>i</w:t>
      </w:r>
      <w:r w:rsidRPr="00DA2B0A">
        <w:t>ng</w:t>
      </w:r>
      <w:r w:rsidR="007F5CE1" w:rsidRPr="00DA2B0A">
        <w:t>u</w:t>
      </w:r>
      <w:r w:rsidR="007F5CE1" w:rsidRPr="00DA2B0A">
        <w:rPr>
          <w:color w:val="000000" w:themeColor="text1"/>
          <w:spacing w:val="-20"/>
          <w:w w:val="1"/>
        </w:rPr>
        <w:t>i</w:t>
      </w:r>
      <w:r w:rsidRPr="00DA2B0A">
        <w:t>rangi laba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s</w:t>
      </w:r>
      <w:r w:rsidR="007F5CE1" w:rsidRPr="00DA2B0A">
        <w:t>e</w:t>
      </w:r>
      <w:r w:rsidR="007F5CE1" w:rsidRPr="00DA2B0A">
        <w:rPr>
          <w:color w:val="000000" w:themeColor="text1"/>
          <w:spacing w:val="-20"/>
          <w:w w:val="1"/>
        </w:rPr>
        <w:t>i</w:t>
      </w:r>
      <w:r w:rsidRPr="00DA2B0A">
        <w:t>hingga pajak yang akan dik</w:t>
      </w:r>
      <w:r w:rsidR="007F5CE1" w:rsidRPr="00DA2B0A">
        <w:t>e</w:t>
      </w:r>
      <w:r w:rsidR="007F5CE1" w:rsidRPr="00DA2B0A">
        <w:rPr>
          <w:color w:val="000000" w:themeColor="text1"/>
          <w:spacing w:val="-20"/>
          <w:w w:val="1"/>
        </w:rPr>
        <w:t>i</w:t>
      </w:r>
      <w:r w:rsidRPr="00DA2B0A">
        <w:t>nakan k</w:t>
      </w:r>
      <w:r w:rsidR="007F5CE1" w:rsidRPr="00DA2B0A">
        <w:t>e</w:t>
      </w:r>
      <w:r w:rsidR="007F5CE1" w:rsidRPr="00DA2B0A">
        <w:rPr>
          <w:color w:val="000000" w:themeColor="text1"/>
          <w:spacing w:val="-20"/>
          <w:w w:val="1"/>
        </w:rPr>
        <w:t>i</w:t>
      </w:r>
      <w:r w:rsidRPr="00DA2B0A">
        <w:t>pada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p</w:t>
      </w:r>
      <w:r w:rsidR="007F5CE1" w:rsidRPr="00DA2B0A">
        <w:t>u</w:t>
      </w:r>
      <w:r w:rsidR="007F5CE1" w:rsidRPr="00DA2B0A">
        <w:rPr>
          <w:color w:val="000000" w:themeColor="text1"/>
          <w:spacing w:val="-20"/>
          <w:w w:val="1"/>
        </w:rPr>
        <w:t>i</w:t>
      </w:r>
      <w:r w:rsidRPr="00DA2B0A">
        <w:t>n akan l</w:t>
      </w:r>
      <w:r w:rsidR="007F5CE1" w:rsidRPr="00DA2B0A">
        <w:t>e</w:t>
      </w:r>
      <w:r w:rsidR="007F5CE1" w:rsidRPr="00DA2B0A">
        <w:rPr>
          <w:color w:val="000000" w:themeColor="text1"/>
          <w:spacing w:val="-20"/>
          <w:w w:val="1"/>
        </w:rPr>
        <w:t>i</w:t>
      </w:r>
      <w:r w:rsidRPr="00DA2B0A">
        <w:t>bih r</w:t>
      </w:r>
      <w:r w:rsidR="007F5CE1" w:rsidRPr="00DA2B0A">
        <w:t>e</w:t>
      </w:r>
      <w:r w:rsidR="007F5CE1" w:rsidRPr="00DA2B0A">
        <w:rPr>
          <w:color w:val="000000" w:themeColor="text1"/>
          <w:spacing w:val="-20"/>
          <w:w w:val="1"/>
        </w:rPr>
        <w:t>i</w:t>
      </w:r>
      <w:r w:rsidRPr="00DA2B0A">
        <w:t>ndah (Ag</w:t>
      </w:r>
      <w:r w:rsidR="007F5CE1" w:rsidRPr="00DA2B0A">
        <w:t>u</w:t>
      </w:r>
      <w:r w:rsidR="007F5CE1" w:rsidRPr="00DA2B0A">
        <w:rPr>
          <w:color w:val="000000" w:themeColor="text1"/>
          <w:spacing w:val="-20"/>
          <w:w w:val="1"/>
        </w:rPr>
        <w:t>i</w:t>
      </w:r>
      <w:r w:rsidRPr="00DA2B0A">
        <w:t xml:space="preserve">stina 2017). </w:t>
      </w:r>
    </w:p>
    <w:p w14:paraId="524078EF" w14:textId="53A54D36" w:rsidR="001F015B" w:rsidRPr="00DA2B0A" w:rsidRDefault="001F015B" w:rsidP="00DA2B0A">
      <w:pPr>
        <w:autoSpaceDE w:val="0"/>
        <w:autoSpaceDN w:val="0"/>
        <w:adjustRightInd w:val="0"/>
        <w:ind w:firstLine="720"/>
        <w:jc w:val="both"/>
        <w:rPr>
          <w:color w:val="000000" w:themeColor="text1"/>
        </w:rPr>
      </w:pPr>
      <w:r w:rsidRPr="00DA2B0A">
        <w:t>Dalam t</w:t>
      </w:r>
      <w:r w:rsidR="007F5CE1" w:rsidRPr="00DA2B0A">
        <w:t>e</w:t>
      </w:r>
      <w:r w:rsidR="007F5CE1" w:rsidRPr="00DA2B0A">
        <w:rPr>
          <w:color w:val="000000" w:themeColor="text1"/>
          <w:spacing w:val="-20"/>
          <w:w w:val="1"/>
        </w:rPr>
        <w:t>i</w:t>
      </w:r>
      <w:r w:rsidRPr="00DA2B0A">
        <w:t>ori k</w:t>
      </w:r>
      <w:r w:rsidR="007F5CE1" w:rsidRPr="00DA2B0A">
        <w:t>e</w:t>
      </w:r>
      <w:r w:rsidR="007F5CE1" w:rsidRPr="00DA2B0A">
        <w:rPr>
          <w:color w:val="000000" w:themeColor="text1"/>
          <w:spacing w:val="-20"/>
          <w:w w:val="1"/>
        </w:rPr>
        <w:t>i</w:t>
      </w:r>
      <w:r w:rsidRPr="00DA2B0A">
        <w:t>ag</w:t>
      </w:r>
      <w:r w:rsidR="007F5CE1" w:rsidRPr="00DA2B0A">
        <w:t>e</w:t>
      </w:r>
      <w:r w:rsidR="007F5CE1" w:rsidRPr="00DA2B0A">
        <w:rPr>
          <w:color w:val="000000" w:themeColor="text1"/>
          <w:spacing w:val="-20"/>
          <w:w w:val="1"/>
        </w:rPr>
        <w:t>i</w:t>
      </w:r>
      <w:r w:rsidRPr="00DA2B0A">
        <w:t>nan, adanya p</w:t>
      </w:r>
      <w:r w:rsidR="007F5CE1" w:rsidRPr="00DA2B0A">
        <w:t>e</w:t>
      </w:r>
      <w:r w:rsidR="007F5CE1" w:rsidRPr="00DA2B0A">
        <w:rPr>
          <w:color w:val="000000" w:themeColor="text1"/>
          <w:spacing w:val="-20"/>
          <w:w w:val="1"/>
        </w:rPr>
        <w:t>i</w:t>
      </w:r>
      <w:r w:rsidRPr="00DA2B0A">
        <w:t>rb</w:t>
      </w:r>
      <w:r w:rsidR="007F5CE1" w:rsidRPr="00DA2B0A">
        <w:t>e</w:t>
      </w:r>
      <w:r w:rsidR="007F5CE1" w:rsidRPr="00DA2B0A">
        <w:rPr>
          <w:color w:val="000000" w:themeColor="text1"/>
          <w:spacing w:val="-20"/>
          <w:w w:val="1"/>
        </w:rPr>
        <w:t>i</w:t>
      </w:r>
      <w:r w:rsidRPr="00DA2B0A">
        <w:t>daan k</w:t>
      </w:r>
      <w:r w:rsidR="007F5CE1" w:rsidRPr="00DA2B0A">
        <w:t>e</w:t>
      </w:r>
      <w:r w:rsidR="007F5CE1" w:rsidRPr="00DA2B0A">
        <w:rPr>
          <w:color w:val="000000" w:themeColor="text1"/>
          <w:spacing w:val="-20"/>
          <w:w w:val="1"/>
        </w:rPr>
        <w:t>i</w:t>
      </w:r>
      <w:r w:rsidRPr="00DA2B0A">
        <w:t>p</w:t>
      </w:r>
      <w:r w:rsidR="007F5CE1" w:rsidRPr="00DA2B0A">
        <w:t>e</w:t>
      </w:r>
      <w:r w:rsidR="007F5CE1" w:rsidRPr="00DA2B0A">
        <w:rPr>
          <w:color w:val="000000" w:themeColor="text1"/>
          <w:spacing w:val="-20"/>
          <w:w w:val="1"/>
        </w:rPr>
        <w:t>i</w:t>
      </w:r>
      <w:r w:rsidRPr="00DA2B0A">
        <w:t>ntingan antara manaj</w:t>
      </w:r>
      <w:r w:rsidR="007F5CE1" w:rsidRPr="00DA2B0A">
        <w:t>e</w:t>
      </w:r>
      <w:r w:rsidR="007F5CE1" w:rsidRPr="00DA2B0A">
        <w:rPr>
          <w:color w:val="000000" w:themeColor="text1"/>
          <w:spacing w:val="-20"/>
          <w:w w:val="1"/>
        </w:rPr>
        <w:t>i</w:t>
      </w:r>
      <w:r w:rsidRPr="00DA2B0A">
        <w:t>r s</w:t>
      </w:r>
      <w:r w:rsidR="007F5CE1" w:rsidRPr="00DA2B0A">
        <w:t>e</w:t>
      </w:r>
      <w:r w:rsidR="007F5CE1" w:rsidRPr="00DA2B0A">
        <w:rPr>
          <w:color w:val="000000" w:themeColor="text1"/>
          <w:spacing w:val="-20"/>
          <w:w w:val="1"/>
        </w:rPr>
        <w:t>i</w:t>
      </w:r>
      <w:r w:rsidRPr="00DA2B0A">
        <w:t>bagai ag</w:t>
      </w:r>
      <w:r w:rsidR="007F5CE1" w:rsidRPr="00DA2B0A">
        <w:t>e</w:t>
      </w:r>
      <w:r w:rsidR="007F5CE1" w:rsidRPr="00DA2B0A">
        <w:rPr>
          <w:color w:val="000000" w:themeColor="text1"/>
          <w:spacing w:val="-20"/>
          <w:w w:val="1"/>
        </w:rPr>
        <w:t>i</w:t>
      </w:r>
      <w:r w:rsidRPr="00DA2B0A">
        <w:t>n dan p</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gang saham s</w:t>
      </w:r>
      <w:r w:rsidR="007F5CE1" w:rsidRPr="00DA2B0A">
        <w:t>e</w:t>
      </w:r>
      <w:r w:rsidR="007F5CE1" w:rsidRPr="00DA2B0A">
        <w:rPr>
          <w:color w:val="000000" w:themeColor="text1"/>
          <w:spacing w:val="-20"/>
          <w:w w:val="1"/>
        </w:rPr>
        <w:t>i</w:t>
      </w:r>
      <w:r w:rsidRPr="00DA2B0A">
        <w:t>bagai principal yait</w:t>
      </w:r>
      <w:r w:rsidR="007F5CE1" w:rsidRPr="00DA2B0A">
        <w:t>u</w:t>
      </w:r>
      <w:r w:rsidR="007F5CE1" w:rsidRPr="00DA2B0A">
        <w:rPr>
          <w:color w:val="000000" w:themeColor="text1"/>
          <w:spacing w:val="-20"/>
          <w:w w:val="1"/>
        </w:rPr>
        <w:t>i</w:t>
      </w:r>
      <w:r w:rsidRPr="00DA2B0A">
        <w:t xml:space="preserve"> manaj</w:t>
      </w:r>
      <w:r w:rsidR="007F5CE1" w:rsidRPr="00DA2B0A">
        <w:t>e</w:t>
      </w:r>
      <w:r w:rsidR="007F5CE1" w:rsidRPr="00DA2B0A">
        <w:rPr>
          <w:color w:val="000000" w:themeColor="text1"/>
          <w:spacing w:val="-20"/>
          <w:w w:val="1"/>
        </w:rPr>
        <w:t>i</w:t>
      </w:r>
      <w:r w:rsidRPr="00DA2B0A">
        <w:t>r l</w:t>
      </w:r>
      <w:r w:rsidR="007F5CE1" w:rsidRPr="00DA2B0A">
        <w:t>e</w:t>
      </w:r>
      <w:r w:rsidR="007F5CE1" w:rsidRPr="00DA2B0A">
        <w:rPr>
          <w:color w:val="000000" w:themeColor="text1"/>
          <w:spacing w:val="-20"/>
          <w:w w:val="1"/>
        </w:rPr>
        <w:t>i</w:t>
      </w:r>
      <w:r w:rsidRPr="00DA2B0A">
        <w:t>bih c</w:t>
      </w:r>
      <w:r w:rsidR="007F5CE1" w:rsidRPr="00DA2B0A">
        <w:t>e</w:t>
      </w:r>
      <w:r w:rsidR="007F5CE1" w:rsidRPr="00DA2B0A">
        <w:rPr>
          <w:color w:val="000000" w:themeColor="text1"/>
          <w:spacing w:val="-20"/>
          <w:w w:val="1"/>
        </w:rPr>
        <w:t>i</w:t>
      </w:r>
      <w:r w:rsidRPr="00DA2B0A">
        <w:t>nd</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 xml:space="preserve">ng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b</w:t>
      </w:r>
      <w:r w:rsidR="007F5CE1" w:rsidRPr="00DA2B0A">
        <w:t>e</w:t>
      </w:r>
      <w:r w:rsidR="007F5CE1" w:rsidRPr="00DA2B0A">
        <w:rPr>
          <w:color w:val="000000" w:themeColor="text1"/>
          <w:spacing w:val="-20"/>
          <w:w w:val="1"/>
        </w:rPr>
        <w:t>i</w:t>
      </w:r>
      <w:r w:rsidRPr="00DA2B0A">
        <w:t>rinv</w:t>
      </w:r>
      <w:r w:rsidR="007F5CE1" w:rsidRPr="00DA2B0A">
        <w:t>e</w:t>
      </w:r>
      <w:r w:rsidR="007F5CE1" w:rsidRPr="00DA2B0A">
        <w:rPr>
          <w:color w:val="000000" w:themeColor="text1"/>
          <w:spacing w:val="-20"/>
          <w:w w:val="1"/>
        </w:rPr>
        <w:t>i</w:t>
      </w:r>
      <w:r w:rsidRPr="00DA2B0A">
        <w:t>stasi dalam as</w:t>
      </w:r>
      <w:r w:rsidR="007F5CE1" w:rsidRPr="00DA2B0A">
        <w:t>e</w:t>
      </w:r>
      <w:r w:rsidR="007F5CE1" w:rsidRPr="00DA2B0A">
        <w:rPr>
          <w:color w:val="000000" w:themeColor="text1"/>
          <w:spacing w:val="-20"/>
          <w:w w:val="1"/>
        </w:rPr>
        <w:t>i</w:t>
      </w:r>
      <w:r w:rsidRPr="00DA2B0A">
        <w:t>t t</w:t>
      </w:r>
      <w:r w:rsidR="007F5CE1" w:rsidRPr="00DA2B0A">
        <w:t>e</w:t>
      </w:r>
      <w:r w:rsidR="007F5CE1" w:rsidRPr="00DA2B0A">
        <w:rPr>
          <w:color w:val="000000" w:themeColor="text1"/>
          <w:spacing w:val="-20"/>
          <w:w w:val="1"/>
        </w:rPr>
        <w:t>i</w:t>
      </w:r>
      <w:r w:rsidRPr="00DA2B0A">
        <w:t xml:space="preserve">tap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m</w:t>
      </w:r>
      <w:r w:rsidR="007F5CE1" w:rsidRPr="00DA2B0A">
        <w:t>e</w:t>
      </w:r>
      <w:r w:rsidR="007F5CE1" w:rsidRPr="00DA2B0A">
        <w:rPr>
          <w:color w:val="000000" w:themeColor="text1"/>
          <w:spacing w:val="-20"/>
          <w:w w:val="1"/>
        </w:rPr>
        <w:t>i</w:t>
      </w:r>
      <w:r w:rsidRPr="00DA2B0A">
        <w:t>n</w:t>
      </w:r>
      <w:r w:rsidR="007F5CE1" w:rsidRPr="00DA2B0A">
        <w:t>u</w:t>
      </w:r>
      <w:r w:rsidR="007F5CE1" w:rsidRPr="00DA2B0A">
        <w:rPr>
          <w:color w:val="000000" w:themeColor="text1"/>
          <w:spacing w:val="-20"/>
          <w:w w:val="1"/>
        </w:rPr>
        <w:t>i</w:t>
      </w:r>
      <w:r w:rsidRPr="00DA2B0A">
        <w:t>nj</w:t>
      </w:r>
      <w:r w:rsidR="007F5CE1" w:rsidRPr="00DA2B0A">
        <w:t>u</w:t>
      </w:r>
      <w:r w:rsidR="007F5CE1" w:rsidRPr="00DA2B0A">
        <w:rPr>
          <w:color w:val="000000" w:themeColor="text1"/>
          <w:spacing w:val="-20"/>
          <w:w w:val="1"/>
        </w:rPr>
        <w:t>i</w:t>
      </w:r>
      <w:r w:rsidRPr="00DA2B0A">
        <w:t>kkan p</w:t>
      </w:r>
      <w:r w:rsidR="007F5CE1" w:rsidRPr="00DA2B0A">
        <w:t>e</w:t>
      </w:r>
      <w:r w:rsidR="007F5CE1" w:rsidRPr="00DA2B0A">
        <w:rPr>
          <w:color w:val="000000" w:themeColor="text1"/>
          <w:spacing w:val="-20"/>
          <w:w w:val="1"/>
        </w:rPr>
        <w:t>i</w:t>
      </w:r>
      <w:r w:rsidRPr="00DA2B0A">
        <w:t>rt</w:t>
      </w:r>
      <w:r w:rsidR="007F5CE1" w:rsidRPr="00DA2B0A">
        <w:t>u</w:t>
      </w:r>
      <w:r w:rsidR="007F5CE1" w:rsidRPr="00DA2B0A">
        <w:rPr>
          <w:color w:val="000000" w:themeColor="text1"/>
          <w:spacing w:val="-20"/>
          <w:w w:val="1"/>
        </w:rPr>
        <w:t>i</w:t>
      </w:r>
      <w:r w:rsidRPr="00DA2B0A">
        <w:t>mb</w:t>
      </w:r>
      <w:r w:rsidR="007F5CE1" w:rsidRPr="00DA2B0A">
        <w:t>u</w:t>
      </w:r>
      <w:r w:rsidR="007F5CE1" w:rsidRPr="00DA2B0A">
        <w:rPr>
          <w:color w:val="000000" w:themeColor="text1"/>
          <w:spacing w:val="-20"/>
          <w:w w:val="1"/>
        </w:rPr>
        <w:t>i</w:t>
      </w:r>
      <w:r w:rsidRPr="00DA2B0A">
        <w:t>han dan stabilitas, m</w:t>
      </w:r>
      <w:r w:rsidR="007F5CE1" w:rsidRPr="00DA2B0A">
        <w:t>e</w:t>
      </w:r>
      <w:r w:rsidR="007F5CE1" w:rsidRPr="00DA2B0A">
        <w:rPr>
          <w:color w:val="000000" w:themeColor="text1"/>
          <w:spacing w:val="-20"/>
          <w:w w:val="1"/>
        </w:rPr>
        <w:t>i</w:t>
      </w:r>
      <w:r w:rsidRPr="00DA2B0A">
        <w:t>skip</w:t>
      </w:r>
      <w:r w:rsidR="007F5CE1" w:rsidRPr="00DA2B0A">
        <w:t>u</w:t>
      </w:r>
      <w:r w:rsidR="007F5CE1" w:rsidRPr="00DA2B0A">
        <w:rPr>
          <w:color w:val="000000" w:themeColor="text1"/>
          <w:spacing w:val="-20"/>
          <w:w w:val="1"/>
        </w:rPr>
        <w:t>i</w:t>
      </w:r>
      <w:r w:rsidRPr="00DA2B0A">
        <w:t>n hal ini dapat m</w:t>
      </w:r>
      <w:r w:rsidR="007F5CE1" w:rsidRPr="00DA2B0A">
        <w:t>e</w:t>
      </w:r>
      <w:r w:rsidR="007F5CE1" w:rsidRPr="00DA2B0A">
        <w:rPr>
          <w:color w:val="000000" w:themeColor="text1"/>
          <w:spacing w:val="-20"/>
          <w:w w:val="1"/>
        </w:rPr>
        <w:t>i</w:t>
      </w:r>
      <w:r w:rsidRPr="00DA2B0A">
        <w:t>ny</w:t>
      </w:r>
      <w:r w:rsidR="007F5CE1" w:rsidRPr="00DA2B0A">
        <w:t>e</w:t>
      </w:r>
      <w:r w:rsidR="007F5CE1" w:rsidRPr="00DA2B0A">
        <w:rPr>
          <w:color w:val="000000" w:themeColor="text1"/>
          <w:spacing w:val="-20"/>
          <w:w w:val="1"/>
        </w:rPr>
        <w:t>i</w:t>
      </w:r>
      <w:r w:rsidRPr="00DA2B0A">
        <w:t>babkan b</w:t>
      </w:r>
      <w:r w:rsidR="007F5CE1" w:rsidRPr="00DA2B0A">
        <w:t>e</w:t>
      </w:r>
      <w:r w:rsidR="007F5CE1" w:rsidRPr="00DA2B0A">
        <w:rPr>
          <w:color w:val="000000" w:themeColor="text1"/>
          <w:spacing w:val="-20"/>
          <w:w w:val="1"/>
        </w:rPr>
        <w:t>i</w:t>
      </w:r>
      <w:r w:rsidRPr="00DA2B0A">
        <w:t>ban pajak yang l</w:t>
      </w:r>
      <w:r w:rsidR="007F5CE1" w:rsidRPr="00DA2B0A">
        <w:t>e</w:t>
      </w:r>
      <w:r w:rsidR="007F5CE1" w:rsidRPr="00DA2B0A">
        <w:rPr>
          <w:color w:val="000000" w:themeColor="text1"/>
          <w:spacing w:val="-20"/>
          <w:w w:val="1"/>
        </w:rPr>
        <w:t>i</w:t>
      </w:r>
      <w:r w:rsidRPr="00DA2B0A">
        <w:t>bih tinggi, s</w:t>
      </w:r>
      <w:r w:rsidR="007F5CE1" w:rsidRPr="00DA2B0A">
        <w:t>e</w:t>
      </w:r>
      <w:r w:rsidR="007F5CE1" w:rsidRPr="00DA2B0A">
        <w:rPr>
          <w:color w:val="000000" w:themeColor="text1"/>
          <w:spacing w:val="-20"/>
          <w:w w:val="1"/>
        </w:rPr>
        <w:t>i</w:t>
      </w:r>
      <w:r w:rsidRPr="00DA2B0A">
        <w:t>dangkan p</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gang saham l</w:t>
      </w:r>
      <w:r w:rsidR="007F5CE1" w:rsidRPr="00DA2B0A">
        <w:t>e</w:t>
      </w:r>
      <w:r w:rsidR="007F5CE1" w:rsidRPr="00DA2B0A">
        <w:rPr>
          <w:color w:val="000000" w:themeColor="text1"/>
          <w:spacing w:val="-20"/>
          <w:w w:val="1"/>
        </w:rPr>
        <w:t>i</w:t>
      </w:r>
      <w:r w:rsidRPr="00DA2B0A">
        <w:t>bih m</w:t>
      </w:r>
      <w:r w:rsidR="007F5CE1" w:rsidRPr="00DA2B0A">
        <w:t>e</w:t>
      </w:r>
      <w:r w:rsidR="007F5CE1" w:rsidRPr="00DA2B0A">
        <w:rPr>
          <w:color w:val="000000" w:themeColor="text1"/>
          <w:spacing w:val="-20"/>
          <w:w w:val="1"/>
        </w:rPr>
        <w:t>i</w:t>
      </w:r>
      <w:r w:rsidRPr="00DA2B0A">
        <w:t>milih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 xml:space="preserve">n pajak yang </w:t>
      </w:r>
      <w:r w:rsidR="007F5CE1" w:rsidRPr="00DA2B0A">
        <w:t>e</w:t>
      </w:r>
      <w:r w:rsidR="007F5CE1" w:rsidRPr="00DA2B0A">
        <w:rPr>
          <w:color w:val="000000" w:themeColor="text1"/>
          <w:spacing w:val="-20"/>
          <w:w w:val="1"/>
        </w:rPr>
        <w:t>i</w:t>
      </w:r>
      <w:r w:rsidRPr="00DA2B0A">
        <w:t>fisi</w:t>
      </w:r>
      <w:r w:rsidR="007F5CE1" w:rsidRPr="00DA2B0A">
        <w:t>e</w:t>
      </w:r>
      <w:r w:rsidR="007F5CE1" w:rsidRPr="00DA2B0A">
        <w:rPr>
          <w:color w:val="000000" w:themeColor="text1"/>
          <w:spacing w:val="-20"/>
          <w:w w:val="1"/>
        </w:rPr>
        <w:t>i</w:t>
      </w:r>
      <w:r w:rsidRPr="00DA2B0A">
        <w:t>n d</w:t>
      </w:r>
      <w:r w:rsidR="007F5CE1" w:rsidRPr="00DA2B0A">
        <w:t>e</w:t>
      </w:r>
      <w:r w:rsidR="007F5CE1" w:rsidRPr="00DA2B0A">
        <w:rPr>
          <w:color w:val="000000" w:themeColor="text1"/>
          <w:spacing w:val="-20"/>
          <w:w w:val="1"/>
        </w:rPr>
        <w:t>i</w:t>
      </w:r>
      <w:r w:rsidRPr="00DA2B0A">
        <w:t>ngan m</w:t>
      </w:r>
      <w:r w:rsidR="007F5CE1" w:rsidRPr="00DA2B0A">
        <w:t>e</w:t>
      </w:r>
      <w:r w:rsidR="007F5CE1" w:rsidRPr="00DA2B0A">
        <w:rPr>
          <w:color w:val="000000" w:themeColor="text1"/>
          <w:spacing w:val="-20"/>
          <w:w w:val="1"/>
        </w:rPr>
        <w:t>i</w:t>
      </w:r>
      <w:r w:rsidRPr="00DA2B0A">
        <w:t>minimalkan inv</w:t>
      </w:r>
      <w:r w:rsidR="007F5CE1" w:rsidRPr="00DA2B0A">
        <w:t>e</w:t>
      </w:r>
      <w:r w:rsidR="007F5CE1" w:rsidRPr="00DA2B0A">
        <w:rPr>
          <w:color w:val="000000" w:themeColor="text1"/>
          <w:spacing w:val="-20"/>
          <w:w w:val="1"/>
        </w:rPr>
        <w:t>i</w:t>
      </w:r>
      <w:r w:rsidRPr="00DA2B0A">
        <w:t>stasi b</w:t>
      </w:r>
      <w:r w:rsidR="007F5CE1" w:rsidRPr="00DA2B0A">
        <w:t>e</w:t>
      </w:r>
      <w:r w:rsidR="007F5CE1" w:rsidRPr="00DA2B0A">
        <w:rPr>
          <w:color w:val="000000" w:themeColor="text1"/>
          <w:spacing w:val="-20"/>
          <w:w w:val="1"/>
        </w:rPr>
        <w:t>i</w:t>
      </w:r>
      <w:r w:rsidRPr="00DA2B0A">
        <w:t>rl</w:t>
      </w:r>
      <w:r w:rsidR="007F5CE1" w:rsidRPr="00DA2B0A">
        <w:t>e</w:t>
      </w:r>
      <w:r w:rsidR="007F5CE1" w:rsidRPr="00DA2B0A">
        <w:rPr>
          <w:color w:val="000000" w:themeColor="text1"/>
          <w:spacing w:val="-20"/>
          <w:w w:val="1"/>
        </w:rPr>
        <w:t>i</w:t>
      </w:r>
      <w:r w:rsidRPr="00DA2B0A">
        <w:t>bihan pada as</w:t>
      </w:r>
      <w:r w:rsidR="007F5CE1" w:rsidRPr="00DA2B0A">
        <w:t>e</w:t>
      </w:r>
      <w:r w:rsidR="007F5CE1" w:rsidRPr="00DA2B0A">
        <w:rPr>
          <w:color w:val="000000" w:themeColor="text1"/>
          <w:spacing w:val="-20"/>
          <w:w w:val="1"/>
        </w:rPr>
        <w:t>i</w:t>
      </w:r>
      <w:r w:rsidRPr="00DA2B0A">
        <w:t>t t</w:t>
      </w:r>
      <w:r w:rsidR="007F5CE1" w:rsidRPr="00DA2B0A">
        <w:t>e</w:t>
      </w:r>
      <w:r w:rsidR="007F5CE1" w:rsidRPr="00DA2B0A">
        <w:rPr>
          <w:color w:val="000000" w:themeColor="text1"/>
          <w:spacing w:val="-20"/>
          <w:w w:val="1"/>
        </w:rPr>
        <w:t>i</w:t>
      </w:r>
      <w:r w:rsidRPr="00DA2B0A">
        <w:t>tap yang tidak m</w:t>
      </w:r>
      <w:r w:rsidR="007F5CE1" w:rsidRPr="00DA2B0A">
        <w:t>e</w:t>
      </w:r>
      <w:r w:rsidR="007F5CE1" w:rsidRPr="00DA2B0A">
        <w:rPr>
          <w:color w:val="000000" w:themeColor="text1"/>
          <w:spacing w:val="-20"/>
          <w:w w:val="1"/>
        </w:rPr>
        <w:t>i</w:t>
      </w:r>
      <w:r w:rsidRPr="00DA2B0A">
        <w:t>mb</w:t>
      </w:r>
      <w:r w:rsidR="007F5CE1" w:rsidRPr="00DA2B0A">
        <w:t>e</w:t>
      </w:r>
      <w:r w:rsidR="007F5CE1" w:rsidRPr="00DA2B0A">
        <w:rPr>
          <w:color w:val="000000" w:themeColor="text1"/>
          <w:spacing w:val="-20"/>
          <w:w w:val="1"/>
        </w:rPr>
        <w:t>i</w:t>
      </w:r>
      <w:r w:rsidRPr="00DA2B0A">
        <w:t>rikan imbal hasil yang optimal. Dalam p</w:t>
      </w:r>
      <w:r w:rsidR="007F5CE1" w:rsidRPr="00DA2B0A">
        <w:t>e</w:t>
      </w:r>
      <w:r w:rsidR="007F5CE1" w:rsidRPr="00DA2B0A">
        <w:rPr>
          <w:color w:val="000000" w:themeColor="text1"/>
          <w:spacing w:val="-20"/>
          <w:w w:val="1"/>
        </w:rPr>
        <w:t>i</w:t>
      </w:r>
      <w:r w:rsidRPr="00DA2B0A">
        <w:t>n</w:t>
      </w:r>
      <w:r w:rsidR="007F5CE1" w:rsidRPr="00DA2B0A">
        <w:t>e</w:t>
      </w:r>
      <w:r w:rsidR="007F5CE1" w:rsidRPr="00DA2B0A">
        <w:rPr>
          <w:color w:val="000000" w:themeColor="text1"/>
          <w:spacing w:val="-20"/>
          <w:w w:val="1"/>
        </w:rPr>
        <w:t>i</w:t>
      </w:r>
      <w:r w:rsidRPr="00DA2B0A">
        <w:t>litian Afifah and Hasymi (2020) j</w:t>
      </w:r>
      <w:r w:rsidR="007F5CE1" w:rsidRPr="00DA2B0A">
        <w:t>u</w:t>
      </w:r>
      <w:r w:rsidR="007F5CE1" w:rsidRPr="00DA2B0A">
        <w:rPr>
          <w:color w:val="000000" w:themeColor="text1"/>
          <w:spacing w:val="-20"/>
          <w:w w:val="1"/>
        </w:rPr>
        <w:t>i</w:t>
      </w:r>
      <w:r w:rsidRPr="00DA2B0A">
        <w:t>ga dinyatakan bahwa “as</w:t>
      </w:r>
      <w:r w:rsidR="007F5CE1" w:rsidRPr="00DA2B0A">
        <w:t>e</w:t>
      </w:r>
      <w:r w:rsidR="007F5CE1" w:rsidRPr="00DA2B0A">
        <w:rPr>
          <w:color w:val="000000" w:themeColor="text1"/>
          <w:spacing w:val="-20"/>
          <w:w w:val="1"/>
        </w:rPr>
        <w:t>i</w:t>
      </w:r>
      <w:r w:rsidRPr="00DA2B0A">
        <w:t>t t</w:t>
      </w:r>
      <w:r w:rsidR="007F5CE1" w:rsidRPr="00DA2B0A">
        <w:t>e</w:t>
      </w:r>
      <w:r w:rsidR="007F5CE1" w:rsidRPr="00DA2B0A">
        <w:rPr>
          <w:color w:val="000000" w:themeColor="text1"/>
          <w:spacing w:val="-20"/>
          <w:w w:val="1"/>
        </w:rPr>
        <w:t>i</w:t>
      </w:r>
      <w:r w:rsidRPr="00DA2B0A">
        <w:t>tap tidak m</w:t>
      </w:r>
      <w:r w:rsidR="007F5CE1" w:rsidRPr="00DA2B0A">
        <w:t>e</w:t>
      </w:r>
      <w:r w:rsidR="007F5CE1" w:rsidRPr="00DA2B0A">
        <w:rPr>
          <w:color w:val="000000" w:themeColor="text1"/>
          <w:spacing w:val="-20"/>
          <w:w w:val="1"/>
        </w:rPr>
        <w:t>i</w:t>
      </w:r>
      <w:r w:rsidRPr="00DA2B0A">
        <w:t>miliki 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t</w:t>
      </w:r>
      <w:r w:rsidR="007F5CE1" w:rsidRPr="00DA2B0A">
        <w:t>e</w:t>
      </w:r>
      <w:r w:rsidR="007F5CE1" w:rsidRPr="00DA2B0A">
        <w:rPr>
          <w:color w:val="000000" w:themeColor="text1"/>
          <w:spacing w:val="-20"/>
          <w:w w:val="1"/>
        </w:rPr>
        <w:t>i</w:t>
      </w:r>
      <w:r w:rsidRPr="00DA2B0A">
        <w:t>rhadap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d</w:t>
      </w:r>
      <w:r w:rsidR="007F5CE1" w:rsidRPr="00DA2B0A">
        <w:t>e</w:t>
      </w:r>
      <w:r w:rsidR="007F5CE1" w:rsidRPr="00DA2B0A">
        <w:rPr>
          <w:color w:val="000000" w:themeColor="text1"/>
          <w:spacing w:val="-20"/>
          <w:w w:val="1"/>
        </w:rPr>
        <w:t>i</w:t>
      </w:r>
      <w:r w:rsidRPr="00DA2B0A">
        <w:t xml:space="preserve">ngan indikator tarif pajak </w:t>
      </w:r>
      <w:r w:rsidR="007F5CE1" w:rsidRPr="00DA2B0A">
        <w:t>e</w:t>
      </w:r>
      <w:r w:rsidR="007F5CE1" w:rsidRPr="00DA2B0A">
        <w:rPr>
          <w:color w:val="000000" w:themeColor="text1"/>
          <w:spacing w:val="-20"/>
          <w:w w:val="1"/>
        </w:rPr>
        <w:t>i</w:t>
      </w:r>
      <w:r w:rsidRPr="00DA2B0A">
        <w:t>f</w:t>
      </w:r>
      <w:r w:rsidR="007F5CE1" w:rsidRPr="00DA2B0A">
        <w:t>e</w:t>
      </w:r>
      <w:r w:rsidR="007F5CE1" w:rsidRPr="00DA2B0A">
        <w:rPr>
          <w:color w:val="000000" w:themeColor="text1"/>
          <w:spacing w:val="-20"/>
          <w:w w:val="1"/>
        </w:rPr>
        <w:t>i</w:t>
      </w:r>
      <w:r w:rsidRPr="00DA2B0A">
        <w:t>ktif”. Nam</w:t>
      </w:r>
      <w:r w:rsidR="007F5CE1" w:rsidRPr="00DA2B0A">
        <w:t>u</w:t>
      </w:r>
      <w:r w:rsidR="007F5CE1" w:rsidRPr="00DA2B0A">
        <w:rPr>
          <w:color w:val="000000" w:themeColor="text1"/>
          <w:spacing w:val="-20"/>
          <w:w w:val="1"/>
        </w:rPr>
        <w:t>i</w:t>
      </w:r>
      <w:r w:rsidRPr="00DA2B0A">
        <w:t>n disisi lain Asn</w:t>
      </w:r>
      <w:r w:rsidR="007F5CE1" w:rsidRPr="00DA2B0A">
        <w:t>e</w:t>
      </w:r>
      <w:r w:rsidR="007F5CE1" w:rsidRPr="00DA2B0A">
        <w:rPr>
          <w:color w:val="000000" w:themeColor="text1"/>
          <w:spacing w:val="-20"/>
          <w:w w:val="1"/>
        </w:rPr>
        <w:t>i</w:t>
      </w:r>
      <w:r w:rsidRPr="00DA2B0A">
        <w:t>li (2018) dalam p</w:t>
      </w:r>
      <w:r w:rsidR="007F5CE1" w:rsidRPr="00DA2B0A">
        <w:t>e</w:t>
      </w:r>
      <w:r w:rsidR="007F5CE1" w:rsidRPr="00DA2B0A">
        <w:rPr>
          <w:color w:val="000000" w:themeColor="text1"/>
          <w:spacing w:val="-20"/>
          <w:w w:val="1"/>
        </w:rPr>
        <w:t>i</w:t>
      </w:r>
      <w:r w:rsidRPr="00DA2B0A">
        <w:t>n</w:t>
      </w:r>
      <w:r w:rsidR="007F5CE1" w:rsidRPr="00DA2B0A">
        <w:t>e</w:t>
      </w:r>
      <w:r w:rsidR="007F5CE1" w:rsidRPr="00DA2B0A">
        <w:rPr>
          <w:color w:val="000000" w:themeColor="text1"/>
          <w:spacing w:val="-20"/>
          <w:w w:val="1"/>
        </w:rPr>
        <w:t>i</w:t>
      </w:r>
      <w:r w:rsidRPr="00DA2B0A">
        <w:t>litiannya m</w:t>
      </w:r>
      <w:r w:rsidR="007F5CE1" w:rsidRPr="00DA2B0A">
        <w:t>e</w:t>
      </w:r>
      <w:r w:rsidR="007F5CE1" w:rsidRPr="00DA2B0A">
        <w:rPr>
          <w:color w:val="000000" w:themeColor="text1"/>
          <w:spacing w:val="-20"/>
          <w:w w:val="1"/>
        </w:rPr>
        <w:t>i</w:t>
      </w:r>
      <w:r w:rsidRPr="00DA2B0A">
        <w:t>n</w:t>
      </w:r>
      <w:r w:rsidR="007F5CE1" w:rsidRPr="00DA2B0A">
        <w:t>e</w:t>
      </w:r>
      <w:r w:rsidR="007F5CE1" w:rsidRPr="00DA2B0A">
        <w:rPr>
          <w:color w:val="000000" w:themeColor="text1"/>
          <w:spacing w:val="-20"/>
          <w:w w:val="1"/>
        </w:rPr>
        <w:t>i</w:t>
      </w:r>
      <w:r w:rsidRPr="00DA2B0A">
        <w:t>m</w:t>
      </w:r>
      <w:r w:rsidR="007F5CE1" w:rsidRPr="00DA2B0A">
        <w:t>u</w:t>
      </w:r>
      <w:r w:rsidR="007F5CE1" w:rsidRPr="00DA2B0A">
        <w:rPr>
          <w:color w:val="000000" w:themeColor="text1"/>
          <w:spacing w:val="-20"/>
          <w:w w:val="1"/>
        </w:rPr>
        <w:t>i</w:t>
      </w:r>
      <w:r w:rsidRPr="00DA2B0A">
        <w:t>kan bahwa “int</w:t>
      </w:r>
      <w:r w:rsidR="007F5CE1" w:rsidRPr="00DA2B0A">
        <w:t>e</w:t>
      </w:r>
      <w:r w:rsidR="007F5CE1" w:rsidRPr="00DA2B0A">
        <w:rPr>
          <w:color w:val="000000" w:themeColor="text1"/>
          <w:spacing w:val="-20"/>
          <w:w w:val="1"/>
        </w:rPr>
        <w:t>i</w:t>
      </w:r>
      <w:r w:rsidRPr="00DA2B0A">
        <w:t>nsitas as</w:t>
      </w:r>
      <w:r w:rsidR="007F5CE1" w:rsidRPr="00DA2B0A">
        <w:t>e</w:t>
      </w:r>
      <w:r w:rsidR="007F5CE1" w:rsidRPr="00DA2B0A">
        <w:rPr>
          <w:color w:val="000000" w:themeColor="text1"/>
          <w:spacing w:val="-20"/>
          <w:w w:val="1"/>
        </w:rPr>
        <w:t>i</w:t>
      </w:r>
      <w:r w:rsidRPr="00DA2B0A">
        <w:t>t t</w:t>
      </w:r>
      <w:r w:rsidR="007F5CE1" w:rsidRPr="00DA2B0A">
        <w:t>e</w:t>
      </w:r>
      <w:r w:rsidR="007F5CE1" w:rsidRPr="00DA2B0A">
        <w:rPr>
          <w:color w:val="000000" w:themeColor="text1"/>
          <w:spacing w:val="-20"/>
          <w:w w:val="1"/>
        </w:rPr>
        <w:t>i</w:t>
      </w:r>
      <w:r w:rsidRPr="00DA2B0A">
        <w:t>tap b</w:t>
      </w:r>
      <w:r w:rsidR="007F5CE1" w:rsidRPr="00DA2B0A">
        <w:t>e</w:t>
      </w:r>
      <w:r w:rsidR="007F5CE1" w:rsidRPr="00DA2B0A">
        <w:rPr>
          <w:color w:val="000000" w:themeColor="text1"/>
          <w:spacing w:val="-20"/>
          <w:w w:val="1"/>
        </w:rPr>
        <w:t>i</w:t>
      </w:r>
      <w:r w:rsidRPr="00DA2B0A">
        <w:t>r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s</w:t>
      </w:r>
      <w:r w:rsidR="007F5CE1" w:rsidRPr="00DA2B0A">
        <w:t>e</w:t>
      </w:r>
      <w:r w:rsidR="007F5CE1" w:rsidRPr="00DA2B0A">
        <w:rPr>
          <w:color w:val="000000" w:themeColor="text1"/>
          <w:spacing w:val="-20"/>
          <w:w w:val="1"/>
        </w:rPr>
        <w:t>i</w:t>
      </w:r>
      <w:r w:rsidRPr="00DA2B0A">
        <w:t>cara signifikan t</w:t>
      </w:r>
      <w:r w:rsidR="007F5CE1" w:rsidRPr="00DA2B0A">
        <w:t>e</w:t>
      </w:r>
      <w:r w:rsidR="007F5CE1" w:rsidRPr="00DA2B0A">
        <w:rPr>
          <w:color w:val="000000" w:themeColor="text1"/>
          <w:spacing w:val="-20"/>
          <w:w w:val="1"/>
        </w:rPr>
        <w:t>i</w:t>
      </w:r>
      <w:r w:rsidRPr="00DA2B0A">
        <w:t>rhadap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dan m</w:t>
      </w:r>
      <w:r w:rsidR="007F5CE1" w:rsidRPr="00DA2B0A">
        <w:t>e</w:t>
      </w:r>
      <w:r w:rsidR="007F5CE1" w:rsidRPr="00DA2B0A">
        <w:rPr>
          <w:color w:val="000000" w:themeColor="text1"/>
          <w:spacing w:val="-20"/>
          <w:w w:val="1"/>
        </w:rPr>
        <w:t>i</w:t>
      </w:r>
      <w:r w:rsidRPr="00DA2B0A">
        <w:t>nyatakan bahwa inv</w:t>
      </w:r>
      <w:r w:rsidR="007F5CE1" w:rsidRPr="00DA2B0A">
        <w:t>e</w:t>
      </w:r>
      <w:r w:rsidR="007F5CE1" w:rsidRPr="00DA2B0A">
        <w:rPr>
          <w:color w:val="000000" w:themeColor="text1"/>
          <w:spacing w:val="-20"/>
          <w:w w:val="1"/>
        </w:rPr>
        <w:t>i</w:t>
      </w:r>
      <w:r w:rsidRPr="00DA2B0A">
        <w:t>stasi as</w:t>
      </w:r>
      <w:r w:rsidR="007F5CE1" w:rsidRPr="00DA2B0A">
        <w:t>e</w:t>
      </w:r>
      <w:r w:rsidR="007F5CE1" w:rsidRPr="00DA2B0A">
        <w:rPr>
          <w:color w:val="000000" w:themeColor="text1"/>
          <w:spacing w:val="-20"/>
          <w:w w:val="1"/>
        </w:rPr>
        <w:t>i</w:t>
      </w:r>
      <w:r w:rsidRPr="00DA2B0A">
        <w:t>t t</w:t>
      </w:r>
      <w:r w:rsidR="007F5CE1" w:rsidRPr="00DA2B0A">
        <w:t>e</w:t>
      </w:r>
      <w:r w:rsidR="007F5CE1" w:rsidRPr="00DA2B0A">
        <w:rPr>
          <w:color w:val="000000" w:themeColor="text1"/>
          <w:spacing w:val="-20"/>
          <w:w w:val="1"/>
        </w:rPr>
        <w:t>i</w:t>
      </w:r>
      <w:r w:rsidRPr="00DA2B0A">
        <w:t>tap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dapat m</w:t>
      </w:r>
      <w:r w:rsidR="007F5CE1" w:rsidRPr="00DA2B0A">
        <w:t>e</w:t>
      </w:r>
      <w:r w:rsidR="007F5CE1" w:rsidRPr="00DA2B0A">
        <w:rPr>
          <w:color w:val="000000" w:themeColor="text1"/>
          <w:spacing w:val="-20"/>
          <w:w w:val="1"/>
        </w:rPr>
        <w:t>i</w:t>
      </w:r>
      <w:r w:rsidRPr="00DA2B0A">
        <w:t>ng</w:t>
      </w:r>
      <w:r w:rsidR="007F5CE1" w:rsidRPr="00DA2B0A">
        <w:t>u</w:t>
      </w:r>
      <w:r w:rsidR="007F5CE1" w:rsidRPr="00DA2B0A">
        <w:rPr>
          <w:color w:val="000000" w:themeColor="text1"/>
          <w:spacing w:val="-20"/>
          <w:w w:val="1"/>
        </w:rPr>
        <w:t>i</w:t>
      </w:r>
      <w:r w:rsidRPr="00DA2B0A">
        <w:t>rangi pajak kar</w:t>
      </w:r>
      <w:r w:rsidR="007F5CE1" w:rsidRPr="00DA2B0A">
        <w:t>e</w:t>
      </w:r>
      <w:r w:rsidR="007F5CE1" w:rsidRPr="00DA2B0A">
        <w:rPr>
          <w:color w:val="000000" w:themeColor="text1"/>
          <w:spacing w:val="-20"/>
          <w:w w:val="1"/>
        </w:rPr>
        <w:t>i</w:t>
      </w:r>
      <w:r w:rsidRPr="00DA2B0A">
        <w:t>na adanya d</w:t>
      </w:r>
      <w:r w:rsidR="007F5CE1" w:rsidRPr="00DA2B0A">
        <w:t>e</w:t>
      </w:r>
      <w:r w:rsidR="007F5CE1" w:rsidRPr="00DA2B0A">
        <w:rPr>
          <w:color w:val="000000" w:themeColor="text1"/>
          <w:spacing w:val="-20"/>
          <w:w w:val="1"/>
        </w:rPr>
        <w:t>i</w:t>
      </w:r>
      <w:r w:rsidRPr="00DA2B0A">
        <w:t>pr</w:t>
      </w:r>
      <w:r w:rsidR="007F5CE1" w:rsidRPr="00DA2B0A">
        <w:t>e</w:t>
      </w:r>
      <w:r w:rsidR="007F5CE1" w:rsidRPr="00DA2B0A">
        <w:rPr>
          <w:color w:val="000000" w:themeColor="text1"/>
          <w:spacing w:val="-20"/>
          <w:w w:val="1"/>
        </w:rPr>
        <w:t>i</w:t>
      </w:r>
      <w:r w:rsidRPr="00DA2B0A">
        <w:t>siasi yang m</w:t>
      </w:r>
      <w:r w:rsidR="007F5CE1" w:rsidRPr="00DA2B0A">
        <w:t>e</w:t>
      </w:r>
      <w:r w:rsidR="007F5CE1" w:rsidRPr="00DA2B0A">
        <w:rPr>
          <w:color w:val="000000" w:themeColor="text1"/>
          <w:spacing w:val="-20"/>
          <w:w w:val="1"/>
        </w:rPr>
        <w:t>i</w:t>
      </w:r>
      <w:r w:rsidRPr="00DA2B0A">
        <w:t>l</w:t>
      </w:r>
      <w:r w:rsidR="007F5CE1" w:rsidRPr="00DA2B0A">
        <w:t>e</w:t>
      </w:r>
      <w:r w:rsidR="007F5CE1" w:rsidRPr="00DA2B0A">
        <w:rPr>
          <w:color w:val="000000" w:themeColor="text1"/>
          <w:spacing w:val="-20"/>
          <w:w w:val="1"/>
        </w:rPr>
        <w:t>i</w:t>
      </w:r>
      <w:r w:rsidRPr="00DA2B0A">
        <w:t>kat pada as</w:t>
      </w:r>
      <w:r w:rsidR="007F5CE1" w:rsidRPr="00DA2B0A">
        <w:t>e</w:t>
      </w:r>
      <w:r w:rsidR="007F5CE1" w:rsidRPr="00DA2B0A">
        <w:rPr>
          <w:color w:val="000000" w:themeColor="text1"/>
          <w:spacing w:val="-20"/>
          <w:w w:val="1"/>
        </w:rPr>
        <w:t>i</w:t>
      </w:r>
      <w:r w:rsidRPr="00DA2B0A">
        <w:t>t t</w:t>
      </w:r>
      <w:r w:rsidR="007F5CE1" w:rsidRPr="00DA2B0A">
        <w:t>e</w:t>
      </w:r>
      <w:r w:rsidR="007F5CE1" w:rsidRPr="00DA2B0A">
        <w:rPr>
          <w:color w:val="000000" w:themeColor="text1"/>
          <w:spacing w:val="-20"/>
          <w:w w:val="1"/>
        </w:rPr>
        <w:t>i</w:t>
      </w:r>
      <w:r w:rsidRPr="00DA2B0A">
        <w:t>tap”. D</w:t>
      </w:r>
      <w:r w:rsidR="007F5CE1" w:rsidRPr="00DA2B0A">
        <w:t>e</w:t>
      </w:r>
      <w:r w:rsidR="007F5CE1" w:rsidRPr="00DA2B0A">
        <w:rPr>
          <w:color w:val="000000" w:themeColor="text1"/>
          <w:spacing w:val="-20"/>
          <w:w w:val="1"/>
        </w:rPr>
        <w:t>i</w:t>
      </w:r>
      <w:r w:rsidRPr="00DA2B0A">
        <w:t xml:space="preserve">ngan adanya </w:t>
      </w:r>
      <w:r w:rsidR="007F5CE1" w:rsidRPr="00DA2B0A">
        <w:t>u</w:t>
      </w:r>
      <w:r w:rsidR="007F5CE1" w:rsidRPr="00DA2B0A">
        <w:rPr>
          <w:color w:val="000000" w:themeColor="text1"/>
          <w:spacing w:val="-20"/>
          <w:w w:val="1"/>
        </w:rPr>
        <w:t>i</w:t>
      </w:r>
      <w:r w:rsidRPr="00DA2B0A">
        <w:t>raian diatas didapat hipot</w:t>
      </w:r>
      <w:r w:rsidR="007F5CE1" w:rsidRPr="00DA2B0A">
        <w:t>e</w:t>
      </w:r>
      <w:r w:rsidR="007F5CE1" w:rsidRPr="00DA2B0A">
        <w:rPr>
          <w:color w:val="000000" w:themeColor="text1"/>
          <w:spacing w:val="-20"/>
          <w:w w:val="1"/>
        </w:rPr>
        <w:t>i</w:t>
      </w:r>
      <w:r w:rsidRPr="00DA2B0A">
        <w:t>sa k</w:t>
      </w:r>
      <w:r w:rsidR="007F5CE1" w:rsidRPr="00DA2B0A">
        <w:t>e</w:t>
      </w:r>
      <w:r w:rsidR="007F5CE1" w:rsidRPr="00DA2B0A">
        <w:rPr>
          <w:color w:val="000000" w:themeColor="text1"/>
          <w:spacing w:val="-20"/>
          <w:w w:val="1"/>
        </w:rPr>
        <w:t>i</w:t>
      </w:r>
      <w:r w:rsidRPr="00DA2B0A">
        <w:t>tiga yait</w:t>
      </w:r>
      <w:r w:rsidR="007F5CE1" w:rsidRPr="00DA2B0A">
        <w:t>u</w:t>
      </w:r>
      <w:r w:rsidR="007F5CE1" w:rsidRPr="00DA2B0A">
        <w:rPr>
          <w:color w:val="000000" w:themeColor="text1"/>
          <w:spacing w:val="-20"/>
          <w:w w:val="1"/>
        </w:rPr>
        <w:t>i</w:t>
      </w:r>
    </w:p>
    <w:p w14:paraId="3926A115" w14:textId="4AB04323" w:rsidR="00847781" w:rsidRPr="00DA2B0A" w:rsidRDefault="00847781" w:rsidP="00DA2B0A">
      <w:pPr>
        <w:autoSpaceDE w:val="0"/>
        <w:autoSpaceDN w:val="0"/>
        <w:adjustRightInd w:val="0"/>
        <w:jc w:val="both"/>
        <w:rPr>
          <w:color w:val="000000" w:themeColor="text1"/>
          <w:lang w:val="id-ID"/>
        </w:rPr>
      </w:pPr>
      <w:r w:rsidRPr="00DA2B0A">
        <w:rPr>
          <w:bCs/>
          <w:color w:val="000000" w:themeColor="text1"/>
        </w:rPr>
        <w:t>H3</w:t>
      </w:r>
      <w:r w:rsidRPr="00DA2B0A">
        <w:rPr>
          <w:b/>
          <w:bCs/>
          <w:color w:val="000000" w:themeColor="text1"/>
        </w:rPr>
        <w:t xml:space="preserve">: </w:t>
      </w:r>
      <w:r w:rsidR="001F015B" w:rsidRPr="00DA2B0A">
        <w:rPr>
          <w:bCs/>
          <w:color w:val="000000" w:themeColor="text1"/>
        </w:rPr>
        <w:t>Int</w:t>
      </w:r>
      <w:r w:rsidR="007F5CE1" w:rsidRPr="00DA2B0A">
        <w:rPr>
          <w:bCs/>
          <w:color w:val="000000" w:themeColor="text1"/>
        </w:rPr>
        <w:t>e</w:t>
      </w:r>
      <w:r w:rsidR="007F5CE1" w:rsidRPr="00DA2B0A">
        <w:rPr>
          <w:bCs/>
          <w:color w:val="000000" w:themeColor="text1"/>
          <w:spacing w:val="-20"/>
          <w:w w:val="1"/>
        </w:rPr>
        <w:t>i</w:t>
      </w:r>
      <w:r w:rsidR="001F015B" w:rsidRPr="00DA2B0A">
        <w:rPr>
          <w:bCs/>
          <w:color w:val="000000" w:themeColor="text1"/>
        </w:rPr>
        <w:t>nsitas as</w:t>
      </w:r>
      <w:r w:rsidR="007F5CE1" w:rsidRPr="00DA2B0A">
        <w:rPr>
          <w:bCs/>
          <w:color w:val="000000" w:themeColor="text1"/>
        </w:rPr>
        <w:t>e</w:t>
      </w:r>
      <w:r w:rsidR="007F5CE1" w:rsidRPr="00DA2B0A">
        <w:rPr>
          <w:bCs/>
          <w:color w:val="000000" w:themeColor="text1"/>
          <w:spacing w:val="-20"/>
          <w:w w:val="1"/>
        </w:rPr>
        <w:t>i</w:t>
      </w:r>
      <w:r w:rsidR="001F015B" w:rsidRPr="00DA2B0A">
        <w:rPr>
          <w:bCs/>
          <w:color w:val="000000" w:themeColor="text1"/>
        </w:rPr>
        <w:t>t t</w:t>
      </w:r>
      <w:r w:rsidR="007F5CE1" w:rsidRPr="00DA2B0A">
        <w:rPr>
          <w:bCs/>
          <w:color w:val="000000" w:themeColor="text1"/>
        </w:rPr>
        <w:t>e</w:t>
      </w:r>
      <w:r w:rsidR="007F5CE1" w:rsidRPr="00DA2B0A">
        <w:rPr>
          <w:bCs/>
          <w:color w:val="000000" w:themeColor="text1"/>
          <w:spacing w:val="-20"/>
          <w:w w:val="1"/>
        </w:rPr>
        <w:t>i</w:t>
      </w:r>
      <w:r w:rsidR="001F015B" w:rsidRPr="00DA2B0A">
        <w:rPr>
          <w:bCs/>
          <w:color w:val="000000" w:themeColor="text1"/>
        </w:rPr>
        <w:t xml:space="preserve">tap </w:t>
      </w:r>
      <w:r w:rsidRPr="00DA2B0A">
        <w:rPr>
          <w:color w:val="000000" w:themeColor="text1"/>
        </w:rPr>
        <w:t>b</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rp</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ngar</w:t>
      </w:r>
      <w:r w:rsidR="007F5CE1" w:rsidRPr="00DA2B0A">
        <w:rPr>
          <w:color w:val="000000" w:themeColor="text1"/>
        </w:rPr>
        <w:t>u</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h t</w:t>
      </w:r>
      <w:r w:rsidR="007F5CE1" w:rsidRPr="00DA2B0A">
        <w:rPr>
          <w:color w:val="000000" w:themeColor="text1"/>
        </w:rPr>
        <w:t>e</w:t>
      </w:r>
      <w:r w:rsidR="007F5CE1" w:rsidRPr="00DA2B0A">
        <w:rPr>
          <w:color w:val="000000" w:themeColor="text1"/>
          <w:spacing w:val="-20"/>
          <w:w w:val="1"/>
        </w:rPr>
        <w:t>i</w:t>
      </w:r>
      <w:r w:rsidR="00C11D72" w:rsidRPr="00DA2B0A">
        <w:rPr>
          <w:color w:val="000000" w:themeColor="text1"/>
          <w:spacing w:val="-20"/>
          <w:w w:val="1"/>
        </w:rPr>
        <w:t>i</w:t>
      </w:r>
      <w:r w:rsidRPr="00DA2B0A">
        <w:rPr>
          <w:color w:val="000000" w:themeColor="text1"/>
        </w:rPr>
        <w:t xml:space="preserve">rhadap </w:t>
      </w:r>
      <w:r w:rsidR="001F015B" w:rsidRPr="00DA2B0A">
        <w:rPr>
          <w:color w:val="000000" w:themeColor="text1"/>
        </w:rPr>
        <w:t>manaj</w:t>
      </w:r>
      <w:r w:rsidR="007F5CE1" w:rsidRPr="00DA2B0A">
        <w:rPr>
          <w:color w:val="000000" w:themeColor="text1"/>
        </w:rPr>
        <w:t>e</w:t>
      </w:r>
      <w:r w:rsidR="007F5CE1" w:rsidRPr="00DA2B0A">
        <w:rPr>
          <w:color w:val="000000" w:themeColor="text1"/>
          <w:spacing w:val="-20"/>
          <w:w w:val="1"/>
        </w:rPr>
        <w:t>i</w:t>
      </w:r>
      <w:r w:rsidR="001F015B" w:rsidRPr="00DA2B0A">
        <w:rPr>
          <w:color w:val="000000" w:themeColor="text1"/>
        </w:rPr>
        <w:t>m</w:t>
      </w:r>
      <w:r w:rsidR="007F5CE1" w:rsidRPr="00DA2B0A">
        <w:rPr>
          <w:color w:val="000000" w:themeColor="text1"/>
        </w:rPr>
        <w:t>e</w:t>
      </w:r>
      <w:r w:rsidR="007F5CE1" w:rsidRPr="00DA2B0A">
        <w:rPr>
          <w:color w:val="000000" w:themeColor="text1"/>
          <w:spacing w:val="-20"/>
          <w:w w:val="1"/>
        </w:rPr>
        <w:t>i</w:t>
      </w:r>
      <w:r w:rsidR="001F015B" w:rsidRPr="00DA2B0A">
        <w:rPr>
          <w:color w:val="000000" w:themeColor="text1"/>
        </w:rPr>
        <w:t>n pajak</w:t>
      </w:r>
    </w:p>
    <w:p w14:paraId="19FE8457" w14:textId="77777777" w:rsidR="005201E0" w:rsidRPr="00DA2B0A" w:rsidRDefault="005201E0" w:rsidP="00DA2B0A">
      <w:pPr>
        <w:autoSpaceDE w:val="0"/>
        <w:autoSpaceDN w:val="0"/>
        <w:adjustRightInd w:val="0"/>
        <w:jc w:val="both"/>
        <w:rPr>
          <w:i/>
          <w:iCs/>
          <w:color w:val="000000" w:themeColor="text1"/>
          <w:lang w:val="id-ID"/>
        </w:rPr>
      </w:pPr>
    </w:p>
    <w:p w14:paraId="10F24D9E" w14:textId="2FEE288C" w:rsidR="00847781" w:rsidRPr="00DA2B0A" w:rsidRDefault="00847781" w:rsidP="00DA2B0A">
      <w:pPr>
        <w:pStyle w:val="Heading3"/>
        <w:spacing w:before="0" w:beforeAutospacing="0" w:after="0" w:afterAutospacing="0"/>
        <w:contextualSpacing/>
        <w:jc w:val="both"/>
        <w:rPr>
          <w:color w:val="000000" w:themeColor="text1"/>
          <w:sz w:val="24"/>
          <w:szCs w:val="24"/>
        </w:rPr>
      </w:pPr>
      <w:bookmarkStart w:id="6" w:name="_Toc171224173"/>
      <w:r w:rsidRPr="00DA2B0A">
        <w:rPr>
          <w:color w:val="000000" w:themeColor="text1"/>
          <w:sz w:val="24"/>
          <w:szCs w:val="24"/>
        </w:rPr>
        <w:t xml:space="preserve">Pengaruh </w:t>
      </w:r>
      <w:r w:rsidRPr="00DA2B0A">
        <w:rPr>
          <w:i/>
          <w:color w:val="000000" w:themeColor="text1"/>
          <w:sz w:val="24"/>
          <w:szCs w:val="24"/>
        </w:rPr>
        <w:t>Media</w:t>
      </w:r>
      <w:r w:rsidRPr="00DA2B0A">
        <w:rPr>
          <w:color w:val="000000" w:themeColor="text1"/>
          <w:sz w:val="24"/>
          <w:szCs w:val="24"/>
        </w:rPr>
        <w:t xml:space="preserve"> </w:t>
      </w:r>
      <w:r w:rsidRPr="00DA2B0A">
        <w:rPr>
          <w:i/>
          <w:iCs/>
          <w:color w:val="000000" w:themeColor="text1"/>
          <w:sz w:val="24"/>
          <w:szCs w:val="24"/>
        </w:rPr>
        <w:t xml:space="preserve">Exposure </w:t>
      </w:r>
      <w:r w:rsidRPr="00DA2B0A">
        <w:rPr>
          <w:color w:val="000000" w:themeColor="text1"/>
          <w:sz w:val="24"/>
          <w:szCs w:val="24"/>
        </w:rPr>
        <w:t xml:space="preserve">Terhadap Pengungkapan </w:t>
      </w:r>
      <w:r w:rsidRPr="00DA2B0A">
        <w:rPr>
          <w:i/>
          <w:iCs/>
          <w:color w:val="000000" w:themeColor="text1"/>
          <w:sz w:val="24"/>
          <w:szCs w:val="24"/>
        </w:rPr>
        <w:t xml:space="preserve">Corporate Social Responsibility </w:t>
      </w:r>
      <w:r w:rsidRPr="00DA2B0A">
        <w:rPr>
          <w:color w:val="000000" w:themeColor="text1"/>
          <w:sz w:val="24"/>
          <w:szCs w:val="24"/>
        </w:rPr>
        <w:t>(CSR)</w:t>
      </w:r>
      <w:bookmarkEnd w:id="6"/>
      <w:r w:rsidRPr="00DA2B0A">
        <w:rPr>
          <w:color w:val="000000" w:themeColor="text1"/>
          <w:sz w:val="24"/>
          <w:szCs w:val="24"/>
        </w:rPr>
        <w:t xml:space="preserve"> </w:t>
      </w:r>
    </w:p>
    <w:p w14:paraId="286D3D84" w14:textId="6869792F" w:rsidR="001F015B" w:rsidRPr="00DA2B0A" w:rsidRDefault="001F015B" w:rsidP="00DA2B0A">
      <w:pPr>
        <w:autoSpaceDE w:val="0"/>
        <w:autoSpaceDN w:val="0"/>
        <w:adjustRightInd w:val="0"/>
        <w:ind w:firstLine="720"/>
        <w:jc w:val="both"/>
      </w:pPr>
      <w:r w:rsidRPr="00DA2B0A">
        <w:t>Int</w:t>
      </w:r>
      <w:r w:rsidR="007F5CE1" w:rsidRPr="00DA2B0A">
        <w:t>e</w:t>
      </w:r>
      <w:r w:rsidR="007F5CE1" w:rsidRPr="00DA2B0A">
        <w:rPr>
          <w:color w:val="000000" w:themeColor="text1"/>
          <w:spacing w:val="-20"/>
          <w:w w:val="1"/>
        </w:rPr>
        <w:t>i</w:t>
      </w:r>
      <w:r w:rsidRPr="00DA2B0A">
        <w:t>nsitas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diaan m</w:t>
      </w:r>
      <w:r w:rsidR="007F5CE1" w:rsidRPr="00DA2B0A">
        <w:t>e</w:t>
      </w:r>
      <w:r w:rsidR="007F5CE1" w:rsidRPr="00DA2B0A">
        <w:rPr>
          <w:color w:val="000000" w:themeColor="text1"/>
          <w:spacing w:val="-20"/>
          <w:w w:val="1"/>
        </w:rPr>
        <w:t>i</w:t>
      </w:r>
      <w:r w:rsidRPr="00DA2B0A">
        <w:t>nggambarkan bagaimana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m</w:t>
      </w:r>
      <w:r w:rsidR="007F5CE1" w:rsidRPr="00DA2B0A">
        <w:t>e</w:t>
      </w:r>
      <w:r w:rsidR="007F5CE1" w:rsidRPr="00DA2B0A">
        <w:rPr>
          <w:color w:val="000000" w:themeColor="text1"/>
          <w:spacing w:val="-20"/>
          <w:w w:val="1"/>
        </w:rPr>
        <w:t>i</w:t>
      </w:r>
      <w:r w:rsidRPr="00DA2B0A">
        <w:t>nginv</w:t>
      </w:r>
      <w:r w:rsidR="007F5CE1" w:rsidRPr="00DA2B0A">
        <w:t>e</w:t>
      </w:r>
      <w:r w:rsidR="007F5CE1" w:rsidRPr="00DA2B0A">
        <w:rPr>
          <w:color w:val="000000" w:themeColor="text1"/>
          <w:spacing w:val="-20"/>
          <w:w w:val="1"/>
        </w:rPr>
        <w:t>i</w:t>
      </w:r>
      <w:r w:rsidRPr="00DA2B0A">
        <w:t xml:space="preserve">stasikan </w:t>
      </w:r>
      <w:r w:rsidRPr="00DA2B0A">
        <w:lastRenderedPageBreak/>
        <w:t>k</w:t>
      </w:r>
      <w:r w:rsidR="007F5CE1" w:rsidRPr="00DA2B0A">
        <w:t>e</w:t>
      </w:r>
      <w:r w:rsidR="007F5CE1" w:rsidRPr="00DA2B0A">
        <w:rPr>
          <w:color w:val="000000" w:themeColor="text1"/>
          <w:spacing w:val="-20"/>
          <w:w w:val="1"/>
        </w:rPr>
        <w:t>i</w:t>
      </w:r>
      <w:r w:rsidRPr="00DA2B0A">
        <w:t>kayaannya pada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diaan. B</w:t>
      </w:r>
      <w:r w:rsidR="007F5CE1" w:rsidRPr="00DA2B0A">
        <w:t>e</w:t>
      </w:r>
      <w:r w:rsidR="007F5CE1" w:rsidRPr="00DA2B0A">
        <w:rPr>
          <w:color w:val="000000" w:themeColor="text1"/>
          <w:spacing w:val="-20"/>
          <w:w w:val="1"/>
        </w:rPr>
        <w:t>i</w:t>
      </w:r>
      <w:r w:rsidRPr="00DA2B0A">
        <w:t>sarnya Int</w:t>
      </w:r>
      <w:r w:rsidR="007F5CE1" w:rsidRPr="00DA2B0A">
        <w:t>e</w:t>
      </w:r>
      <w:r w:rsidR="007F5CE1" w:rsidRPr="00DA2B0A">
        <w:rPr>
          <w:color w:val="000000" w:themeColor="text1"/>
          <w:spacing w:val="-20"/>
          <w:w w:val="1"/>
        </w:rPr>
        <w:t>i</w:t>
      </w:r>
      <w:r w:rsidRPr="00DA2B0A">
        <w:t>nsitas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diaan dapat m</w:t>
      </w:r>
      <w:r w:rsidR="007F5CE1" w:rsidRPr="00DA2B0A">
        <w:t>e</w:t>
      </w:r>
      <w:r w:rsidR="007F5CE1" w:rsidRPr="00DA2B0A">
        <w:rPr>
          <w:color w:val="000000" w:themeColor="text1"/>
          <w:spacing w:val="-20"/>
          <w:w w:val="1"/>
        </w:rPr>
        <w:t>i</w:t>
      </w:r>
      <w:r w:rsidRPr="00DA2B0A">
        <w:t>nimb</w:t>
      </w:r>
      <w:r w:rsidR="007F5CE1" w:rsidRPr="00DA2B0A">
        <w:t>u</w:t>
      </w:r>
      <w:r w:rsidR="007F5CE1" w:rsidRPr="00DA2B0A">
        <w:rPr>
          <w:color w:val="000000" w:themeColor="text1"/>
          <w:spacing w:val="-20"/>
          <w:w w:val="1"/>
        </w:rPr>
        <w:t>i</w:t>
      </w:r>
      <w:r w:rsidRPr="00DA2B0A">
        <w:t>lkan biaya tambahan antara lain adanya biaya p</w:t>
      </w:r>
      <w:r w:rsidR="007F5CE1" w:rsidRPr="00DA2B0A">
        <w:t>e</w:t>
      </w:r>
      <w:r w:rsidR="007F5CE1" w:rsidRPr="00DA2B0A">
        <w:rPr>
          <w:color w:val="000000" w:themeColor="text1"/>
          <w:spacing w:val="-20"/>
          <w:w w:val="1"/>
        </w:rPr>
        <w:t>i</w:t>
      </w:r>
      <w:r w:rsidRPr="00DA2B0A">
        <w:t>nyimpanan dan biaya yang timb</w:t>
      </w:r>
      <w:r w:rsidR="007F5CE1" w:rsidRPr="00DA2B0A">
        <w:t>u</w:t>
      </w:r>
      <w:r w:rsidR="007F5CE1" w:rsidRPr="00DA2B0A">
        <w:rPr>
          <w:color w:val="000000" w:themeColor="text1"/>
          <w:spacing w:val="-20"/>
          <w:w w:val="1"/>
        </w:rPr>
        <w:t>i</w:t>
      </w:r>
      <w:r w:rsidRPr="00DA2B0A">
        <w:t>l akibat adanya k</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kan barang (H</w:t>
      </w:r>
      <w:r w:rsidR="007F5CE1" w:rsidRPr="00DA2B0A">
        <w:t>e</w:t>
      </w:r>
      <w:r w:rsidR="007F5CE1" w:rsidRPr="00DA2B0A">
        <w:rPr>
          <w:color w:val="000000" w:themeColor="text1"/>
          <w:spacing w:val="-20"/>
          <w:w w:val="1"/>
        </w:rPr>
        <w:t>i</w:t>
      </w:r>
      <w:r w:rsidRPr="00DA2B0A">
        <w:t>rjanto, 2007). PSAK No. 14 m</w:t>
      </w:r>
      <w:r w:rsidR="007F5CE1" w:rsidRPr="00DA2B0A">
        <w:t>e</w:t>
      </w:r>
      <w:r w:rsidR="007F5CE1" w:rsidRPr="00DA2B0A">
        <w:rPr>
          <w:color w:val="000000" w:themeColor="text1"/>
          <w:spacing w:val="-20"/>
          <w:w w:val="1"/>
        </w:rPr>
        <w:t>i</w:t>
      </w:r>
      <w:r w:rsidRPr="00DA2B0A">
        <w:t>ngat</w:t>
      </w:r>
      <w:r w:rsidR="007F5CE1" w:rsidRPr="00DA2B0A">
        <w:t>u</w:t>
      </w:r>
      <w:r w:rsidR="007F5CE1" w:rsidRPr="00DA2B0A">
        <w:rPr>
          <w:color w:val="000000" w:themeColor="text1"/>
          <w:spacing w:val="-20"/>
          <w:w w:val="1"/>
        </w:rPr>
        <w:t>i</w:t>
      </w:r>
      <w:r w:rsidRPr="00DA2B0A">
        <w:t>r biaya yang timb</w:t>
      </w:r>
      <w:r w:rsidR="007F5CE1" w:rsidRPr="00DA2B0A">
        <w:t>u</w:t>
      </w:r>
      <w:r w:rsidR="007F5CE1" w:rsidRPr="00DA2B0A">
        <w:rPr>
          <w:color w:val="000000" w:themeColor="text1"/>
          <w:spacing w:val="-20"/>
          <w:w w:val="1"/>
        </w:rPr>
        <w:t>i</w:t>
      </w:r>
      <w:r w:rsidRPr="00DA2B0A">
        <w:t>l atas k</w:t>
      </w:r>
      <w:r w:rsidR="007F5CE1" w:rsidRPr="00DA2B0A">
        <w:t>e</w:t>
      </w:r>
      <w:r w:rsidR="007F5CE1" w:rsidRPr="00DA2B0A">
        <w:rPr>
          <w:color w:val="000000" w:themeColor="text1"/>
          <w:spacing w:val="-20"/>
          <w:w w:val="1"/>
        </w:rPr>
        <w:t>i</w:t>
      </w:r>
      <w:r w:rsidRPr="00DA2B0A">
        <w:t>p</w:t>
      </w:r>
      <w:r w:rsidR="007F5CE1" w:rsidRPr="00DA2B0A">
        <w:t>e</w:t>
      </w:r>
      <w:r w:rsidR="007F5CE1" w:rsidRPr="00DA2B0A">
        <w:rPr>
          <w:color w:val="000000" w:themeColor="text1"/>
          <w:spacing w:val="-20"/>
          <w:w w:val="1"/>
        </w:rPr>
        <w:t>i</w:t>
      </w:r>
      <w:r w:rsidRPr="00DA2B0A">
        <w:t>milikan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diaan yang b</w:t>
      </w:r>
      <w:r w:rsidR="007F5CE1" w:rsidRPr="00DA2B0A">
        <w:t>e</w:t>
      </w:r>
      <w:r w:rsidR="007F5CE1" w:rsidRPr="00DA2B0A">
        <w:rPr>
          <w:color w:val="000000" w:themeColor="text1"/>
          <w:spacing w:val="-20"/>
          <w:w w:val="1"/>
        </w:rPr>
        <w:t>i</w:t>
      </w:r>
      <w:r w:rsidRPr="00DA2B0A">
        <w:t>sar har</w:t>
      </w:r>
      <w:r w:rsidR="007F5CE1" w:rsidRPr="00DA2B0A">
        <w:t>u</w:t>
      </w:r>
      <w:r w:rsidR="007F5CE1" w:rsidRPr="00DA2B0A">
        <w:rPr>
          <w:color w:val="000000" w:themeColor="text1"/>
          <w:spacing w:val="-20"/>
          <w:w w:val="1"/>
        </w:rPr>
        <w:t>i</w:t>
      </w:r>
      <w:r w:rsidRPr="00DA2B0A">
        <w:t>s dik</w:t>
      </w:r>
      <w:r w:rsidR="007F5CE1" w:rsidRPr="00DA2B0A">
        <w:t>e</w:t>
      </w:r>
      <w:r w:rsidR="007F5CE1" w:rsidRPr="00DA2B0A">
        <w:rPr>
          <w:color w:val="000000" w:themeColor="text1"/>
          <w:spacing w:val="-20"/>
          <w:w w:val="1"/>
        </w:rPr>
        <w:t>i</w:t>
      </w:r>
      <w:r w:rsidRPr="00DA2B0A">
        <w:t>l</w:t>
      </w:r>
      <w:r w:rsidR="007F5CE1" w:rsidRPr="00DA2B0A">
        <w:t>u</w:t>
      </w:r>
      <w:r w:rsidR="007F5CE1" w:rsidRPr="00DA2B0A">
        <w:rPr>
          <w:color w:val="000000" w:themeColor="text1"/>
          <w:spacing w:val="-20"/>
          <w:w w:val="1"/>
        </w:rPr>
        <w:t>i</w:t>
      </w:r>
      <w:r w:rsidRPr="00DA2B0A">
        <w:t>arkan dari dari biaya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diaan dan diak</w:t>
      </w:r>
      <w:r w:rsidR="007F5CE1" w:rsidRPr="00DA2B0A">
        <w:t>u</w:t>
      </w:r>
      <w:r w:rsidR="007F5CE1" w:rsidRPr="00DA2B0A">
        <w:rPr>
          <w:color w:val="000000" w:themeColor="text1"/>
          <w:spacing w:val="-20"/>
          <w:w w:val="1"/>
        </w:rPr>
        <w:t>i</w:t>
      </w:r>
      <w:r w:rsidRPr="00DA2B0A">
        <w:t>i s</w:t>
      </w:r>
      <w:r w:rsidR="007F5CE1" w:rsidRPr="00DA2B0A">
        <w:t>e</w:t>
      </w:r>
      <w:r w:rsidR="007F5CE1" w:rsidRPr="00DA2B0A">
        <w:rPr>
          <w:color w:val="000000" w:themeColor="text1"/>
          <w:spacing w:val="-20"/>
          <w:w w:val="1"/>
        </w:rPr>
        <w:t>i</w:t>
      </w:r>
      <w:r w:rsidRPr="00DA2B0A">
        <w:t>bagai b</w:t>
      </w:r>
      <w:r w:rsidR="007F5CE1" w:rsidRPr="00DA2B0A">
        <w:t>e</w:t>
      </w:r>
      <w:r w:rsidR="007F5CE1" w:rsidRPr="00DA2B0A">
        <w:rPr>
          <w:color w:val="000000" w:themeColor="text1"/>
          <w:spacing w:val="-20"/>
          <w:w w:val="1"/>
        </w:rPr>
        <w:t>i</w:t>
      </w:r>
      <w:r w:rsidRPr="00DA2B0A">
        <w:t>ban dalam p</w:t>
      </w:r>
      <w:r w:rsidR="007F5CE1" w:rsidRPr="00DA2B0A">
        <w:t>e</w:t>
      </w:r>
      <w:r w:rsidR="007F5CE1" w:rsidRPr="00DA2B0A">
        <w:rPr>
          <w:color w:val="000000" w:themeColor="text1"/>
          <w:spacing w:val="-20"/>
          <w:w w:val="1"/>
        </w:rPr>
        <w:t>i</w:t>
      </w:r>
      <w:r w:rsidRPr="00DA2B0A">
        <w:t>riod</w:t>
      </w:r>
      <w:r w:rsidR="007F5CE1" w:rsidRPr="00DA2B0A">
        <w:t>e</w:t>
      </w:r>
      <w:r w:rsidR="007F5CE1" w:rsidRPr="00DA2B0A">
        <w:rPr>
          <w:color w:val="000000" w:themeColor="text1"/>
          <w:spacing w:val="-20"/>
          <w:w w:val="1"/>
        </w:rPr>
        <w:t>i</w:t>
      </w:r>
      <w:r w:rsidRPr="00DA2B0A">
        <w:t xml:space="preserve"> t</w:t>
      </w:r>
      <w:r w:rsidR="007F5CE1" w:rsidRPr="00DA2B0A">
        <w:t>e</w:t>
      </w:r>
      <w:r w:rsidR="007F5CE1" w:rsidRPr="00DA2B0A">
        <w:rPr>
          <w:color w:val="000000" w:themeColor="text1"/>
          <w:spacing w:val="-20"/>
          <w:w w:val="1"/>
        </w:rPr>
        <w:t>i</w:t>
      </w:r>
      <w:r w:rsidRPr="00DA2B0A">
        <w:t>rjadinya biaya. Biaya tambahan atas adanya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diaan yang b</w:t>
      </w:r>
      <w:r w:rsidR="007F5CE1" w:rsidRPr="00DA2B0A">
        <w:t>e</w:t>
      </w:r>
      <w:r w:rsidR="007F5CE1" w:rsidRPr="00DA2B0A">
        <w:rPr>
          <w:color w:val="000000" w:themeColor="text1"/>
          <w:spacing w:val="-20"/>
          <w:w w:val="1"/>
        </w:rPr>
        <w:t>i</w:t>
      </w:r>
      <w:r w:rsidRPr="00DA2B0A">
        <w:t>sar akan m</w:t>
      </w:r>
      <w:r w:rsidR="007F5CE1" w:rsidRPr="00DA2B0A">
        <w:t>e</w:t>
      </w:r>
      <w:r w:rsidR="007F5CE1" w:rsidRPr="00DA2B0A">
        <w:rPr>
          <w:color w:val="000000" w:themeColor="text1"/>
          <w:spacing w:val="-20"/>
          <w:w w:val="1"/>
        </w:rPr>
        <w:t>i</w:t>
      </w:r>
      <w:r w:rsidRPr="00DA2B0A">
        <w:t>ny</w:t>
      </w:r>
      <w:r w:rsidR="007F5CE1" w:rsidRPr="00DA2B0A">
        <w:t>e</w:t>
      </w:r>
      <w:r w:rsidR="007F5CE1" w:rsidRPr="00DA2B0A">
        <w:rPr>
          <w:color w:val="000000" w:themeColor="text1"/>
          <w:spacing w:val="-20"/>
          <w:w w:val="1"/>
        </w:rPr>
        <w:t>i</w:t>
      </w:r>
      <w:r w:rsidRPr="00DA2B0A">
        <w:t>babkan p</w:t>
      </w:r>
      <w:r w:rsidR="007F5CE1" w:rsidRPr="00DA2B0A">
        <w:t>e</w:t>
      </w:r>
      <w:r w:rsidR="007F5CE1" w:rsidRPr="00DA2B0A">
        <w:rPr>
          <w:color w:val="000000" w:themeColor="text1"/>
          <w:spacing w:val="-20"/>
          <w:w w:val="1"/>
        </w:rPr>
        <w:t>i</w:t>
      </w:r>
      <w:r w:rsidRPr="00DA2B0A">
        <w:t>n</w:t>
      </w:r>
      <w:r w:rsidR="007F5CE1" w:rsidRPr="00DA2B0A">
        <w:t>u</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nan laba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Dalam ag</w:t>
      </w:r>
      <w:r w:rsidR="007F5CE1" w:rsidRPr="00DA2B0A">
        <w:t>e</w:t>
      </w:r>
      <w:r w:rsidR="007F5CE1" w:rsidRPr="00DA2B0A">
        <w:rPr>
          <w:color w:val="000000" w:themeColor="text1"/>
          <w:spacing w:val="-20"/>
          <w:w w:val="1"/>
        </w:rPr>
        <w:t>i</w:t>
      </w:r>
      <w:r w:rsidRPr="00DA2B0A">
        <w:t>nsi t</w:t>
      </w:r>
      <w:r w:rsidR="007F5CE1" w:rsidRPr="00DA2B0A">
        <w:t>e</w:t>
      </w:r>
      <w:r w:rsidR="007F5CE1" w:rsidRPr="00DA2B0A">
        <w:rPr>
          <w:color w:val="000000" w:themeColor="text1"/>
          <w:spacing w:val="-20"/>
          <w:w w:val="1"/>
        </w:rPr>
        <w:t>i</w:t>
      </w:r>
      <w:r w:rsidRPr="00DA2B0A">
        <w:t>ori, manaj</w:t>
      </w:r>
      <w:r w:rsidR="007F5CE1" w:rsidRPr="00DA2B0A">
        <w:t>e</w:t>
      </w:r>
      <w:r w:rsidR="007F5CE1" w:rsidRPr="00DA2B0A">
        <w:rPr>
          <w:color w:val="000000" w:themeColor="text1"/>
          <w:spacing w:val="-20"/>
          <w:w w:val="1"/>
        </w:rPr>
        <w:t>i</w:t>
      </w:r>
      <w:r w:rsidRPr="00DA2B0A">
        <w:t>r akan b</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 m</w:t>
      </w:r>
      <w:r w:rsidR="007F5CE1" w:rsidRPr="00DA2B0A">
        <w:t>e</w:t>
      </w:r>
      <w:r w:rsidR="007F5CE1" w:rsidRPr="00DA2B0A">
        <w:rPr>
          <w:color w:val="000000" w:themeColor="text1"/>
          <w:spacing w:val="-20"/>
          <w:w w:val="1"/>
        </w:rPr>
        <w:t>i</w:t>
      </w:r>
      <w:r w:rsidRPr="00DA2B0A">
        <w:t>minimalisir b</w:t>
      </w:r>
      <w:r w:rsidR="007F5CE1" w:rsidRPr="00DA2B0A">
        <w:t>e</w:t>
      </w:r>
      <w:r w:rsidR="007F5CE1" w:rsidRPr="00DA2B0A">
        <w:rPr>
          <w:color w:val="000000" w:themeColor="text1"/>
          <w:spacing w:val="-20"/>
          <w:w w:val="1"/>
        </w:rPr>
        <w:t>i</w:t>
      </w:r>
      <w:r w:rsidRPr="00DA2B0A">
        <w:t>ban tambahan kar</w:t>
      </w:r>
      <w:r w:rsidR="007F5CE1" w:rsidRPr="00DA2B0A">
        <w:t>e</w:t>
      </w:r>
      <w:r w:rsidR="007F5CE1" w:rsidRPr="00DA2B0A">
        <w:rPr>
          <w:color w:val="000000" w:themeColor="text1"/>
          <w:spacing w:val="-20"/>
          <w:w w:val="1"/>
        </w:rPr>
        <w:t>i</w:t>
      </w:r>
      <w:r w:rsidRPr="00DA2B0A">
        <w:t>na banyaknya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diaan agar tidak m</w:t>
      </w:r>
      <w:r w:rsidR="007F5CE1" w:rsidRPr="00DA2B0A">
        <w:t>e</w:t>
      </w:r>
      <w:r w:rsidR="007F5CE1" w:rsidRPr="00DA2B0A">
        <w:rPr>
          <w:color w:val="000000" w:themeColor="text1"/>
          <w:spacing w:val="-20"/>
          <w:w w:val="1"/>
        </w:rPr>
        <w:t>i</w:t>
      </w:r>
      <w:r w:rsidRPr="00DA2B0A">
        <w:t>ng</w:t>
      </w:r>
      <w:r w:rsidR="007F5CE1" w:rsidRPr="00DA2B0A">
        <w:t>u</w:t>
      </w:r>
      <w:r w:rsidR="007F5CE1" w:rsidRPr="00DA2B0A">
        <w:rPr>
          <w:color w:val="000000" w:themeColor="text1"/>
          <w:spacing w:val="-20"/>
          <w:w w:val="1"/>
        </w:rPr>
        <w:t>i</w:t>
      </w:r>
      <w:r w:rsidRPr="00DA2B0A">
        <w:t>rangi laba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Disisi lain, manaj</w:t>
      </w:r>
      <w:r w:rsidR="007F5CE1" w:rsidRPr="00DA2B0A">
        <w:t>e</w:t>
      </w:r>
      <w:r w:rsidR="007F5CE1" w:rsidRPr="00DA2B0A">
        <w:rPr>
          <w:color w:val="000000" w:themeColor="text1"/>
          <w:spacing w:val="-20"/>
          <w:w w:val="1"/>
        </w:rPr>
        <w:t>i</w:t>
      </w:r>
      <w:r w:rsidRPr="00DA2B0A">
        <w:t>r akan m</w:t>
      </w:r>
      <w:r w:rsidR="007F5CE1" w:rsidRPr="00DA2B0A">
        <w:t>e</w:t>
      </w:r>
      <w:r w:rsidR="007F5CE1" w:rsidRPr="00DA2B0A">
        <w:rPr>
          <w:color w:val="000000" w:themeColor="text1"/>
          <w:spacing w:val="-20"/>
          <w:w w:val="1"/>
        </w:rPr>
        <w:t>i</w:t>
      </w:r>
      <w:r w:rsidRPr="00DA2B0A">
        <w:t>maksimalkan biaya tambahan yang t</w:t>
      </w:r>
      <w:r w:rsidR="007F5CE1" w:rsidRPr="00DA2B0A">
        <w:t>e</w:t>
      </w:r>
      <w:r w:rsidR="007F5CE1" w:rsidRPr="00DA2B0A">
        <w:rPr>
          <w:color w:val="000000" w:themeColor="text1"/>
          <w:spacing w:val="-20"/>
          <w:w w:val="1"/>
        </w:rPr>
        <w:t>i</w:t>
      </w:r>
      <w:r w:rsidRPr="00DA2B0A">
        <w:t>rpaksa ditangg</w:t>
      </w:r>
      <w:r w:rsidR="007F5CE1" w:rsidRPr="00DA2B0A">
        <w:t>u</w:t>
      </w:r>
      <w:r w:rsidR="007F5CE1" w:rsidRPr="00DA2B0A">
        <w:rPr>
          <w:color w:val="000000" w:themeColor="text1"/>
          <w:spacing w:val="-20"/>
          <w:w w:val="1"/>
        </w:rPr>
        <w:t>i</w:t>
      </w:r>
      <w:r w:rsidRPr="00DA2B0A">
        <w:t xml:space="preserve">ng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m</w:t>
      </w:r>
      <w:r w:rsidR="007F5CE1" w:rsidRPr="00DA2B0A">
        <w:t>e</w:t>
      </w:r>
      <w:r w:rsidR="007F5CE1" w:rsidRPr="00DA2B0A">
        <w:rPr>
          <w:color w:val="000000" w:themeColor="text1"/>
          <w:spacing w:val="-20"/>
          <w:w w:val="1"/>
        </w:rPr>
        <w:t>i</w:t>
      </w:r>
      <w:r w:rsidRPr="00DA2B0A">
        <w:t>n</w:t>
      </w:r>
      <w:r w:rsidR="007F5CE1" w:rsidRPr="00DA2B0A">
        <w:t>e</w:t>
      </w:r>
      <w:r w:rsidR="007F5CE1" w:rsidRPr="00DA2B0A">
        <w:rPr>
          <w:color w:val="000000" w:themeColor="text1"/>
          <w:spacing w:val="-20"/>
          <w:w w:val="1"/>
        </w:rPr>
        <w:t>i</w:t>
      </w:r>
      <w:r w:rsidRPr="00DA2B0A">
        <w:t>kan b</w:t>
      </w:r>
      <w:r w:rsidR="007F5CE1" w:rsidRPr="00DA2B0A">
        <w:t>e</w:t>
      </w:r>
      <w:r w:rsidR="007F5CE1" w:rsidRPr="00DA2B0A">
        <w:rPr>
          <w:color w:val="000000" w:themeColor="text1"/>
          <w:spacing w:val="-20"/>
          <w:w w:val="1"/>
        </w:rPr>
        <w:t>i</w:t>
      </w:r>
      <w:r w:rsidRPr="00DA2B0A">
        <w:t>ban pajak. Cara yang akan dig</w:t>
      </w:r>
      <w:r w:rsidR="007F5CE1" w:rsidRPr="00DA2B0A">
        <w:t>u</w:t>
      </w:r>
      <w:r w:rsidR="007F5CE1" w:rsidRPr="00DA2B0A">
        <w:rPr>
          <w:color w:val="000000" w:themeColor="text1"/>
          <w:spacing w:val="-20"/>
          <w:w w:val="1"/>
        </w:rPr>
        <w:t>i</w:t>
      </w:r>
      <w:r w:rsidRPr="00DA2B0A">
        <w:t>nakan manaj</w:t>
      </w:r>
      <w:r w:rsidR="007F5CE1" w:rsidRPr="00DA2B0A">
        <w:t>e</w:t>
      </w:r>
      <w:r w:rsidR="007F5CE1" w:rsidRPr="00DA2B0A">
        <w:rPr>
          <w:color w:val="000000" w:themeColor="text1"/>
          <w:spacing w:val="-20"/>
          <w:w w:val="1"/>
        </w:rPr>
        <w:t>i</w:t>
      </w:r>
      <w:r w:rsidRPr="00DA2B0A">
        <w:t>r adalah d</w:t>
      </w:r>
      <w:r w:rsidR="007F5CE1" w:rsidRPr="00DA2B0A">
        <w:t>e</w:t>
      </w:r>
      <w:r w:rsidR="007F5CE1" w:rsidRPr="00DA2B0A">
        <w:rPr>
          <w:color w:val="000000" w:themeColor="text1"/>
          <w:spacing w:val="-20"/>
          <w:w w:val="1"/>
        </w:rPr>
        <w:t>i</w:t>
      </w:r>
      <w:r w:rsidRPr="00DA2B0A">
        <w:t>ngan m</w:t>
      </w:r>
      <w:r w:rsidR="007F5CE1" w:rsidRPr="00DA2B0A">
        <w:t>e</w:t>
      </w:r>
      <w:r w:rsidR="007F5CE1" w:rsidRPr="00DA2B0A">
        <w:rPr>
          <w:color w:val="000000" w:themeColor="text1"/>
          <w:spacing w:val="-20"/>
          <w:w w:val="1"/>
        </w:rPr>
        <w:t>i</w:t>
      </w:r>
      <w:r w:rsidRPr="00DA2B0A">
        <w:t>mb</w:t>
      </w:r>
      <w:r w:rsidR="007F5CE1" w:rsidRPr="00DA2B0A">
        <w:t>e</w:t>
      </w:r>
      <w:r w:rsidR="007F5CE1" w:rsidRPr="00DA2B0A">
        <w:rPr>
          <w:color w:val="000000" w:themeColor="text1"/>
          <w:spacing w:val="-20"/>
          <w:w w:val="1"/>
        </w:rPr>
        <w:t>i</w:t>
      </w:r>
      <w:r w:rsidRPr="00DA2B0A">
        <w:t>bankan biaya tambahan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 xml:space="preserve">diaan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m</w:t>
      </w:r>
      <w:r w:rsidR="007F5CE1" w:rsidRPr="00DA2B0A">
        <w:t>e</w:t>
      </w:r>
      <w:r w:rsidR="007F5CE1" w:rsidRPr="00DA2B0A">
        <w:rPr>
          <w:color w:val="000000" w:themeColor="text1"/>
          <w:spacing w:val="-20"/>
          <w:w w:val="1"/>
        </w:rPr>
        <w:t>i</w:t>
      </w:r>
      <w:r w:rsidRPr="00DA2B0A">
        <w:t>n</w:t>
      </w:r>
      <w:r w:rsidR="007F5CE1" w:rsidRPr="00DA2B0A">
        <w:t>u</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nkan laba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s</w:t>
      </w:r>
      <w:r w:rsidR="007F5CE1" w:rsidRPr="00DA2B0A">
        <w:t>e</w:t>
      </w:r>
      <w:r w:rsidR="007F5CE1" w:rsidRPr="00DA2B0A">
        <w:rPr>
          <w:color w:val="000000" w:themeColor="text1"/>
          <w:spacing w:val="-20"/>
          <w:w w:val="1"/>
        </w:rPr>
        <w:t>i</w:t>
      </w:r>
      <w:r w:rsidRPr="00DA2B0A">
        <w:t>hingga dapat m</w:t>
      </w:r>
      <w:r w:rsidR="007F5CE1" w:rsidRPr="00DA2B0A">
        <w:t>e</w:t>
      </w:r>
      <w:r w:rsidR="007F5CE1" w:rsidRPr="00DA2B0A">
        <w:rPr>
          <w:color w:val="000000" w:themeColor="text1"/>
          <w:spacing w:val="-20"/>
          <w:w w:val="1"/>
        </w:rPr>
        <w:t>i</w:t>
      </w:r>
      <w:r w:rsidRPr="00DA2B0A">
        <w:t>n</w:t>
      </w:r>
      <w:r w:rsidR="007F5CE1" w:rsidRPr="00DA2B0A">
        <w:t>u</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nkan b</w:t>
      </w:r>
      <w:r w:rsidR="007F5CE1" w:rsidRPr="00DA2B0A">
        <w:t>e</w:t>
      </w:r>
      <w:r w:rsidR="007F5CE1" w:rsidRPr="00DA2B0A">
        <w:rPr>
          <w:color w:val="000000" w:themeColor="text1"/>
          <w:spacing w:val="-20"/>
          <w:w w:val="1"/>
        </w:rPr>
        <w:t>i</w:t>
      </w:r>
      <w:r w:rsidRPr="00DA2B0A">
        <w:t>ban pajak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Jika laba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an m</w:t>
      </w:r>
      <w:r w:rsidR="007F5CE1" w:rsidRPr="00DA2B0A">
        <w:t>e</w:t>
      </w:r>
      <w:r w:rsidR="007F5CE1" w:rsidRPr="00DA2B0A">
        <w:rPr>
          <w:color w:val="000000" w:themeColor="text1"/>
          <w:spacing w:val="-20"/>
          <w:w w:val="1"/>
        </w:rPr>
        <w:t>i</w:t>
      </w:r>
      <w:r w:rsidRPr="00DA2B0A">
        <w:t>ng</w:t>
      </w:r>
      <w:r w:rsidR="007F5CE1" w:rsidRPr="00DA2B0A">
        <w:t>e</w:t>
      </w:r>
      <w:r w:rsidR="007F5CE1" w:rsidRPr="00DA2B0A">
        <w:rPr>
          <w:color w:val="000000" w:themeColor="text1"/>
          <w:spacing w:val="-20"/>
          <w:w w:val="1"/>
        </w:rPr>
        <w:t>i</w:t>
      </w:r>
      <w:r w:rsidRPr="00DA2B0A">
        <w:t>cil, maka akan m</w:t>
      </w:r>
      <w:r w:rsidR="007F5CE1" w:rsidRPr="00DA2B0A">
        <w:t>e</w:t>
      </w:r>
      <w:r w:rsidR="007F5CE1" w:rsidRPr="00DA2B0A">
        <w:rPr>
          <w:color w:val="000000" w:themeColor="text1"/>
          <w:spacing w:val="-20"/>
          <w:w w:val="1"/>
        </w:rPr>
        <w:t>i</w:t>
      </w:r>
      <w:r w:rsidRPr="00DA2B0A">
        <w:t>ny</w:t>
      </w:r>
      <w:r w:rsidR="007F5CE1" w:rsidRPr="00DA2B0A">
        <w:t>e</w:t>
      </w:r>
      <w:r w:rsidR="007F5CE1" w:rsidRPr="00DA2B0A">
        <w:rPr>
          <w:color w:val="000000" w:themeColor="text1"/>
          <w:spacing w:val="-20"/>
          <w:w w:val="1"/>
        </w:rPr>
        <w:t>i</w:t>
      </w:r>
      <w:r w:rsidRPr="00DA2B0A">
        <w:t>babkan m</w:t>
      </w:r>
      <w:r w:rsidR="007F5CE1" w:rsidRPr="00DA2B0A">
        <w:t>e</w:t>
      </w:r>
      <w:r w:rsidR="007F5CE1" w:rsidRPr="00DA2B0A">
        <w:rPr>
          <w:color w:val="000000" w:themeColor="text1"/>
          <w:spacing w:val="-20"/>
          <w:w w:val="1"/>
        </w:rPr>
        <w:t>i</w:t>
      </w:r>
      <w:r w:rsidRPr="00DA2B0A">
        <w:t>n</w:t>
      </w:r>
      <w:r w:rsidR="007F5CE1" w:rsidRPr="00DA2B0A">
        <w:t>u</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nnya pajak yang dibayarkan ol</w:t>
      </w:r>
      <w:r w:rsidR="007F5CE1" w:rsidRPr="00DA2B0A">
        <w:t>e</w:t>
      </w:r>
      <w:r w:rsidR="007F5CE1" w:rsidRPr="00DA2B0A">
        <w:rPr>
          <w:color w:val="000000" w:themeColor="text1"/>
          <w:spacing w:val="-20"/>
          <w:w w:val="1"/>
        </w:rPr>
        <w:t>i</w:t>
      </w:r>
      <w:r w:rsidRPr="00DA2B0A">
        <w:t>h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 xml:space="preserve">sahaan. Dari </w:t>
      </w:r>
      <w:r w:rsidR="007F5CE1" w:rsidRPr="00DA2B0A">
        <w:t>u</w:t>
      </w:r>
      <w:r w:rsidR="007F5CE1" w:rsidRPr="00DA2B0A">
        <w:rPr>
          <w:color w:val="000000" w:themeColor="text1"/>
          <w:spacing w:val="-20"/>
          <w:w w:val="1"/>
        </w:rPr>
        <w:t>i</w:t>
      </w:r>
      <w:r w:rsidRPr="00DA2B0A">
        <w:t>raian diatas dapat diambil hipot</w:t>
      </w:r>
      <w:r w:rsidR="007F5CE1" w:rsidRPr="00DA2B0A">
        <w:t>e</w:t>
      </w:r>
      <w:r w:rsidR="007F5CE1" w:rsidRPr="00DA2B0A">
        <w:rPr>
          <w:color w:val="000000" w:themeColor="text1"/>
          <w:spacing w:val="-20"/>
          <w:w w:val="1"/>
        </w:rPr>
        <w:t>i</w:t>
      </w:r>
      <w:r w:rsidRPr="00DA2B0A">
        <w:t>sa k</w:t>
      </w:r>
      <w:r w:rsidR="007F5CE1" w:rsidRPr="00DA2B0A">
        <w:t>e</w:t>
      </w:r>
      <w:r w:rsidR="007F5CE1" w:rsidRPr="00DA2B0A">
        <w:rPr>
          <w:color w:val="000000" w:themeColor="text1"/>
          <w:spacing w:val="-20"/>
          <w:w w:val="1"/>
        </w:rPr>
        <w:t>i</w:t>
      </w:r>
      <w:r w:rsidR="007F5CE1" w:rsidRPr="00DA2B0A">
        <w:t>e</w:t>
      </w:r>
      <w:r w:rsidR="007F5CE1" w:rsidRPr="00DA2B0A">
        <w:rPr>
          <w:color w:val="000000" w:themeColor="text1"/>
          <w:spacing w:val="-20"/>
          <w:w w:val="1"/>
        </w:rPr>
        <w:t>i</w:t>
      </w:r>
      <w:r w:rsidRPr="00DA2B0A">
        <w:t>mpat yait</w:t>
      </w:r>
      <w:r w:rsidR="007F5CE1" w:rsidRPr="00DA2B0A">
        <w:t>u</w:t>
      </w:r>
      <w:r w:rsidR="007F5CE1" w:rsidRPr="00DA2B0A">
        <w:rPr>
          <w:color w:val="000000" w:themeColor="text1"/>
          <w:spacing w:val="-20"/>
          <w:w w:val="1"/>
        </w:rPr>
        <w:t>i</w:t>
      </w:r>
      <w:r w:rsidRPr="00DA2B0A">
        <w:t>:</w:t>
      </w:r>
    </w:p>
    <w:p w14:paraId="3A984F3C" w14:textId="3CABFAAF" w:rsidR="00847781" w:rsidRPr="00DA2B0A" w:rsidRDefault="00847781" w:rsidP="00DA2B0A">
      <w:pPr>
        <w:autoSpaceDE w:val="0"/>
        <w:autoSpaceDN w:val="0"/>
        <w:adjustRightInd w:val="0"/>
        <w:jc w:val="both"/>
        <w:rPr>
          <w:color w:val="000000" w:themeColor="text1"/>
        </w:rPr>
      </w:pPr>
      <w:r w:rsidRPr="00DA2B0A">
        <w:rPr>
          <w:i/>
          <w:iCs/>
          <w:color w:val="000000" w:themeColor="text1"/>
        </w:rPr>
        <w:t xml:space="preserve">H4: </w:t>
      </w:r>
      <w:r w:rsidR="001F015B" w:rsidRPr="00DA2B0A">
        <w:t>Int</w:t>
      </w:r>
      <w:r w:rsidR="007F5CE1" w:rsidRPr="00DA2B0A">
        <w:t>e</w:t>
      </w:r>
      <w:r w:rsidR="007F5CE1" w:rsidRPr="00DA2B0A">
        <w:rPr>
          <w:color w:val="000000" w:themeColor="text1"/>
          <w:spacing w:val="-20"/>
          <w:w w:val="1"/>
        </w:rPr>
        <w:t>i</w:t>
      </w:r>
      <w:r w:rsidR="001F015B" w:rsidRPr="00DA2B0A">
        <w:t>nsitas p</w:t>
      </w:r>
      <w:r w:rsidR="007F5CE1" w:rsidRPr="00DA2B0A">
        <w:t>e</w:t>
      </w:r>
      <w:r w:rsidR="007F5CE1" w:rsidRPr="00DA2B0A">
        <w:rPr>
          <w:color w:val="000000" w:themeColor="text1"/>
          <w:spacing w:val="-20"/>
          <w:w w:val="1"/>
        </w:rPr>
        <w:t>i</w:t>
      </w:r>
      <w:r w:rsidR="001F015B" w:rsidRPr="00DA2B0A">
        <w:t>rs</w:t>
      </w:r>
      <w:r w:rsidR="007F5CE1" w:rsidRPr="00DA2B0A">
        <w:t>e</w:t>
      </w:r>
      <w:r w:rsidR="007F5CE1" w:rsidRPr="00DA2B0A">
        <w:rPr>
          <w:color w:val="000000" w:themeColor="text1"/>
          <w:spacing w:val="-20"/>
          <w:w w:val="1"/>
        </w:rPr>
        <w:t>i</w:t>
      </w:r>
      <w:r w:rsidR="001F015B" w:rsidRPr="00DA2B0A">
        <w:t xml:space="preserve">diaan </w:t>
      </w:r>
      <w:r w:rsidRPr="00DA2B0A">
        <w:rPr>
          <w:i/>
          <w:iCs/>
          <w:color w:val="000000" w:themeColor="text1"/>
        </w:rPr>
        <w:t>b</w:t>
      </w:r>
      <w:r w:rsidR="007F5CE1" w:rsidRPr="00DA2B0A">
        <w:rPr>
          <w:i/>
          <w:iCs/>
          <w:color w:val="000000" w:themeColor="text1"/>
        </w:rPr>
        <w:t>e</w:t>
      </w:r>
      <w:r w:rsidR="007F5CE1" w:rsidRPr="00DA2B0A">
        <w:rPr>
          <w:i/>
          <w:iCs/>
          <w:color w:val="000000" w:themeColor="text1"/>
          <w:spacing w:val="-20"/>
          <w:w w:val="1"/>
        </w:rPr>
        <w:t>i</w:t>
      </w:r>
      <w:r w:rsidR="00C11D72" w:rsidRPr="00DA2B0A">
        <w:rPr>
          <w:i/>
          <w:iCs/>
          <w:color w:val="000000" w:themeColor="text1"/>
          <w:spacing w:val="-20"/>
          <w:w w:val="1"/>
        </w:rPr>
        <w:t>i</w:t>
      </w:r>
      <w:r w:rsidRPr="00DA2B0A">
        <w:rPr>
          <w:i/>
          <w:iCs/>
          <w:color w:val="000000" w:themeColor="text1"/>
        </w:rPr>
        <w:t>rp</w:t>
      </w:r>
      <w:r w:rsidR="007F5CE1" w:rsidRPr="00DA2B0A">
        <w:rPr>
          <w:i/>
          <w:iCs/>
          <w:color w:val="000000" w:themeColor="text1"/>
        </w:rPr>
        <w:t>e</w:t>
      </w:r>
      <w:r w:rsidR="007F5CE1" w:rsidRPr="00DA2B0A">
        <w:rPr>
          <w:i/>
          <w:iCs/>
          <w:color w:val="000000" w:themeColor="text1"/>
          <w:spacing w:val="-20"/>
          <w:w w:val="1"/>
        </w:rPr>
        <w:t>i</w:t>
      </w:r>
      <w:r w:rsidR="00C11D72" w:rsidRPr="00DA2B0A">
        <w:rPr>
          <w:i/>
          <w:iCs/>
          <w:color w:val="000000" w:themeColor="text1"/>
          <w:spacing w:val="-20"/>
          <w:w w:val="1"/>
        </w:rPr>
        <w:t>i</w:t>
      </w:r>
      <w:r w:rsidRPr="00DA2B0A">
        <w:rPr>
          <w:i/>
          <w:iCs/>
          <w:color w:val="000000" w:themeColor="text1"/>
        </w:rPr>
        <w:t>ngar</w:t>
      </w:r>
      <w:r w:rsidR="007F5CE1" w:rsidRPr="00DA2B0A">
        <w:rPr>
          <w:i/>
          <w:iCs/>
          <w:color w:val="000000" w:themeColor="text1"/>
        </w:rPr>
        <w:t>u</w:t>
      </w:r>
      <w:r w:rsidR="007F5CE1" w:rsidRPr="00DA2B0A">
        <w:rPr>
          <w:i/>
          <w:iCs/>
          <w:color w:val="000000" w:themeColor="text1"/>
          <w:spacing w:val="-20"/>
          <w:w w:val="1"/>
        </w:rPr>
        <w:t>i</w:t>
      </w:r>
      <w:r w:rsidR="00C11D72" w:rsidRPr="00DA2B0A">
        <w:rPr>
          <w:i/>
          <w:iCs/>
          <w:color w:val="000000" w:themeColor="text1"/>
          <w:spacing w:val="-20"/>
          <w:w w:val="1"/>
        </w:rPr>
        <w:t>i</w:t>
      </w:r>
      <w:r w:rsidRPr="00DA2B0A">
        <w:rPr>
          <w:i/>
          <w:iCs/>
          <w:color w:val="000000" w:themeColor="text1"/>
        </w:rPr>
        <w:t>h t</w:t>
      </w:r>
      <w:r w:rsidR="007F5CE1" w:rsidRPr="00DA2B0A">
        <w:rPr>
          <w:i/>
          <w:iCs/>
          <w:color w:val="000000" w:themeColor="text1"/>
        </w:rPr>
        <w:t>e</w:t>
      </w:r>
      <w:r w:rsidR="007F5CE1" w:rsidRPr="00DA2B0A">
        <w:rPr>
          <w:i/>
          <w:iCs/>
          <w:color w:val="000000" w:themeColor="text1"/>
          <w:spacing w:val="-20"/>
          <w:w w:val="1"/>
        </w:rPr>
        <w:t>i</w:t>
      </w:r>
      <w:r w:rsidR="00C11D72" w:rsidRPr="00DA2B0A">
        <w:rPr>
          <w:i/>
          <w:iCs/>
          <w:color w:val="000000" w:themeColor="text1"/>
          <w:spacing w:val="-20"/>
          <w:w w:val="1"/>
        </w:rPr>
        <w:t>i</w:t>
      </w:r>
      <w:r w:rsidRPr="00DA2B0A">
        <w:rPr>
          <w:i/>
          <w:iCs/>
          <w:color w:val="000000" w:themeColor="text1"/>
        </w:rPr>
        <w:t xml:space="preserve">rhadap </w:t>
      </w:r>
      <w:r w:rsidR="001F015B" w:rsidRPr="00DA2B0A">
        <w:rPr>
          <w:color w:val="000000" w:themeColor="text1"/>
        </w:rPr>
        <w:t>Man</w:t>
      </w:r>
      <w:r w:rsidR="007F5CE1" w:rsidRPr="00DA2B0A">
        <w:rPr>
          <w:color w:val="000000" w:themeColor="text1"/>
        </w:rPr>
        <w:t>e</w:t>
      </w:r>
      <w:r w:rsidR="007F5CE1" w:rsidRPr="00DA2B0A">
        <w:rPr>
          <w:color w:val="000000" w:themeColor="text1"/>
          <w:spacing w:val="-20"/>
          <w:w w:val="1"/>
        </w:rPr>
        <w:t>i</w:t>
      </w:r>
      <w:r w:rsidR="001F015B" w:rsidRPr="00DA2B0A">
        <w:rPr>
          <w:color w:val="000000" w:themeColor="text1"/>
        </w:rPr>
        <w:t>j</w:t>
      </w:r>
      <w:r w:rsidR="007F5CE1" w:rsidRPr="00DA2B0A">
        <w:rPr>
          <w:color w:val="000000" w:themeColor="text1"/>
        </w:rPr>
        <w:t>e</w:t>
      </w:r>
      <w:r w:rsidR="007F5CE1" w:rsidRPr="00DA2B0A">
        <w:rPr>
          <w:color w:val="000000" w:themeColor="text1"/>
          <w:spacing w:val="-20"/>
          <w:w w:val="1"/>
        </w:rPr>
        <w:t>i</w:t>
      </w:r>
      <w:r w:rsidR="001F015B" w:rsidRPr="00DA2B0A">
        <w:rPr>
          <w:color w:val="000000" w:themeColor="text1"/>
        </w:rPr>
        <w:t>m</w:t>
      </w:r>
      <w:r w:rsidR="007F5CE1" w:rsidRPr="00DA2B0A">
        <w:rPr>
          <w:color w:val="000000" w:themeColor="text1"/>
        </w:rPr>
        <w:t>e</w:t>
      </w:r>
      <w:r w:rsidR="007F5CE1" w:rsidRPr="00DA2B0A">
        <w:rPr>
          <w:color w:val="000000" w:themeColor="text1"/>
          <w:spacing w:val="-20"/>
          <w:w w:val="1"/>
        </w:rPr>
        <w:t>i</w:t>
      </w:r>
      <w:r w:rsidR="001F015B" w:rsidRPr="00DA2B0A">
        <w:rPr>
          <w:color w:val="000000" w:themeColor="text1"/>
        </w:rPr>
        <w:t>n Pajak</w:t>
      </w:r>
    </w:p>
    <w:p w14:paraId="00248A6A" w14:textId="77777777" w:rsidR="00D314CA" w:rsidRPr="00DA2B0A" w:rsidRDefault="00D314CA" w:rsidP="00DA2B0A">
      <w:pPr>
        <w:ind w:firstLine="720"/>
        <w:jc w:val="both"/>
        <w:rPr>
          <w:rFonts w:eastAsia="Yu Gothic UI"/>
          <w:i/>
          <w:lang w:val="id-ID"/>
        </w:rPr>
      </w:pPr>
    </w:p>
    <w:p w14:paraId="14DEC147" w14:textId="77777777" w:rsidR="00D314CA" w:rsidRDefault="008C2BE3" w:rsidP="00DA2B0A">
      <w:pPr>
        <w:pStyle w:val="Heading1"/>
        <w:spacing w:before="0"/>
        <w:jc w:val="both"/>
        <w:rPr>
          <w:rFonts w:ascii="Times New Roman" w:eastAsia="Yu Gothic UI" w:hAnsi="Times New Roman" w:cs="Times New Roman"/>
          <w:color w:val="auto"/>
          <w:sz w:val="24"/>
          <w:szCs w:val="24"/>
          <w:lang w:val="id-ID"/>
        </w:rPr>
      </w:pPr>
      <w:r w:rsidRPr="00DA2B0A">
        <w:rPr>
          <w:rFonts w:ascii="Times New Roman" w:eastAsia="Yu Gothic UI" w:hAnsi="Times New Roman" w:cs="Times New Roman"/>
          <w:color w:val="auto"/>
          <w:sz w:val="24"/>
          <w:szCs w:val="24"/>
          <w:lang w:val="id-ID"/>
        </w:rPr>
        <w:t>METODOLOGI PENELITIAN</w:t>
      </w:r>
    </w:p>
    <w:p w14:paraId="0BB2F9F5" w14:textId="77777777" w:rsidR="00DA2B0A" w:rsidRPr="00DA2B0A" w:rsidRDefault="00DA2B0A" w:rsidP="00DA2B0A">
      <w:pPr>
        <w:rPr>
          <w:rFonts w:eastAsia="Yu Gothic UI"/>
          <w:lang w:val="id-ID"/>
        </w:rPr>
      </w:pPr>
    </w:p>
    <w:p w14:paraId="4B475915" w14:textId="1AE88929" w:rsidR="00D53D5C" w:rsidRPr="00DA2B0A" w:rsidRDefault="00D53D5C" w:rsidP="00DA2B0A">
      <w:pPr>
        <w:ind w:firstLine="720"/>
        <w:jc w:val="both"/>
        <w:rPr>
          <w:rFonts w:eastAsia="Yu Gothic UI"/>
        </w:rPr>
      </w:pPr>
      <w:r w:rsidRPr="00DA2B0A">
        <w:rPr>
          <w:lang w:val="fi-FI"/>
        </w:rPr>
        <w:t>P</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n</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litian ini dilaksanakan pada p</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r</w:t>
      </w:r>
      <w:r w:rsidR="007F5CE1" w:rsidRPr="00DA2B0A">
        <w:rPr>
          <w:lang w:val="fi-FI"/>
        </w:rPr>
        <w:t>u</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sahaan man</w:t>
      </w:r>
      <w:r w:rsidR="007F5CE1" w:rsidRPr="00DA2B0A">
        <w:rPr>
          <w:lang w:val="fi-FI"/>
        </w:rPr>
        <w:t>u</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fakt</w:t>
      </w:r>
      <w:r w:rsidR="007F5CE1" w:rsidRPr="00DA2B0A">
        <w:rPr>
          <w:lang w:val="fi-FI"/>
        </w:rPr>
        <w:t>u</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r yang t</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rdaftar di B</w:t>
      </w:r>
      <w:r w:rsidR="007F5CE1" w:rsidRPr="00DA2B0A">
        <w:rPr>
          <w:lang w:val="fi-FI"/>
        </w:rPr>
        <w:t>u</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 xml:space="preserve">rsa </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f</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k Indon</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sia d</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ngan cara m</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ngaks</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s informasi m</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lal</w:t>
      </w:r>
      <w:r w:rsidR="007F5CE1" w:rsidRPr="00DA2B0A">
        <w:rPr>
          <w:lang w:val="fi-FI"/>
        </w:rPr>
        <w:t>u</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i sit</w:t>
      </w:r>
      <w:r w:rsidR="007F5CE1" w:rsidRPr="00DA2B0A">
        <w:rPr>
          <w:lang w:val="fi-FI"/>
        </w:rPr>
        <w:t>u</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s r</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smi w</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bsit</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 xml:space="preserve"> www.idx.co.id dan w</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bsit</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 xml:space="preserve"> masing-masing p</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r</w:t>
      </w:r>
      <w:r w:rsidR="007F5CE1" w:rsidRPr="00DA2B0A">
        <w:rPr>
          <w:lang w:val="fi-FI"/>
        </w:rPr>
        <w:t>u</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sahaan.  P</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r</w:t>
      </w:r>
      <w:r w:rsidR="007F5CE1" w:rsidRPr="00DA2B0A">
        <w:rPr>
          <w:lang w:val="fi-FI"/>
        </w:rPr>
        <w:t>u</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 xml:space="preserve">sahaan </w:t>
      </w:r>
      <w:r w:rsidRPr="00DA2B0A">
        <w:rPr>
          <w:lang w:val="fi-FI"/>
        </w:rPr>
        <w:lastRenderedPageBreak/>
        <w:t>yang akan dit</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liti m</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r</w:t>
      </w:r>
      <w:r w:rsidR="007F5CE1" w:rsidRPr="00DA2B0A">
        <w:rPr>
          <w:lang w:val="fi-FI"/>
        </w:rPr>
        <w:t>u</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pakan p</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r</w:t>
      </w:r>
      <w:r w:rsidR="007F5CE1" w:rsidRPr="00DA2B0A">
        <w:rPr>
          <w:lang w:val="fi-FI"/>
        </w:rPr>
        <w:t>u</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sahaan yang m</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nyajikan laporan  tah</w:t>
      </w:r>
      <w:r w:rsidR="007F5CE1" w:rsidRPr="00DA2B0A">
        <w:rPr>
          <w:lang w:val="fi-FI"/>
        </w:rPr>
        <w:t>u</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nan s</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cara b</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rt</w:t>
      </w:r>
      <w:r w:rsidR="007F5CE1" w:rsidRPr="00DA2B0A">
        <w:rPr>
          <w:lang w:val="fi-FI"/>
        </w:rPr>
        <w:t>u</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r</w:t>
      </w:r>
      <w:r w:rsidR="007F5CE1" w:rsidRPr="00DA2B0A">
        <w:rPr>
          <w:lang w:val="fi-FI"/>
        </w:rPr>
        <w:t>u</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t-t</w:t>
      </w:r>
      <w:r w:rsidR="007F5CE1" w:rsidRPr="00DA2B0A">
        <w:rPr>
          <w:lang w:val="fi-FI"/>
        </w:rPr>
        <w:t>u</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r</w:t>
      </w:r>
      <w:r w:rsidR="007F5CE1" w:rsidRPr="00DA2B0A">
        <w:rPr>
          <w:lang w:val="fi-FI"/>
        </w:rPr>
        <w:t>u</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t tah</w:t>
      </w:r>
      <w:r w:rsidR="007F5CE1" w:rsidRPr="00DA2B0A">
        <w:rPr>
          <w:lang w:val="fi-FI"/>
        </w:rPr>
        <w:t>u</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n p</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riod</w:t>
      </w:r>
      <w:r w:rsidR="007F5CE1" w:rsidRPr="00DA2B0A">
        <w:rPr>
          <w:lang w:val="fi-FI"/>
        </w:rPr>
        <w:t>e</w:t>
      </w:r>
      <w:r w:rsidR="007F5CE1" w:rsidRPr="00DA2B0A">
        <w:rPr>
          <w:color w:val="000000" w:themeColor="text1"/>
          <w:spacing w:val="-20"/>
          <w:w w:val="1"/>
          <w:lang w:val="fi-FI"/>
        </w:rPr>
        <w:t>i</w:t>
      </w:r>
      <w:r w:rsidRPr="00DA2B0A">
        <w:rPr>
          <w:color w:val="000000" w:themeColor="text1"/>
          <w:spacing w:val="-20"/>
          <w:w w:val="1"/>
          <w:lang w:val="fi-FI"/>
        </w:rPr>
        <w:t>i</w:t>
      </w:r>
      <w:r w:rsidRPr="00DA2B0A">
        <w:rPr>
          <w:lang w:val="fi-FI"/>
        </w:rPr>
        <w:t xml:space="preserve"> 2019-2021.</w:t>
      </w:r>
      <w:r w:rsidRPr="00DA2B0A">
        <w:rPr>
          <w:lang w:val="id-ID"/>
        </w:rPr>
        <w:t xml:space="preserve"> Pop</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 xml:space="preserve">lasi </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t</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k 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litian ini adalah 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sahaan man</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fakt</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 yang t</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daftar di B</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 xml:space="preserve">rsa </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f</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k Indon</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sia yang m</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yajikan laporan tah</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an s</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cara b</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t</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t s</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lama tah</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 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iod</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 xml:space="preserve"> 2019-2021, di mana t</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dapat  214 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sahaan. 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iod</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 xml:space="preserve"> 3 (tiga) tah</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 ini dipilih kar</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a 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iod</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 xml:space="preserve"> ini m</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pakan tiga tah</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 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iod</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 xml:space="preserve"> yang t</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bar</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 diharapkan dapat m</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mb</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ikan informasi yang r</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l</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van. Sam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l yang dig</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akan dalam 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litian ini yait</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 xml:space="preserve">, </w:t>
      </w:r>
      <w:r w:rsidRPr="00DA2B0A">
        <w:rPr>
          <w:i/>
          <w:lang w:val="id-ID"/>
        </w:rPr>
        <w:t>P</w:t>
      </w:r>
      <w:r w:rsidR="007F5CE1" w:rsidRPr="00DA2B0A">
        <w:rPr>
          <w:i/>
          <w:lang w:val="id-ID"/>
        </w:rPr>
        <w:t>u</w:t>
      </w:r>
      <w:r w:rsidR="007F5CE1" w:rsidRPr="00DA2B0A">
        <w:rPr>
          <w:i/>
          <w:color w:val="000000" w:themeColor="text1"/>
          <w:spacing w:val="-20"/>
          <w:w w:val="1"/>
          <w:lang w:val="id-ID"/>
        </w:rPr>
        <w:t>i</w:t>
      </w:r>
      <w:r w:rsidRPr="00DA2B0A">
        <w:rPr>
          <w:i/>
          <w:color w:val="000000" w:themeColor="text1"/>
          <w:spacing w:val="-20"/>
          <w:w w:val="1"/>
          <w:lang w:val="id-ID"/>
        </w:rPr>
        <w:t>i</w:t>
      </w:r>
      <w:r w:rsidRPr="00DA2B0A">
        <w:rPr>
          <w:i/>
          <w:lang w:val="id-ID"/>
        </w:rPr>
        <w:t>rposiv</w:t>
      </w:r>
      <w:r w:rsidR="007F5CE1" w:rsidRPr="00DA2B0A">
        <w:rPr>
          <w:i/>
          <w:lang w:val="id-ID"/>
        </w:rPr>
        <w:t>e</w:t>
      </w:r>
      <w:r w:rsidR="007F5CE1" w:rsidRPr="00DA2B0A">
        <w:rPr>
          <w:i/>
          <w:color w:val="000000" w:themeColor="text1"/>
          <w:spacing w:val="-20"/>
          <w:w w:val="1"/>
          <w:lang w:val="id-ID"/>
        </w:rPr>
        <w:t>i</w:t>
      </w:r>
      <w:r w:rsidRPr="00DA2B0A">
        <w:rPr>
          <w:i/>
          <w:color w:val="000000" w:themeColor="text1"/>
          <w:spacing w:val="-20"/>
          <w:w w:val="1"/>
          <w:lang w:val="id-ID"/>
        </w:rPr>
        <w:t>i</w:t>
      </w:r>
      <w:r w:rsidRPr="00DA2B0A">
        <w:rPr>
          <w:i/>
          <w:lang w:val="id-ID"/>
        </w:rPr>
        <w:t xml:space="preserve"> Sampling. </w:t>
      </w:r>
      <w:r w:rsidRPr="00DA2B0A">
        <w:rPr>
          <w:lang w:val="id-ID"/>
        </w:rPr>
        <w:t>B</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dasarkan krit</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ia yang dig</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akan dalam 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milihan sam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l maka total 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sahaan yang dig</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akan s</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bagai sam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l pada 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litian ini s</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banyak 87 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 xml:space="preserve">sahaan. </w:t>
      </w:r>
      <w:r w:rsidRPr="00DA2B0A">
        <w:t>S</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hingga, total samp</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l s</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lama 3 tah</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n p</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riod</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 xml:space="preserve"> p</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n</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litian 2019-2021 adalah s</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banyak 261 samp</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 xml:space="preserve">l. </w:t>
      </w:r>
      <w:r w:rsidRPr="00DA2B0A">
        <w:rPr>
          <w:lang w:val="id-ID"/>
        </w:rPr>
        <w:t xml:space="preserve"> J</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is 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litian yang dilak</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kan adalah 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litian k</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antitatif.  S</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mb</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 data pada 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litian ini adalah data doc</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m</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t</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 yait</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 xml:space="preserve"> laporan k</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angan tah</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an 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sahaan man</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fakt</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 yang t</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daftar di B</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 xml:space="preserve">rsa </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f</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k Indon</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sia tah</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 2019-2021 yang s</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dah dip</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blikasikan si www.idx.ac.id dan w</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bsit</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 xml:space="preserve"> masing-masing 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sahaan</w:t>
      </w:r>
      <w:bookmarkStart w:id="7" w:name="_Toc171224182"/>
      <w:r w:rsidRPr="00DA2B0A">
        <w:rPr>
          <w:lang w:val="id-ID"/>
        </w:rPr>
        <w:t>.</w:t>
      </w:r>
      <w:bookmarkEnd w:id="7"/>
      <w:r w:rsidRPr="00DA2B0A">
        <w:rPr>
          <w:lang w:val="id-ID"/>
        </w:rPr>
        <w:t xml:space="preserve"> </w:t>
      </w:r>
      <w:r w:rsidRPr="00DA2B0A">
        <w:t>P</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n</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litian ini m</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ngg</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nakan m</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tod</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 xml:space="preserve"> </w:t>
      </w:r>
      <w:r w:rsidRPr="00DA2B0A">
        <w:rPr>
          <w:lang w:val="id-ID"/>
        </w:rPr>
        <w:t xml:space="preserve"> t</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knik 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g</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mp</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 xml:space="preserve">lan data </w:t>
      </w:r>
      <w:r w:rsidRPr="00DA2B0A">
        <w:t>yait</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rPr>
          <w:lang w:val="id-ID"/>
        </w:rPr>
        <w:t xml:space="preserve"> d</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 xml:space="preserve">ngan </w:t>
      </w:r>
      <w:r w:rsidRPr="00DA2B0A">
        <w:t>st</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di p</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staka</w:t>
      </w:r>
      <w:r w:rsidRPr="00DA2B0A">
        <w:rPr>
          <w:lang w:val="id-ID"/>
        </w:rPr>
        <w:t xml:space="preserve"> dan </w:t>
      </w:r>
      <w:r w:rsidRPr="00DA2B0A">
        <w:t>st</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di dok</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ntasi. M</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tod</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 xml:space="preserve"> analisis data p</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n</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litian ini m</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ngg</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nakan m</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tod</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 xml:space="preserve"> analisis k</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antitatif yang di</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k</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r dalam s</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at</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 xml:space="preserve"> skala n</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rik ata</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 xml:space="preserve"> angka. Alat analisis yang dig</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nakan dalam p</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n</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litian ini adalah analisis statistik d</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skriptif dan analisis r</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gr</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si lin</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ar b</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rganda d</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ngan m</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ngg</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 xml:space="preserve">nakan program IBM </w:t>
      </w:r>
      <w:r w:rsidRPr="00DA2B0A">
        <w:rPr>
          <w:i/>
        </w:rPr>
        <w:lastRenderedPageBreak/>
        <w:t>Statistical Packag</w:t>
      </w:r>
      <w:r w:rsidR="007F5CE1" w:rsidRPr="00DA2B0A">
        <w:rPr>
          <w:i/>
        </w:rPr>
        <w:t>e</w:t>
      </w:r>
      <w:r w:rsidR="007F5CE1" w:rsidRPr="00DA2B0A">
        <w:rPr>
          <w:i/>
          <w:color w:val="000000" w:themeColor="text1"/>
          <w:spacing w:val="-20"/>
          <w:w w:val="1"/>
        </w:rPr>
        <w:t>i</w:t>
      </w:r>
      <w:r w:rsidRPr="00DA2B0A">
        <w:rPr>
          <w:i/>
          <w:color w:val="000000" w:themeColor="text1"/>
          <w:spacing w:val="-20"/>
          <w:w w:val="1"/>
        </w:rPr>
        <w:t>i</w:t>
      </w:r>
      <w:r w:rsidRPr="00DA2B0A">
        <w:rPr>
          <w:i/>
        </w:rPr>
        <w:t xml:space="preserve"> For Social Sci</w:t>
      </w:r>
      <w:r w:rsidR="007F5CE1" w:rsidRPr="00DA2B0A">
        <w:rPr>
          <w:i/>
        </w:rPr>
        <w:t>e</w:t>
      </w:r>
      <w:r w:rsidR="007F5CE1" w:rsidRPr="00DA2B0A">
        <w:rPr>
          <w:i/>
          <w:color w:val="000000" w:themeColor="text1"/>
          <w:spacing w:val="-20"/>
          <w:w w:val="1"/>
        </w:rPr>
        <w:t>i</w:t>
      </w:r>
      <w:r w:rsidRPr="00DA2B0A">
        <w:rPr>
          <w:i/>
          <w:color w:val="000000" w:themeColor="text1"/>
          <w:spacing w:val="-20"/>
          <w:w w:val="1"/>
        </w:rPr>
        <w:t>i</w:t>
      </w:r>
      <w:r w:rsidRPr="00DA2B0A">
        <w:rPr>
          <w:i/>
        </w:rPr>
        <w:t>nc</w:t>
      </w:r>
      <w:r w:rsidR="007F5CE1" w:rsidRPr="00DA2B0A">
        <w:rPr>
          <w:i/>
        </w:rPr>
        <w:t>e</w:t>
      </w:r>
      <w:r w:rsidR="007F5CE1" w:rsidRPr="00DA2B0A">
        <w:rPr>
          <w:i/>
          <w:color w:val="000000" w:themeColor="text1"/>
          <w:spacing w:val="-20"/>
          <w:w w:val="1"/>
        </w:rPr>
        <w:t>i</w:t>
      </w:r>
      <w:r w:rsidRPr="00DA2B0A">
        <w:rPr>
          <w:i/>
          <w:color w:val="000000" w:themeColor="text1"/>
          <w:spacing w:val="-20"/>
          <w:w w:val="1"/>
        </w:rPr>
        <w:t>i</w:t>
      </w:r>
      <w:r w:rsidRPr="00DA2B0A">
        <w:rPr>
          <w:i/>
        </w:rPr>
        <w:t>s</w:t>
      </w:r>
      <w:r w:rsidRPr="00DA2B0A">
        <w:t xml:space="preserve"> (SPSS) v</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rsi 26.</w:t>
      </w:r>
    </w:p>
    <w:p w14:paraId="0B3147F5" w14:textId="77777777" w:rsidR="00D53D5C" w:rsidRPr="00DA2B0A" w:rsidRDefault="00D53D5C" w:rsidP="00DA2B0A">
      <w:pPr>
        <w:rPr>
          <w:rFonts w:eastAsia="Yu Gothic UI"/>
          <w:b/>
        </w:rPr>
      </w:pPr>
    </w:p>
    <w:p w14:paraId="7CA246DC" w14:textId="77777777" w:rsidR="00D53D5C" w:rsidRPr="00DA2B0A" w:rsidRDefault="00D53D5C" w:rsidP="00DA2B0A">
      <w:pPr>
        <w:pStyle w:val="Heading1"/>
        <w:spacing w:before="0"/>
        <w:rPr>
          <w:rFonts w:ascii="Times New Roman" w:eastAsia="Yu Gothic UI" w:hAnsi="Times New Roman" w:cs="Times New Roman"/>
          <w:b w:val="0"/>
          <w:color w:val="auto"/>
          <w:sz w:val="24"/>
          <w:szCs w:val="24"/>
        </w:rPr>
      </w:pPr>
      <w:r w:rsidRPr="00DA2B0A">
        <w:rPr>
          <w:rFonts w:ascii="Times New Roman" w:eastAsia="Yu Gothic UI" w:hAnsi="Times New Roman" w:cs="Times New Roman"/>
          <w:color w:val="auto"/>
          <w:sz w:val="24"/>
          <w:szCs w:val="24"/>
          <w:lang w:val="id-ID"/>
        </w:rPr>
        <w:t>HASIL DAN PEMBAHASAN</w:t>
      </w:r>
    </w:p>
    <w:p w14:paraId="0A87E7D4" w14:textId="77777777" w:rsidR="00DA2B0A" w:rsidRDefault="00DA2B0A" w:rsidP="00DA2B0A">
      <w:pPr>
        <w:rPr>
          <w:b/>
          <w:lang w:val="id-ID"/>
        </w:rPr>
      </w:pPr>
      <w:bookmarkStart w:id="8" w:name="_Toc92748036"/>
      <w:bookmarkStart w:id="9" w:name="_Toc171224197"/>
    </w:p>
    <w:p w14:paraId="78856359" w14:textId="20EBA0E3" w:rsidR="00D53D5C" w:rsidRPr="00DA2B0A" w:rsidRDefault="00D53D5C" w:rsidP="00DA2B0A">
      <w:pPr>
        <w:rPr>
          <w:rFonts w:eastAsia="Yu Gothic UI"/>
          <w:i/>
          <w:lang w:val="id-ID"/>
        </w:rPr>
      </w:pPr>
      <w:r w:rsidRPr="00DA2B0A">
        <w:rPr>
          <w:b/>
        </w:rPr>
        <w:t>Statistik Deskriptif</w:t>
      </w:r>
      <w:bookmarkEnd w:id="8"/>
      <w:bookmarkEnd w:id="9"/>
    </w:p>
    <w:p w14:paraId="1AD56ECF" w14:textId="77777777" w:rsidR="00DA2B0A" w:rsidRDefault="00DA2B0A" w:rsidP="00DA2B0A">
      <w:pPr>
        <w:pStyle w:val="Caption"/>
        <w:keepNext/>
        <w:spacing w:before="0" w:after="0"/>
        <w:rPr>
          <w:sz w:val="24"/>
          <w:szCs w:val="24"/>
          <w:lang w:val="id-ID"/>
        </w:rPr>
      </w:pPr>
      <w:bookmarkStart w:id="10" w:name="_Toc92716697"/>
      <w:bookmarkStart w:id="11" w:name="_Toc98700990"/>
    </w:p>
    <w:p w14:paraId="3041503C" w14:textId="77777777" w:rsidR="00D53D5C" w:rsidRPr="00DA2B0A" w:rsidRDefault="00D53D5C" w:rsidP="00DA2B0A">
      <w:pPr>
        <w:pStyle w:val="Caption"/>
        <w:keepNext/>
        <w:spacing w:before="0" w:after="0"/>
        <w:rPr>
          <w:sz w:val="24"/>
          <w:szCs w:val="24"/>
        </w:rPr>
      </w:pPr>
      <w:r w:rsidRPr="00DA2B0A">
        <w:rPr>
          <w:sz w:val="24"/>
          <w:szCs w:val="24"/>
        </w:rPr>
        <w:t>Tabel</w:t>
      </w:r>
      <w:r w:rsidRPr="00DA2B0A">
        <w:rPr>
          <w:sz w:val="24"/>
          <w:szCs w:val="24"/>
          <w:lang w:val="id-ID"/>
        </w:rPr>
        <w:t xml:space="preserve"> 1. </w:t>
      </w:r>
      <w:bookmarkEnd w:id="10"/>
      <w:bookmarkEnd w:id="11"/>
      <w:r w:rsidRPr="00DA2B0A">
        <w:rPr>
          <w:sz w:val="24"/>
          <w:szCs w:val="24"/>
          <w:lang w:val="id-ID"/>
        </w:rPr>
        <w:t>Hasil Uji Statistik Deskriptif</w:t>
      </w:r>
    </w:p>
    <w:tbl>
      <w:tblPr>
        <w:tblW w:w="41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39"/>
        <w:gridCol w:w="501"/>
        <w:gridCol w:w="709"/>
        <w:gridCol w:w="644"/>
        <w:gridCol w:w="677"/>
        <w:gridCol w:w="764"/>
      </w:tblGrid>
      <w:tr w:rsidR="00D53D5C" w:rsidRPr="00DA2B0A" w14:paraId="7779565F" w14:textId="77777777" w:rsidTr="00DA2B0A">
        <w:trPr>
          <w:trHeight w:val="20"/>
          <w:jc w:val="center"/>
        </w:trPr>
        <w:tc>
          <w:tcPr>
            <w:tcW w:w="4134" w:type="dxa"/>
            <w:gridSpan w:val="6"/>
          </w:tcPr>
          <w:p w14:paraId="54AFCDDC" w14:textId="77777777" w:rsidR="00D53D5C" w:rsidRPr="00DA2B0A" w:rsidRDefault="00D53D5C" w:rsidP="00DA2B0A">
            <w:pPr>
              <w:adjustRightInd w:val="0"/>
              <w:ind w:left="-57" w:right="-57"/>
              <w:rPr>
                <w:sz w:val="16"/>
                <w:szCs w:val="16"/>
              </w:rPr>
            </w:pPr>
            <w:r w:rsidRPr="00DA2B0A">
              <w:rPr>
                <w:b/>
                <w:bCs/>
                <w:sz w:val="16"/>
                <w:szCs w:val="16"/>
              </w:rPr>
              <w:t>Descriptive Statistics</w:t>
            </w:r>
          </w:p>
        </w:tc>
      </w:tr>
      <w:tr w:rsidR="00D53D5C" w:rsidRPr="00DA2B0A" w14:paraId="6C5F3221" w14:textId="77777777" w:rsidTr="00DA2B0A">
        <w:trPr>
          <w:cantSplit/>
          <w:trHeight w:val="20"/>
          <w:jc w:val="center"/>
        </w:trPr>
        <w:tc>
          <w:tcPr>
            <w:tcW w:w="839" w:type="dxa"/>
          </w:tcPr>
          <w:p w14:paraId="04F37878" w14:textId="77777777" w:rsidR="00D53D5C" w:rsidRPr="00DA2B0A" w:rsidRDefault="00D53D5C" w:rsidP="00DA2B0A">
            <w:pPr>
              <w:adjustRightInd w:val="0"/>
              <w:ind w:left="-57" w:right="-57"/>
              <w:rPr>
                <w:sz w:val="16"/>
                <w:szCs w:val="16"/>
                <w:lang w:val="id-ID"/>
              </w:rPr>
            </w:pPr>
          </w:p>
        </w:tc>
        <w:tc>
          <w:tcPr>
            <w:tcW w:w="501" w:type="dxa"/>
            <w:vAlign w:val="center"/>
          </w:tcPr>
          <w:p w14:paraId="0B61541C" w14:textId="77777777" w:rsidR="00D53D5C" w:rsidRPr="00DA2B0A" w:rsidRDefault="00D53D5C" w:rsidP="00DA2B0A">
            <w:pPr>
              <w:adjustRightInd w:val="0"/>
              <w:ind w:left="-57" w:right="-57"/>
              <w:jc w:val="center"/>
              <w:rPr>
                <w:sz w:val="16"/>
                <w:szCs w:val="16"/>
              </w:rPr>
            </w:pPr>
            <w:r w:rsidRPr="00DA2B0A">
              <w:rPr>
                <w:sz w:val="16"/>
                <w:szCs w:val="16"/>
              </w:rPr>
              <w:t>N</w:t>
            </w:r>
          </w:p>
        </w:tc>
        <w:tc>
          <w:tcPr>
            <w:tcW w:w="709" w:type="dxa"/>
            <w:vAlign w:val="center"/>
          </w:tcPr>
          <w:p w14:paraId="2FE478B6" w14:textId="4379A323" w:rsidR="00D53D5C" w:rsidRPr="00DA2B0A" w:rsidRDefault="00D53D5C" w:rsidP="00DA2B0A">
            <w:pPr>
              <w:adjustRightInd w:val="0"/>
              <w:ind w:left="-57" w:right="-57"/>
              <w:jc w:val="center"/>
              <w:rPr>
                <w:sz w:val="16"/>
                <w:szCs w:val="16"/>
              </w:rPr>
            </w:pPr>
            <w:r w:rsidRPr="00DA2B0A">
              <w:rPr>
                <w:sz w:val="16"/>
                <w:szCs w:val="16"/>
              </w:rPr>
              <w:t>Minim</w:t>
            </w:r>
            <w:r w:rsidR="007F5CE1" w:rsidRPr="00DA2B0A">
              <w:rPr>
                <w:sz w:val="16"/>
                <w:szCs w:val="16"/>
              </w:rPr>
              <w:t>u</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m</w:t>
            </w:r>
          </w:p>
        </w:tc>
        <w:tc>
          <w:tcPr>
            <w:tcW w:w="644" w:type="dxa"/>
            <w:vAlign w:val="center"/>
          </w:tcPr>
          <w:p w14:paraId="6AF79CFB" w14:textId="070E15E3" w:rsidR="00D53D5C" w:rsidRPr="00DA2B0A" w:rsidRDefault="00D53D5C" w:rsidP="00DA2B0A">
            <w:pPr>
              <w:adjustRightInd w:val="0"/>
              <w:ind w:left="-57" w:right="-57"/>
              <w:jc w:val="center"/>
              <w:rPr>
                <w:sz w:val="16"/>
                <w:szCs w:val="16"/>
              </w:rPr>
            </w:pPr>
            <w:r w:rsidRPr="00DA2B0A">
              <w:rPr>
                <w:sz w:val="16"/>
                <w:szCs w:val="16"/>
              </w:rPr>
              <w:t>Maxim</w:t>
            </w:r>
            <w:r w:rsidR="007F5CE1" w:rsidRPr="00DA2B0A">
              <w:rPr>
                <w:sz w:val="16"/>
                <w:szCs w:val="16"/>
              </w:rPr>
              <w:t>u</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m</w:t>
            </w:r>
          </w:p>
        </w:tc>
        <w:tc>
          <w:tcPr>
            <w:tcW w:w="677" w:type="dxa"/>
            <w:vAlign w:val="center"/>
          </w:tcPr>
          <w:p w14:paraId="384E323C" w14:textId="0735EC75" w:rsidR="00D53D5C" w:rsidRPr="00DA2B0A" w:rsidRDefault="00D53D5C" w:rsidP="00DA2B0A">
            <w:pPr>
              <w:adjustRightInd w:val="0"/>
              <w:ind w:left="-57" w:right="-57"/>
              <w:jc w:val="center"/>
              <w:rPr>
                <w:sz w:val="16"/>
                <w:szCs w:val="16"/>
              </w:rPr>
            </w:pPr>
            <w:r w:rsidRPr="00DA2B0A">
              <w:rPr>
                <w:sz w:val="16"/>
                <w:szCs w:val="16"/>
              </w:rPr>
              <w:t>M</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an</w:t>
            </w:r>
          </w:p>
        </w:tc>
        <w:tc>
          <w:tcPr>
            <w:tcW w:w="764" w:type="dxa"/>
            <w:vAlign w:val="center"/>
          </w:tcPr>
          <w:p w14:paraId="2AE9F4C0" w14:textId="7D151A47" w:rsidR="00D53D5C" w:rsidRPr="00DA2B0A" w:rsidRDefault="00D53D5C" w:rsidP="00DA2B0A">
            <w:pPr>
              <w:adjustRightInd w:val="0"/>
              <w:ind w:left="-57" w:right="-57"/>
              <w:jc w:val="center"/>
              <w:rPr>
                <w:sz w:val="16"/>
                <w:szCs w:val="16"/>
              </w:rPr>
            </w:pPr>
            <w:r w:rsidRPr="00DA2B0A">
              <w:rPr>
                <w:sz w:val="16"/>
                <w:szCs w:val="16"/>
              </w:rPr>
              <w:t>Std. D</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viation</w:t>
            </w:r>
          </w:p>
        </w:tc>
      </w:tr>
      <w:tr w:rsidR="00D53D5C" w:rsidRPr="00DA2B0A" w14:paraId="153E319E" w14:textId="77777777" w:rsidTr="00DA2B0A">
        <w:trPr>
          <w:trHeight w:val="20"/>
          <w:jc w:val="center"/>
        </w:trPr>
        <w:tc>
          <w:tcPr>
            <w:tcW w:w="839" w:type="dxa"/>
          </w:tcPr>
          <w:p w14:paraId="1B1307AA" w14:textId="77777777" w:rsidR="00D53D5C" w:rsidRPr="00DA2B0A" w:rsidRDefault="00D53D5C" w:rsidP="00DA2B0A">
            <w:pPr>
              <w:adjustRightInd w:val="0"/>
              <w:ind w:left="-57" w:right="-57"/>
              <w:rPr>
                <w:sz w:val="16"/>
                <w:szCs w:val="16"/>
              </w:rPr>
            </w:pPr>
            <w:r w:rsidRPr="00DA2B0A">
              <w:rPr>
                <w:sz w:val="16"/>
                <w:szCs w:val="16"/>
              </w:rPr>
              <w:t xml:space="preserve">Profitabilitas </w:t>
            </w:r>
          </w:p>
        </w:tc>
        <w:tc>
          <w:tcPr>
            <w:tcW w:w="501" w:type="dxa"/>
          </w:tcPr>
          <w:p w14:paraId="4419B8FC" w14:textId="77777777" w:rsidR="00D53D5C" w:rsidRPr="00DA2B0A" w:rsidRDefault="00D53D5C" w:rsidP="00DA2B0A">
            <w:pPr>
              <w:adjustRightInd w:val="0"/>
              <w:ind w:left="-57" w:right="-57"/>
              <w:jc w:val="right"/>
              <w:rPr>
                <w:sz w:val="16"/>
                <w:szCs w:val="16"/>
              </w:rPr>
            </w:pPr>
            <w:r w:rsidRPr="00DA2B0A">
              <w:rPr>
                <w:sz w:val="16"/>
                <w:szCs w:val="16"/>
              </w:rPr>
              <w:t>232</w:t>
            </w:r>
          </w:p>
        </w:tc>
        <w:tc>
          <w:tcPr>
            <w:tcW w:w="709" w:type="dxa"/>
          </w:tcPr>
          <w:p w14:paraId="29DA662D" w14:textId="77777777" w:rsidR="00D53D5C" w:rsidRPr="00DA2B0A" w:rsidRDefault="00D53D5C" w:rsidP="00DA2B0A">
            <w:pPr>
              <w:adjustRightInd w:val="0"/>
              <w:ind w:left="-57" w:right="-57"/>
              <w:jc w:val="right"/>
              <w:rPr>
                <w:sz w:val="16"/>
                <w:szCs w:val="16"/>
              </w:rPr>
            </w:pPr>
            <w:r w:rsidRPr="00DA2B0A">
              <w:rPr>
                <w:sz w:val="16"/>
                <w:szCs w:val="16"/>
              </w:rPr>
              <w:t xml:space="preserve">.0042 </w:t>
            </w:r>
          </w:p>
        </w:tc>
        <w:tc>
          <w:tcPr>
            <w:tcW w:w="644" w:type="dxa"/>
          </w:tcPr>
          <w:p w14:paraId="3A8EA2E4" w14:textId="77777777" w:rsidR="00D53D5C" w:rsidRPr="00DA2B0A" w:rsidRDefault="00D53D5C" w:rsidP="00DA2B0A">
            <w:pPr>
              <w:adjustRightInd w:val="0"/>
              <w:ind w:left="-57" w:right="-57"/>
              <w:jc w:val="right"/>
              <w:rPr>
                <w:sz w:val="16"/>
                <w:szCs w:val="16"/>
              </w:rPr>
            </w:pPr>
            <w:r w:rsidRPr="00DA2B0A">
              <w:rPr>
                <w:sz w:val="16"/>
                <w:szCs w:val="16"/>
              </w:rPr>
              <w:t>.2717</w:t>
            </w:r>
          </w:p>
        </w:tc>
        <w:tc>
          <w:tcPr>
            <w:tcW w:w="677" w:type="dxa"/>
          </w:tcPr>
          <w:p w14:paraId="0D0BD6CE" w14:textId="77777777" w:rsidR="00D53D5C" w:rsidRPr="00DA2B0A" w:rsidRDefault="00D53D5C" w:rsidP="00DA2B0A">
            <w:pPr>
              <w:adjustRightInd w:val="0"/>
              <w:ind w:left="-57" w:right="-57"/>
              <w:jc w:val="right"/>
              <w:rPr>
                <w:sz w:val="16"/>
                <w:szCs w:val="16"/>
              </w:rPr>
            </w:pPr>
            <w:r w:rsidRPr="00DA2B0A">
              <w:rPr>
                <w:sz w:val="16"/>
                <w:szCs w:val="16"/>
              </w:rPr>
              <w:t>.089081</w:t>
            </w:r>
          </w:p>
        </w:tc>
        <w:tc>
          <w:tcPr>
            <w:tcW w:w="764" w:type="dxa"/>
          </w:tcPr>
          <w:p w14:paraId="1A3C4560" w14:textId="77777777" w:rsidR="00D53D5C" w:rsidRPr="00DA2B0A" w:rsidRDefault="00D53D5C" w:rsidP="00DA2B0A">
            <w:pPr>
              <w:adjustRightInd w:val="0"/>
              <w:ind w:left="-57" w:right="-57"/>
              <w:jc w:val="center"/>
              <w:rPr>
                <w:sz w:val="16"/>
                <w:szCs w:val="16"/>
              </w:rPr>
            </w:pPr>
            <w:r w:rsidRPr="00DA2B0A">
              <w:rPr>
                <w:sz w:val="16"/>
                <w:szCs w:val="16"/>
              </w:rPr>
              <w:t xml:space="preserve">     .0637214</w:t>
            </w:r>
          </w:p>
        </w:tc>
      </w:tr>
      <w:tr w:rsidR="00D53D5C" w:rsidRPr="00DA2B0A" w14:paraId="0891B842" w14:textId="77777777" w:rsidTr="00DA2B0A">
        <w:trPr>
          <w:trHeight w:val="20"/>
          <w:jc w:val="center"/>
        </w:trPr>
        <w:tc>
          <w:tcPr>
            <w:tcW w:w="839" w:type="dxa"/>
          </w:tcPr>
          <w:p w14:paraId="0E0247A7" w14:textId="7CF1DF7F" w:rsidR="00D53D5C" w:rsidRPr="00DA2B0A" w:rsidRDefault="00D53D5C" w:rsidP="00DA2B0A">
            <w:pPr>
              <w:adjustRightInd w:val="0"/>
              <w:ind w:left="-57" w:right="-57"/>
              <w:rPr>
                <w:sz w:val="16"/>
                <w:szCs w:val="16"/>
              </w:rPr>
            </w:pPr>
            <w:r w:rsidRPr="00DA2B0A">
              <w:rPr>
                <w:sz w:val="16"/>
                <w:szCs w:val="16"/>
              </w:rPr>
              <w:t>L</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v</w:t>
            </w:r>
            <w:r w:rsidR="007F5CE1" w:rsidRPr="00DA2B0A">
              <w:rPr>
                <w:sz w:val="16"/>
                <w:szCs w:val="16"/>
              </w:rPr>
              <w:t>e</w:t>
            </w:r>
            <w:r w:rsidR="007F5CE1" w:rsidRPr="00DA2B0A">
              <w:rPr>
                <w:color w:val="000000" w:themeColor="text1"/>
                <w:spacing w:val="-20"/>
                <w:w w:val="1"/>
                <w:sz w:val="16"/>
                <w:szCs w:val="16"/>
              </w:rPr>
              <w:t>i</w:t>
            </w:r>
            <w:r w:rsidRPr="00DA2B0A">
              <w:rPr>
                <w:sz w:val="16"/>
                <w:szCs w:val="16"/>
              </w:rPr>
              <w:t>rag</w:t>
            </w:r>
            <w:r w:rsidR="007F5CE1" w:rsidRPr="00DA2B0A">
              <w:rPr>
                <w:sz w:val="16"/>
                <w:szCs w:val="16"/>
              </w:rPr>
              <w:t>e</w:t>
            </w:r>
            <w:r w:rsidR="007F5CE1" w:rsidRPr="00DA2B0A">
              <w:rPr>
                <w:color w:val="000000" w:themeColor="text1"/>
                <w:spacing w:val="-20"/>
                <w:w w:val="1"/>
                <w:sz w:val="16"/>
                <w:szCs w:val="16"/>
              </w:rPr>
              <w:t>i</w:t>
            </w:r>
          </w:p>
        </w:tc>
        <w:tc>
          <w:tcPr>
            <w:tcW w:w="501" w:type="dxa"/>
          </w:tcPr>
          <w:p w14:paraId="08838F90" w14:textId="77777777" w:rsidR="00D53D5C" w:rsidRPr="00DA2B0A" w:rsidRDefault="00D53D5C" w:rsidP="00DA2B0A">
            <w:pPr>
              <w:adjustRightInd w:val="0"/>
              <w:ind w:left="-57" w:right="-57"/>
              <w:jc w:val="right"/>
              <w:rPr>
                <w:sz w:val="16"/>
                <w:szCs w:val="16"/>
              </w:rPr>
            </w:pPr>
            <w:r w:rsidRPr="00DA2B0A">
              <w:rPr>
                <w:sz w:val="16"/>
                <w:szCs w:val="16"/>
              </w:rPr>
              <w:t>232</w:t>
            </w:r>
          </w:p>
        </w:tc>
        <w:tc>
          <w:tcPr>
            <w:tcW w:w="709" w:type="dxa"/>
          </w:tcPr>
          <w:p w14:paraId="3A273C23" w14:textId="77777777" w:rsidR="00D53D5C" w:rsidRPr="00DA2B0A" w:rsidRDefault="00D53D5C" w:rsidP="00DA2B0A">
            <w:pPr>
              <w:adjustRightInd w:val="0"/>
              <w:ind w:left="-57" w:right="-57"/>
              <w:jc w:val="right"/>
              <w:rPr>
                <w:sz w:val="16"/>
                <w:szCs w:val="16"/>
              </w:rPr>
            </w:pPr>
            <w:r w:rsidRPr="00DA2B0A">
              <w:rPr>
                <w:sz w:val="16"/>
                <w:szCs w:val="16"/>
              </w:rPr>
              <w:t xml:space="preserve">.0630 </w:t>
            </w:r>
          </w:p>
        </w:tc>
        <w:tc>
          <w:tcPr>
            <w:tcW w:w="644" w:type="dxa"/>
          </w:tcPr>
          <w:p w14:paraId="0E3AE6BB" w14:textId="77777777" w:rsidR="00D53D5C" w:rsidRPr="00DA2B0A" w:rsidRDefault="00D53D5C" w:rsidP="00DA2B0A">
            <w:pPr>
              <w:adjustRightInd w:val="0"/>
              <w:ind w:left="-57" w:right="-57"/>
              <w:jc w:val="right"/>
              <w:rPr>
                <w:sz w:val="16"/>
                <w:szCs w:val="16"/>
              </w:rPr>
            </w:pPr>
            <w:r w:rsidRPr="00DA2B0A">
              <w:rPr>
                <w:sz w:val="16"/>
                <w:szCs w:val="16"/>
              </w:rPr>
              <w:t xml:space="preserve">1.0572 </w:t>
            </w:r>
          </w:p>
        </w:tc>
        <w:tc>
          <w:tcPr>
            <w:tcW w:w="677" w:type="dxa"/>
          </w:tcPr>
          <w:p w14:paraId="04B24983" w14:textId="77777777" w:rsidR="00D53D5C" w:rsidRPr="00DA2B0A" w:rsidRDefault="00D53D5C" w:rsidP="00DA2B0A">
            <w:pPr>
              <w:adjustRightInd w:val="0"/>
              <w:ind w:left="-57" w:right="-57"/>
              <w:jc w:val="right"/>
              <w:rPr>
                <w:sz w:val="16"/>
                <w:szCs w:val="16"/>
              </w:rPr>
            </w:pPr>
            <w:r w:rsidRPr="00DA2B0A">
              <w:rPr>
                <w:sz w:val="16"/>
                <w:szCs w:val="16"/>
              </w:rPr>
              <w:t xml:space="preserve">.395357 </w:t>
            </w:r>
          </w:p>
        </w:tc>
        <w:tc>
          <w:tcPr>
            <w:tcW w:w="764" w:type="dxa"/>
          </w:tcPr>
          <w:p w14:paraId="46BAD532" w14:textId="77777777" w:rsidR="00D53D5C" w:rsidRPr="00DA2B0A" w:rsidRDefault="00D53D5C" w:rsidP="00DA2B0A">
            <w:pPr>
              <w:adjustRightInd w:val="0"/>
              <w:ind w:left="-57" w:right="-57"/>
              <w:jc w:val="right"/>
              <w:rPr>
                <w:sz w:val="16"/>
                <w:szCs w:val="16"/>
              </w:rPr>
            </w:pPr>
            <w:r w:rsidRPr="00DA2B0A">
              <w:rPr>
                <w:sz w:val="16"/>
                <w:szCs w:val="16"/>
              </w:rPr>
              <w:t>.1735379</w:t>
            </w:r>
          </w:p>
        </w:tc>
      </w:tr>
      <w:tr w:rsidR="00D53D5C" w:rsidRPr="00DA2B0A" w14:paraId="40DEE855" w14:textId="77777777" w:rsidTr="00DA2B0A">
        <w:trPr>
          <w:trHeight w:val="20"/>
          <w:jc w:val="center"/>
        </w:trPr>
        <w:tc>
          <w:tcPr>
            <w:tcW w:w="839" w:type="dxa"/>
          </w:tcPr>
          <w:p w14:paraId="59566E54" w14:textId="42C88251" w:rsidR="00D53D5C" w:rsidRPr="00DA2B0A" w:rsidRDefault="00D53D5C" w:rsidP="00DA2B0A">
            <w:pPr>
              <w:adjustRightInd w:val="0"/>
              <w:ind w:left="-57" w:right="-57"/>
              <w:rPr>
                <w:sz w:val="16"/>
                <w:szCs w:val="16"/>
              </w:rPr>
            </w:pPr>
            <w:r w:rsidRPr="00DA2B0A">
              <w:rPr>
                <w:sz w:val="16"/>
                <w:szCs w:val="16"/>
              </w:rPr>
              <w:t>Fix Ass</w:t>
            </w:r>
            <w:r w:rsidR="007F5CE1" w:rsidRPr="00DA2B0A">
              <w:rPr>
                <w:sz w:val="16"/>
                <w:szCs w:val="16"/>
              </w:rPr>
              <w:t>e</w:t>
            </w:r>
            <w:r w:rsidR="007F5CE1" w:rsidRPr="00DA2B0A">
              <w:rPr>
                <w:color w:val="000000" w:themeColor="text1"/>
                <w:spacing w:val="-20"/>
                <w:w w:val="1"/>
                <w:sz w:val="16"/>
                <w:szCs w:val="16"/>
              </w:rPr>
              <w:t>i</w:t>
            </w:r>
            <w:r w:rsidRPr="00DA2B0A">
              <w:rPr>
                <w:sz w:val="16"/>
                <w:szCs w:val="16"/>
              </w:rPr>
              <w:t xml:space="preserve">t </w:t>
            </w:r>
          </w:p>
        </w:tc>
        <w:tc>
          <w:tcPr>
            <w:tcW w:w="501" w:type="dxa"/>
          </w:tcPr>
          <w:p w14:paraId="63D368C0" w14:textId="77777777" w:rsidR="00D53D5C" w:rsidRPr="00DA2B0A" w:rsidRDefault="00D53D5C" w:rsidP="00DA2B0A">
            <w:pPr>
              <w:adjustRightInd w:val="0"/>
              <w:ind w:left="-57" w:right="-57"/>
              <w:jc w:val="right"/>
              <w:rPr>
                <w:sz w:val="16"/>
                <w:szCs w:val="16"/>
              </w:rPr>
            </w:pPr>
            <w:r w:rsidRPr="00DA2B0A">
              <w:rPr>
                <w:sz w:val="16"/>
                <w:szCs w:val="16"/>
              </w:rPr>
              <w:t>232</w:t>
            </w:r>
          </w:p>
        </w:tc>
        <w:tc>
          <w:tcPr>
            <w:tcW w:w="709" w:type="dxa"/>
          </w:tcPr>
          <w:p w14:paraId="40667E98" w14:textId="77777777" w:rsidR="00D53D5C" w:rsidRPr="00DA2B0A" w:rsidRDefault="00D53D5C" w:rsidP="00DA2B0A">
            <w:pPr>
              <w:adjustRightInd w:val="0"/>
              <w:ind w:left="-57" w:right="-57"/>
              <w:jc w:val="right"/>
              <w:rPr>
                <w:sz w:val="16"/>
                <w:szCs w:val="16"/>
              </w:rPr>
            </w:pPr>
            <w:r w:rsidRPr="00DA2B0A">
              <w:rPr>
                <w:sz w:val="16"/>
                <w:szCs w:val="16"/>
              </w:rPr>
              <w:t xml:space="preserve">.0133 </w:t>
            </w:r>
          </w:p>
        </w:tc>
        <w:tc>
          <w:tcPr>
            <w:tcW w:w="644" w:type="dxa"/>
          </w:tcPr>
          <w:p w14:paraId="371355D3" w14:textId="77777777" w:rsidR="00D53D5C" w:rsidRPr="00DA2B0A" w:rsidRDefault="00D53D5C" w:rsidP="00DA2B0A">
            <w:pPr>
              <w:adjustRightInd w:val="0"/>
              <w:ind w:left="-57" w:right="-57"/>
              <w:jc w:val="right"/>
              <w:rPr>
                <w:sz w:val="16"/>
                <w:szCs w:val="16"/>
              </w:rPr>
            </w:pPr>
            <w:r w:rsidRPr="00DA2B0A">
              <w:rPr>
                <w:sz w:val="16"/>
                <w:szCs w:val="16"/>
              </w:rPr>
              <w:t xml:space="preserve">.7904 </w:t>
            </w:r>
          </w:p>
        </w:tc>
        <w:tc>
          <w:tcPr>
            <w:tcW w:w="677" w:type="dxa"/>
          </w:tcPr>
          <w:p w14:paraId="7BD059DD" w14:textId="77777777" w:rsidR="00D53D5C" w:rsidRPr="00DA2B0A" w:rsidRDefault="00D53D5C" w:rsidP="00DA2B0A">
            <w:pPr>
              <w:adjustRightInd w:val="0"/>
              <w:ind w:left="-57" w:right="-57"/>
              <w:jc w:val="right"/>
              <w:rPr>
                <w:sz w:val="16"/>
                <w:szCs w:val="16"/>
              </w:rPr>
            </w:pPr>
            <w:r w:rsidRPr="00DA2B0A">
              <w:rPr>
                <w:sz w:val="16"/>
                <w:szCs w:val="16"/>
              </w:rPr>
              <w:t xml:space="preserve">.392325 </w:t>
            </w:r>
          </w:p>
        </w:tc>
        <w:tc>
          <w:tcPr>
            <w:tcW w:w="764" w:type="dxa"/>
          </w:tcPr>
          <w:p w14:paraId="031467CD" w14:textId="77777777" w:rsidR="00D53D5C" w:rsidRPr="00DA2B0A" w:rsidRDefault="00D53D5C" w:rsidP="00DA2B0A">
            <w:pPr>
              <w:adjustRightInd w:val="0"/>
              <w:ind w:left="-57" w:right="-57"/>
              <w:jc w:val="right"/>
              <w:rPr>
                <w:sz w:val="16"/>
                <w:szCs w:val="16"/>
              </w:rPr>
            </w:pPr>
            <w:r w:rsidRPr="00DA2B0A">
              <w:rPr>
                <w:sz w:val="16"/>
                <w:szCs w:val="16"/>
              </w:rPr>
              <w:t>.1933448</w:t>
            </w:r>
          </w:p>
        </w:tc>
      </w:tr>
      <w:tr w:rsidR="00D53D5C" w:rsidRPr="00DA2B0A" w14:paraId="2DE3BEC7" w14:textId="77777777" w:rsidTr="00DA2B0A">
        <w:trPr>
          <w:trHeight w:val="20"/>
          <w:jc w:val="center"/>
        </w:trPr>
        <w:tc>
          <w:tcPr>
            <w:tcW w:w="839" w:type="dxa"/>
          </w:tcPr>
          <w:p w14:paraId="4283DBF3" w14:textId="1D9423B7" w:rsidR="00D53D5C" w:rsidRPr="00DA2B0A" w:rsidRDefault="00D53D5C" w:rsidP="00DA2B0A">
            <w:pPr>
              <w:adjustRightInd w:val="0"/>
              <w:ind w:left="-57" w:right="-57"/>
              <w:rPr>
                <w:sz w:val="16"/>
                <w:szCs w:val="16"/>
              </w:rPr>
            </w:pPr>
            <w:r w:rsidRPr="00DA2B0A">
              <w:rPr>
                <w:sz w:val="16"/>
                <w:szCs w:val="16"/>
              </w:rPr>
              <w:t>Inv</w:t>
            </w:r>
            <w:r w:rsidR="007F5CE1" w:rsidRPr="00DA2B0A">
              <w:rPr>
                <w:sz w:val="16"/>
                <w:szCs w:val="16"/>
              </w:rPr>
              <w:t>e</w:t>
            </w:r>
            <w:r w:rsidR="007F5CE1" w:rsidRPr="00DA2B0A">
              <w:rPr>
                <w:color w:val="000000" w:themeColor="text1"/>
                <w:spacing w:val="-20"/>
                <w:w w:val="1"/>
                <w:sz w:val="16"/>
                <w:szCs w:val="16"/>
              </w:rPr>
              <w:t>i</w:t>
            </w:r>
            <w:r w:rsidRPr="00DA2B0A">
              <w:rPr>
                <w:sz w:val="16"/>
                <w:szCs w:val="16"/>
              </w:rPr>
              <w:t>ntory</w:t>
            </w:r>
          </w:p>
        </w:tc>
        <w:tc>
          <w:tcPr>
            <w:tcW w:w="501" w:type="dxa"/>
          </w:tcPr>
          <w:p w14:paraId="5799C64D" w14:textId="77777777" w:rsidR="00D53D5C" w:rsidRPr="00DA2B0A" w:rsidRDefault="00D53D5C" w:rsidP="00DA2B0A">
            <w:pPr>
              <w:adjustRightInd w:val="0"/>
              <w:ind w:left="-57" w:right="-57"/>
              <w:jc w:val="right"/>
              <w:rPr>
                <w:sz w:val="16"/>
                <w:szCs w:val="16"/>
              </w:rPr>
            </w:pPr>
            <w:r w:rsidRPr="00DA2B0A">
              <w:rPr>
                <w:sz w:val="16"/>
                <w:szCs w:val="16"/>
              </w:rPr>
              <w:t>232</w:t>
            </w:r>
          </w:p>
        </w:tc>
        <w:tc>
          <w:tcPr>
            <w:tcW w:w="709" w:type="dxa"/>
          </w:tcPr>
          <w:p w14:paraId="41596DAF" w14:textId="77777777" w:rsidR="00D53D5C" w:rsidRPr="00DA2B0A" w:rsidRDefault="00D53D5C" w:rsidP="00DA2B0A">
            <w:pPr>
              <w:adjustRightInd w:val="0"/>
              <w:ind w:left="-57" w:right="-57"/>
              <w:jc w:val="right"/>
              <w:rPr>
                <w:sz w:val="16"/>
                <w:szCs w:val="16"/>
              </w:rPr>
            </w:pPr>
            <w:r w:rsidRPr="00DA2B0A">
              <w:rPr>
                <w:sz w:val="16"/>
                <w:szCs w:val="16"/>
              </w:rPr>
              <w:t xml:space="preserve">.0179  </w:t>
            </w:r>
          </w:p>
        </w:tc>
        <w:tc>
          <w:tcPr>
            <w:tcW w:w="644" w:type="dxa"/>
          </w:tcPr>
          <w:p w14:paraId="1ED1BA21" w14:textId="77777777" w:rsidR="00D53D5C" w:rsidRPr="00DA2B0A" w:rsidRDefault="00D53D5C" w:rsidP="00DA2B0A">
            <w:pPr>
              <w:adjustRightInd w:val="0"/>
              <w:ind w:left="-57" w:right="-57"/>
              <w:jc w:val="right"/>
              <w:rPr>
                <w:sz w:val="16"/>
                <w:szCs w:val="16"/>
              </w:rPr>
            </w:pPr>
            <w:r w:rsidRPr="00DA2B0A">
              <w:rPr>
                <w:sz w:val="16"/>
                <w:szCs w:val="16"/>
              </w:rPr>
              <w:t xml:space="preserve">.5508  </w:t>
            </w:r>
          </w:p>
        </w:tc>
        <w:tc>
          <w:tcPr>
            <w:tcW w:w="677" w:type="dxa"/>
          </w:tcPr>
          <w:p w14:paraId="6EDE3883" w14:textId="77777777" w:rsidR="00D53D5C" w:rsidRPr="00DA2B0A" w:rsidRDefault="00D53D5C" w:rsidP="00DA2B0A">
            <w:pPr>
              <w:adjustRightInd w:val="0"/>
              <w:ind w:left="-57" w:right="-57"/>
              <w:jc w:val="right"/>
              <w:rPr>
                <w:sz w:val="16"/>
                <w:szCs w:val="16"/>
              </w:rPr>
            </w:pPr>
            <w:r w:rsidRPr="00DA2B0A">
              <w:rPr>
                <w:sz w:val="16"/>
                <w:szCs w:val="16"/>
              </w:rPr>
              <w:t xml:space="preserve">.191195 </w:t>
            </w:r>
          </w:p>
        </w:tc>
        <w:tc>
          <w:tcPr>
            <w:tcW w:w="764" w:type="dxa"/>
          </w:tcPr>
          <w:p w14:paraId="5E2AE017" w14:textId="77777777" w:rsidR="00D53D5C" w:rsidRPr="00DA2B0A" w:rsidRDefault="00D53D5C" w:rsidP="00DA2B0A">
            <w:pPr>
              <w:adjustRightInd w:val="0"/>
              <w:ind w:left="-57" w:right="-57"/>
              <w:jc w:val="right"/>
              <w:rPr>
                <w:sz w:val="16"/>
                <w:szCs w:val="16"/>
              </w:rPr>
            </w:pPr>
            <w:r w:rsidRPr="00DA2B0A">
              <w:rPr>
                <w:sz w:val="16"/>
                <w:szCs w:val="16"/>
              </w:rPr>
              <w:t xml:space="preserve">.1191360 </w:t>
            </w:r>
          </w:p>
        </w:tc>
      </w:tr>
      <w:tr w:rsidR="00D53D5C" w:rsidRPr="00DA2B0A" w14:paraId="31F6002E" w14:textId="77777777" w:rsidTr="00DA2B0A">
        <w:trPr>
          <w:trHeight w:val="20"/>
          <w:jc w:val="center"/>
        </w:trPr>
        <w:tc>
          <w:tcPr>
            <w:tcW w:w="839" w:type="dxa"/>
          </w:tcPr>
          <w:p w14:paraId="151AABC4" w14:textId="22F815FF" w:rsidR="00D53D5C" w:rsidRPr="00DA2B0A" w:rsidRDefault="00D53D5C" w:rsidP="00DA2B0A">
            <w:pPr>
              <w:adjustRightInd w:val="0"/>
              <w:ind w:left="-57" w:right="-57"/>
              <w:rPr>
                <w:sz w:val="16"/>
                <w:szCs w:val="16"/>
              </w:rPr>
            </w:pPr>
            <w:r w:rsidRPr="00DA2B0A">
              <w:rPr>
                <w:sz w:val="16"/>
                <w:szCs w:val="16"/>
              </w:rPr>
              <w:t>C</w:t>
            </w:r>
            <w:r w:rsidR="007F5CE1" w:rsidRPr="00DA2B0A">
              <w:rPr>
                <w:sz w:val="16"/>
                <w:szCs w:val="16"/>
              </w:rPr>
              <w:t>E</w:t>
            </w:r>
            <w:r w:rsidR="007F5CE1" w:rsidRPr="00DA2B0A">
              <w:rPr>
                <w:color w:val="000000" w:themeColor="text1"/>
                <w:spacing w:val="-20"/>
                <w:w w:val="1"/>
                <w:sz w:val="16"/>
                <w:szCs w:val="16"/>
              </w:rPr>
              <w:t>i</w:t>
            </w:r>
            <w:r w:rsidRPr="00DA2B0A">
              <w:rPr>
                <w:sz w:val="16"/>
                <w:szCs w:val="16"/>
              </w:rPr>
              <w:t>NTR</w:t>
            </w:r>
          </w:p>
        </w:tc>
        <w:tc>
          <w:tcPr>
            <w:tcW w:w="501" w:type="dxa"/>
          </w:tcPr>
          <w:p w14:paraId="3B3C3F04" w14:textId="77777777" w:rsidR="00D53D5C" w:rsidRPr="00DA2B0A" w:rsidRDefault="00D53D5C" w:rsidP="00DA2B0A">
            <w:pPr>
              <w:adjustRightInd w:val="0"/>
              <w:ind w:left="-57" w:right="-57"/>
              <w:jc w:val="right"/>
              <w:rPr>
                <w:sz w:val="16"/>
                <w:szCs w:val="16"/>
              </w:rPr>
            </w:pPr>
            <w:r w:rsidRPr="00DA2B0A">
              <w:rPr>
                <w:sz w:val="16"/>
                <w:szCs w:val="16"/>
              </w:rPr>
              <w:t>232</w:t>
            </w:r>
          </w:p>
        </w:tc>
        <w:tc>
          <w:tcPr>
            <w:tcW w:w="709" w:type="dxa"/>
          </w:tcPr>
          <w:p w14:paraId="114A5ADE" w14:textId="77777777" w:rsidR="00D53D5C" w:rsidRPr="00DA2B0A" w:rsidRDefault="00D53D5C" w:rsidP="00DA2B0A">
            <w:pPr>
              <w:adjustRightInd w:val="0"/>
              <w:ind w:left="-57" w:right="-57"/>
              <w:jc w:val="right"/>
              <w:rPr>
                <w:sz w:val="16"/>
                <w:szCs w:val="16"/>
              </w:rPr>
            </w:pPr>
            <w:r w:rsidRPr="00DA2B0A">
              <w:rPr>
                <w:sz w:val="16"/>
                <w:szCs w:val="16"/>
              </w:rPr>
              <w:t xml:space="preserve">.0657 </w:t>
            </w:r>
          </w:p>
        </w:tc>
        <w:tc>
          <w:tcPr>
            <w:tcW w:w="644" w:type="dxa"/>
          </w:tcPr>
          <w:p w14:paraId="6C8CA507" w14:textId="77777777" w:rsidR="00D53D5C" w:rsidRPr="00DA2B0A" w:rsidRDefault="00D53D5C" w:rsidP="00DA2B0A">
            <w:pPr>
              <w:adjustRightInd w:val="0"/>
              <w:ind w:left="-57" w:right="-57"/>
              <w:jc w:val="right"/>
              <w:rPr>
                <w:sz w:val="16"/>
                <w:szCs w:val="16"/>
              </w:rPr>
            </w:pPr>
            <w:r w:rsidRPr="00DA2B0A">
              <w:rPr>
                <w:sz w:val="16"/>
                <w:szCs w:val="16"/>
              </w:rPr>
              <w:t xml:space="preserve"> .4771 </w:t>
            </w:r>
          </w:p>
        </w:tc>
        <w:tc>
          <w:tcPr>
            <w:tcW w:w="677" w:type="dxa"/>
          </w:tcPr>
          <w:p w14:paraId="6AA3E817" w14:textId="77777777" w:rsidR="00D53D5C" w:rsidRPr="00DA2B0A" w:rsidRDefault="00D53D5C" w:rsidP="00DA2B0A">
            <w:pPr>
              <w:adjustRightInd w:val="0"/>
              <w:ind w:left="-57" w:right="-57"/>
              <w:jc w:val="right"/>
              <w:rPr>
                <w:sz w:val="16"/>
                <w:szCs w:val="16"/>
              </w:rPr>
            </w:pPr>
            <w:r w:rsidRPr="00DA2B0A">
              <w:rPr>
                <w:sz w:val="16"/>
                <w:szCs w:val="16"/>
              </w:rPr>
              <w:t xml:space="preserve">.223269 </w:t>
            </w:r>
          </w:p>
        </w:tc>
        <w:tc>
          <w:tcPr>
            <w:tcW w:w="764" w:type="dxa"/>
          </w:tcPr>
          <w:p w14:paraId="2D0B9F96" w14:textId="77777777" w:rsidR="00D53D5C" w:rsidRPr="00DA2B0A" w:rsidRDefault="00D53D5C" w:rsidP="00DA2B0A">
            <w:pPr>
              <w:adjustRightInd w:val="0"/>
              <w:ind w:left="-57" w:right="-57"/>
              <w:jc w:val="right"/>
              <w:rPr>
                <w:sz w:val="16"/>
                <w:szCs w:val="16"/>
              </w:rPr>
            </w:pPr>
            <w:r w:rsidRPr="00DA2B0A">
              <w:rPr>
                <w:sz w:val="16"/>
                <w:szCs w:val="16"/>
              </w:rPr>
              <w:t>.0845804</w:t>
            </w:r>
          </w:p>
        </w:tc>
      </w:tr>
      <w:tr w:rsidR="00D53D5C" w:rsidRPr="00DA2B0A" w14:paraId="11EA7903" w14:textId="77777777" w:rsidTr="00DA2B0A">
        <w:trPr>
          <w:trHeight w:val="20"/>
          <w:jc w:val="center"/>
        </w:trPr>
        <w:tc>
          <w:tcPr>
            <w:tcW w:w="839" w:type="dxa"/>
          </w:tcPr>
          <w:p w14:paraId="4571B183" w14:textId="5356408B" w:rsidR="00D53D5C" w:rsidRPr="00DA2B0A" w:rsidRDefault="00D53D5C" w:rsidP="00DA2B0A">
            <w:pPr>
              <w:adjustRightInd w:val="0"/>
              <w:ind w:left="-57" w:right="-57"/>
              <w:rPr>
                <w:sz w:val="16"/>
                <w:szCs w:val="16"/>
              </w:rPr>
            </w:pPr>
            <w:r w:rsidRPr="00DA2B0A">
              <w:rPr>
                <w:sz w:val="16"/>
                <w:szCs w:val="16"/>
              </w:rPr>
              <w:t>Valid N (listwis</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w:t>
            </w:r>
          </w:p>
        </w:tc>
        <w:tc>
          <w:tcPr>
            <w:tcW w:w="501" w:type="dxa"/>
          </w:tcPr>
          <w:p w14:paraId="35B3CF66" w14:textId="77777777" w:rsidR="00D53D5C" w:rsidRPr="00DA2B0A" w:rsidRDefault="00D53D5C" w:rsidP="00DA2B0A">
            <w:pPr>
              <w:adjustRightInd w:val="0"/>
              <w:ind w:left="-57" w:right="-57"/>
              <w:jc w:val="right"/>
              <w:rPr>
                <w:sz w:val="16"/>
                <w:szCs w:val="16"/>
              </w:rPr>
            </w:pPr>
            <w:r w:rsidRPr="00DA2B0A">
              <w:rPr>
                <w:sz w:val="16"/>
                <w:szCs w:val="16"/>
              </w:rPr>
              <w:t>232</w:t>
            </w:r>
          </w:p>
        </w:tc>
        <w:tc>
          <w:tcPr>
            <w:tcW w:w="709" w:type="dxa"/>
          </w:tcPr>
          <w:p w14:paraId="4E28499B" w14:textId="77777777" w:rsidR="00D53D5C" w:rsidRPr="00DA2B0A" w:rsidRDefault="00D53D5C" w:rsidP="00DA2B0A">
            <w:pPr>
              <w:adjustRightInd w:val="0"/>
              <w:ind w:left="-57" w:right="-57"/>
              <w:rPr>
                <w:sz w:val="16"/>
                <w:szCs w:val="16"/>
              </w:rPr>
            </w:pPr>
          </w:p>
        </w:tc>
        <w:tc>
          <w:tcPr>
            <w:tcW w:w="644" w:type="dxa"/>
          </w:tcPr>
          <w:p w14:paraId="7A9C9912" w14:textId="77777777" w:rsidR="00D53D5C" w:rsidRPr="00DA2B0A" w:rsidRDefault="00D53D5C" w:rsidP="00DA2B0A">
            <w:pPr>
              <w:adjustRightInd w:val="0"/>
              <w:ind w:left="-57" w:right="-57"/>
              <w:rPr>
                <w:sz w:val="16"/>
                <w:szCs w:val="16"/>
              </w:rPr>
            </w:pPr>
          </w:p>
        </w:tc>
        <w:tc>
          <w:tcPr>
            <w:tcW w:w="677" w:type="dxa"/>
          </w:tcPr>
          <w:p w14:paraId="64A9389B" w14:textId="77777777" w:rsidR="00D53D5C" w:rsidRPr="00DA2B0A" w:rsidRDefault="00D53D5C" w:rsidP="00DA2B0A">
            <w:pPr>
              <w:adjustRightInd w:val="0"/>
              <w:ind w:left="-57" w:right="-57"/>
              <w:rPr>
                <w:sz w:val="16"/>
                <w:szCs w:val="16"/>
              </w:rPr>
            </w:pPr>
          </w:p>
        </w:tc>
        <w:tc>
          <w:tcPr>
            <w:tcW w:w="764" w:type="dxa"/>
          </w:tcPr>
          <w:p w14:paraId="4AED6FE5" w14:textId="77777777" w:rsidR="00D53D5C" w:rsidRPr="00DA2B0A" w:rsidRDefault="00D53D5C" w:rsidP="00DA2B0A">
            <w:pPr>
              <w:adjustRightInd w:val="0"/>
              <w:ind w:left="-57" w:right="-57"/>
              <w:rPr>
                <w:sz w:val="16"/>
                <w:szCs w:val="16"/>
              </w:rPr>
            </w:pPr>
          </w:p>
        </w:tc>
      </w:tr>
    </w:tbl>
    <w:p w14:paraId="6B31333E" w14:textId="432F8D95" w:rsidR="00D53D5C" w:rsidRPr="00DA2B0A" w:rsidRDefault="00D53D5C" w:rsidP="00DA2B0A">
      <w:pPr>
        <w:pStyle w:val="Caption"/>
        <w:spacing w:before="0" w:after="0"/>
        <w:jc w:val="both"/>
        <w:rPr>
          <w:b w:val="0"/>
          <w:sz w:val="24"/>
          <w:szCs w:val="24"/>
          <w:lang w:val="id-ID"/>
        </w:rPr>
      </w:pPr>
      <w:r w:rsidRPr="00DA2B0A">
        <w:rPr>
          <w:sz w:val="20"/>
          <w:szCs w:val="24"/>
        </w:rPr>
        <w:t>S</w:t>
      </w:r>
      <w:r w:rsidR="007F5CE1" w:rsidRPr="00DA2B0A">
        <w:rPr>
          <w:sz w:val="20"/>
          <w:szCs w:val="24"/>
        </w:rPr>
        <w:t>u</w:t>
      </w:r>
      <w:r w:rsidR="007F5CE1" w:rsidRPr="00DA2B0A">
        <w:rPr>
          <w:color w:val="000000" w:themeColor="text1"/>
          <w:spacing w:val="-20"/>
          <w:w w:val="1"/>
          <w:sz w:val="20"/>
          <w:szCs w:val="24"/>
        </w:rPr>
        <w:t>i</w:t>
      </w:r>
      <w:r w:rsidRPr="00DA2B0A">
        <w:rPr>
          <w:color w:val="000000" w:themeColor="text1"/>
          <w:spacing w:val="-20"/>
          <w:w w:val="1"/>
          <w:sz w:val="20"/>
          <w:szCs w:val="24"/>
        </w:rPr>
        <w:t>i</w:t>
      </w:r>
      <w:r w:rsidRPr="00DA2B0A">
        <w:rPr>
          <w:sz w:val="20"/>
          <w:szCs w:val="24"/>
        </w:rPr>
        <w:t>mb</w:t>
      </w:r>
      <w:r w:rsidR="007F5CE1" w:rsidRPr="00DA2B0A">
        <w:rPr>
          <w:sz w:val="20"/>
          <w:szCs w:val="24"/>
        </w:rPr>
        <w:t>e</w:t>
      </w:r>
      <w:r w:rsidR="007F5CE1" w:rsidRPr="00DA2B0A">
        <w:rPr>
          <w:color w:val="000000" w:themeColor="text1"/>
          <w:spacing w:val="-20"/>
          <w:w w:val="1"/>
          <w:sz w:val="20"/>
          <w:szCs w:val="24"/>
        </w:rPr>
        <w:t>i</w:t>
      </w:r>
      <w:r w:rsidRPr="00DA2B0A">
        <w:rPr>
          <w:color w:val="000000" w:themeColor="text1"/>
          <w:spacing w:val="-20"/>
          <w:w w:val="1"/>
          <w:sz w:val="20"/>
          <w:szCs w:val="24"/>
        </w:rPr>
        <w:t>i</w:t>
      </w:r>
      <w:r w:rsidRPr="00DA2B0A">
        <w:rPr>
          <w:sz w:val="20"/>
          <w:szCs w:val="24"/>
        </w:rPr>
        <w:t>r :</w:t>
      </w:r>
      <w:r w:rsidRPr="00DA2B0A">
        <w:rPr>
          <w:b w:val="0"/>
          <w:sz w:val="20"/>
          <w:szCs w:val="24"/>
        </w:rPr>
        <w:t xml:space="preserve">  </w:t>
      </w:r>
      <w:r w:rsidRPr="00DA2B0A">
        <w:rPr>
          <w:b w:val="0"/>
          <w:i/>
          <w:sz w:val="20"/>
          <w:szCs w:val="24"/>
          <w:lang w:val="id-ID"/>
        </w:rPr>
        <w:t xml:space="preserve">Data </w:t>
      </w:r>
      <w:r w:rsidRPr="00DA2B0A">
        <w:rPr>
          <w:b w:val="0"/>
          <w:i/>
          <w:sz w:val="20"/>
          <w:szCs w:val="24"/>
        </w:rPr>
        <w:t xml:space="preserve">Olahan SPSS 26 </w:t>
      </w:r>
      <w:r w:rsidRPr="00DA2B0A">
        <w:rPr>
          <w:b w:val="0"/>
          <w:i/>
          <w:sz w:val="20"/>
          <w:szCs w:val="24"/>
          <w:lang w:val="id-ID"/>
        </w:rPr>
        <w:t xml:space="preserve"> (202</w:t>
      </w:r>
      <w:r w:rsidRPr="00DA2B0A">
        <w:rPr>
          <w:b w:val="0"/>
          <w:i/>
          <w:sz w:val="20"/>
          <w:szCs w:val="24"/>
        </w:rPr>
        <w:t>4</w:t>
      </w:r>
      <w:r w:rsidRPr="00DA2B0A">
        <w:rPr>
          <w:b w:val="0"/>
          <w:i/>
          <w:sz w:val="20"/>
          <w:szCs w:val="24"/>
          <w:lang w:val="id-ID"/>
        </w:rPr>
        <w:t>)</w:t>
      </w:r>
    </w:p>
    <w:p w14:paraId="5987B27B" w14:textId="77777777" w:rsidR="00D53D5C" w:rsidRPr="00DA2B0A" w:rsidRDefault="00D53D5C" w:rsidP="00DA2B0A">
      <w:pPr>
        <w:pStyle w:val="Caption"/>
        <w:spacing w:before="0" w:after="0"/>
        <w:ind w:firstLine="709"/>
        <w:jc w:val="both"/>
        <w:rPr>
          <w:b w:val="0"/>
          <w:color w:val="000000"/>
          <w:sz w:val="24"/>
          <w:szCs w:val="24"/>
          <w:lang w:val="id-ID"/>
        </w:rPr>
      </w:pPr>
    </w:p>
    <w:p w14:paraId="45D6F452" w14:textId="30491C53" w:rsidR="00D53D5C" w:rsidRPr="00DA2B0A" w:rsidRDefault="00D53D5C" w:rsidP="00DA2B0A">
      <w:pPr>
        <w:pStyle w:val="Caption"/>
        <w:spacing w:before="0" w:after="0"/>
        <w:ind w:firstLine="709"/>
        <w:jc w:val="both"/>
        <w:rPr>
          <w:b w:val="0"/>
          <w:color w:val="000000"/>
          <w:sz w:val="24"/>
          <w:szCs w:val="24"/>
          <w:lang w:val="id-ID"/>
        </w:rPr>
      </w:pPr>
      <w:r w:rsidRPr="00DA2B0A">
        <w:rPr>
          <w:b w:val="0"/>
          <w:color w:val="000000"/>
          <w:sz w:val="24"/>
          <w:szCs w:val="24"/>
          <w:lang w:val="id-ID"/>
        </w:rPr>
        <w:t>Dari tab</w:t>
      </w:r>
      <w:r w:rsidR="007F5CE1" w:rsidRPr="00DA2B0A">
        <w:rPr>
          <w:b w:val="0"/>
          <w:color w:val="000000"/>
          <w:sz w:val="24"/>
          <w:szCs w:val="24"/>
          <w:lang w:val="id-ID"/>
        </w:rPr>
        <w:t>e</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l 1 di atas dapat dilihat bahwa variab</w:t>
      </w:r>
      <w:r w:rsidR="007F5CE1" w:rsidRPr="00DA2B0A">
        <w:rPr>
          <w:b w:val="0"/>
          <w:color w:val="000000"/>
          <w:sz w:val="24"/>
          <w:szCs w:val="24"/>
          <w:lang w:val="id-ID"/>
        </w:rPr>
        <w:t>e</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 xml:space="preserve">l </w:t>
      </w:r>
      <w:r w:rsidRPr="00DA2B0A">
        <w:rPr>
          <w:b w:val="0"/>
          <w:i/>
          <w:iCs/>
          <w:color w:val="000000"/>
          <w:sz w:val="24"/>
          <w:szCs w:val="24"/>
          <w:lang w:val="id-ID"/>
        </w:rPr>
        <w:t xml:space="preserve">profitabilitas (ROA) </w:t>
      </w:r>
      <w:r w:rsidRPr="00DA2B0A">
        <w:rPr>
          <w:b w:val="0"/>
          <w:color w:val="000000"/>
          <w:sz w:val="24"/>
          <w:szCs w:val="24"/>
          <w:lang w:val="id-ID"/>
        </w:rPr>
        <w:t>m</w:t>
      </w:r>
      <w:r w:rsidR="007F5CE1" w:rsidRPr="00DA2B0A">
        <w:rPr>
          <w:b w:val="0"/>
          <w:color w:val="000000"/>
          <w:sz w:val="24"/>
          <w:szCs w:val="24"/>
          <w:lang w:val="id-ID"/>
        </w:rPr>
        <w:t>e</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miliki j</w:t>
      </w:r>
      <w:r w:rsidR="007F5CE1" w:rsidRPr="00DA2B0A">
        <w:rPr>
          <w:b w:val="0"/>
          <w:color w:val="000000"/>
          <w:sz w:val="24"/>
          <w:szCs w:val="24"/>
          <w:lang w:val="id-ID"/>
        </w:rPr>
        <w:t>u</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mlah data (N) 232 d</w:t>
      </w:r>
      <w:r w:rsidR="007F5CE1" w:rsidRPr="00DA2B0A">
        <w:rPr>
          <w:b w:val="0"/>
          <w:color w:val="000000"/>
          <w:sz w:val="24"/>
          <w:szCs w:val="24"/>
          <w:lang w:val="id-ID"/>
        </w:rPr>
        <w:t>e</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ngan nilai minim</w:t>
      </w:r>
      <w:r w:rsidR="007F5CE1" w:rsidRPr="00DA2B0A">
        <w:rPr>
          <w:b w:val="0"/>
          <w:color w:val="000000"/>
          <w:sz w:val="24"/>
          <w:szCs w:val="24"/>
          <w:lang w:val="id-ID"/>
        </w:rPr>
        <w:t>u</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 xml:space="preserve">m </w:t>
      </w:r>
      <w:r w:rsidRPr="00DA2B0A">
        <w:rPr>
          <w:sz w:val="24"/>
          <w:szCs w:val="24"/>
          <w:lang w:val="id-ID"/>
        </w:rPr>
        <w:t>.</w:t>
      </w:r>
      <w:r w:rsidRPr="00DA2B0A">
        <w:rPr>
          <w:b w:val="0"/>
          <w:bCs w:val="0"/>
          <w:sz w:val="24"/>
          <w:szCs w:val="24"/>
          <w:lang w:val="id-ID"/>
        </w:rPr>
        <w:t xml:space="preserve">0042 </w:t>
      </w:r>
      <w:r w:rsidRPr="00DA2B0A">
        <w:rPr>
          <w:b w:val="0"/>
          <w:bCs w:val="0"/>
          <w:color w:val="000000"/>
          <w:sz w:val="24"/>
          <w:szCs w:val="24"/>
          <w:lang w:val="id-ID"/>
        </w:rPr>
        <w:t>dan nilai maksim</w:t>
      </w:r>
      <w:r w:rsidR="007F5CE1" w:rsidRPr="00DA2B0A">
        <w:rPr>
          <w:b w:val="0"/>
          <w:bCs w:val="0"/>
          <w:color w:val="000000"/>
          <w:sz w:val="24"/>
          <w:szCs w:val="24"/>
          <w:lang w:val="id-ID"/>
        </w:rPr>
        <w:t>u</w:t>
      </w:r>
      <w:r w:rsidR="007F5CE1" w:rsidRPr="00DA2B0A">
        <w:rPr>
          <w:b w:val="0"/>
          <w:bCs w:val="0"/>
          <w:color w:val="000000" w:themeColor="text1"/>
          <w:spacing w:val="-20"/>
          <w:w w:val="1"/>
          <w:sz w:val="24"/>
          <w:szCs w:val="24"/>
          <w:lang w:val="id-ID"/>
        </w:rPr>
        <w:t>i</w:t>
      </w:r>
      <w:r w:rsidRPr="00DA2B0A">
        <w:rPr>
          <w:b w:val="0"/>
          <w:bCs w:val="0"/>
          <w:color w:val="000000" w:themeColor="text1"/>
          <w:spacing w:val="-20"/>
          <w:w w:val="1"/>
          <w:sz w:val="24"/>
          <w:szCs w:val="24"/>
          <w:lang w:val="id-ID"/>
        </w:rPr>
        <w:t>i</w:t>
      </w:r>
      <w:r w:rsidRPr="00DA2B0A">
        <w:rPr>
          <w:b w:val="0"/>
          <w:bCs w:val="0"/>
          <w:color w:val="000000"/>
          <w:sz w:val="24"/>
          <w:szCs w:val="24"/>
          <w:lang w:val="id-ID"/>
        </w:rPr>
        <w:t xml:space="preserve">m </w:t>
      </w:r>
      <w:r w:rsidRPr="00DA2B0A">
        <w:rPr>
          <w:b w:val="0"/>
          <w:bCs w:val="0"/>
          <w:sz w:val="24"/>
          <w:szCs w:val="24"/>
          <w:lang w:val="id-ID"/>
        </w:rPr>
        <w:t xml:space="preserve">.2717 </w:t>
      </w:r>
      <w:r w:rsidRPr="00DA2B0A">
        <w:rPr>
          <w:b w:val="0"/>
          <w:bCs w:val="0"/>
          <w:color w:val="000000"/>
          <w:sz w:val="24"/>
          <w:szCs w:val="24"/>
          <w:lang w:val="id-ID"/>
        </w:rPr>
        <w:t>s</w:t>
      </w:r>
      <w:r w:rsidR="007F5CE1" w:rsidRPr="00DA2B0A">
        <w:rPr>
          <w:b w:val="0"/>
          <w:bCs w:val="0"/>
          <w:color w:val="000000"/>
          <w:sz w:val="24"/>
          <w:szCs w:val="24"/>
          <w:lang w:val="id-ID"/>
        </w:rPr>
        <w:t>e</w:t>
      </w:r>
      <w:r w:rsidR="007F5CE1" w:rsidRPr="00DA2B0A">
        <w:rPr>
          <w:b w:val="0"/>
          <w:bCs w:val="0"/>
          <w:color w:val="000000" w:themeColor="text1"/>
          <w:spacing w:val="-20"/>
          <w:w w:val="1"/>
          <w:sz w:val="24"/>
          <w:szCs w:val="24"/>
          <w:lang w:val="id-ID"/>
        </w:rPr>
        <w:t>i</w:t>
      </w:r>
      <w:r w:rsidRPr="00DA2B0A">
        <w:rPr>
          <w:b w:val="0"/>
          <w:bCs w:val="0"/>
          <w:color w:val="000000" w:themeColor="text1"/>
          <w:spacing w:val="-20"/>
          <w:w w:val="1"/>
          <w:sz w:val="24"/>
          <w:szCs w:val="24"/>
          <w:lang w:val="id-ID"/>
        </w:rPr>
        <w:t>i</w:t>
      </w:r>
      <w:r w:rsidRPr="00DA2B0A">
        <w:rPr>
          <w:b w:val="0"/>
          <w:bCs w:val="0"/>
          <w:color w:val="000000"/>
          <w:sz w:val="24"/>
          <w:szCs w:val="24"/>
          <w:lang w:val="id-ID"/>
        </w:rPr>
        <w:t xml:space="preserve">dangkan nilai rata-rata </w:t>
      </w:r>
      <w:r w:rsidRPr="00DA2B0A">
        <w:rPr>
          <w:b w:val="0"/>
          <w:bCs w:val="0"/>
          <w:i/>
          <w:color w:val="000000"/>
          <w:sz w:val="24"/>
          <w:szCs w:val="24"/>
          <w:lang w:val="id-ID"/>
        </w:rPr>
        <w:t>(m</w:t>
      </w:r>
      <w:r w:rsidR="007F5CE1" w:rsidRPr="00DA2B0A">
        <w:rPr>
          <w:b w:val="0"/>
          <w:bCs w:val="0"/>
          <w:i/>
          <w:color w:val="000000"/>
          <w:sz w:val="24"/>
          <w:szCs w:val="24"/>
          <w:lang w:val="id-ID"/>
        </w:rPr>
        <w:t>e</w:t>
      </w:r>
      <w:r w:rsidR="007F5CE1" w:rsidRPr="00DA2B0A">
        <w:rPr>
          <w:b w:val="0"/>
          <w:bCs w:val="0"/>
          <w:i/>
          <w:color w:val="000000" w:themeColor="text1"/>
          <w:spacing w:val="-20"/>
          <w:w w:val="1"/>
          <w:sz w:val="24"/>
          <w:szCs w:val="24"/>
          <w:lang w:val="id-ID"/>
        </w:rPr>
        <w:t>i</w:t>
      </w:r>
      <w:r w:rsidRPr="00DA2B0A">
        <w:rPr>
          <w:b w:val="0"/>
          <w:bCs w:val="0"/>
          <w:i/>
          <w:color w:val="000000" w:themeColor="text1"/>
          <w:spacing w:val="-20"/>
          <w:w w:val="1"/>
          <w:sz w:val="24"/>
          <w:szCs w:val="24"/>
          <w:lang w:val="id-ID"/>
        </w:rPr>
        <w:t>i</w:t>
      </w:r>
      <w:r w:rsidRPr="00DA2B0A">
        <w:rPr>
          <w:b w:val="0"/>
          <w:bCs w:val="0"/>
          <w:i/>
          <w:color w:val="000000"/>
          <w:sz w:val="24"/>
          <w:szCs w:val="24"/>
          <w:lang w:val="id-ID"/>
        </w:rPr>
        <w:t xml:space="preserve">an) </w:t>
      </w:r>
      <w:r w:rsidRPr="00DA2B0A">
        <w:rPr>
          <w:b w:val="0"/>
          <w:bCs w:val="0"/>
          <w:sz w:val="24"/>
          <w:szCs w:val="24"/>
          <w:lang w:val="id-ID"/>
        </w:rPr>
        <w:t>.089081</w:t>
      </w:r>
      <w:r w:rsidRPr="00DA2B0A">
        <w:rPr>
          <w:b w:val="0"/>
          <w:bCs w:val="0"/>
          <w:color w:val="000000"/>
          <w:sz w:val="24"/>
          <w:szCs w:val="24"/>
          <w:lang w:val="id-ID"/>
        </w:rPr>
        <w:t>, maka j</w:t>
      </w:r>
      <w:r w:rsidR="007F5CE1" w:rsidRPr="00DA2B0A">
        <w:rPr>
          <w:b w:val="0"/>
          <w:bCs w:val="0"/>
          <w:color w:val="000000"/>
          <w:sz w:val="24"/>
          <w:szCs w:val="24"/>
          <w:lang w:val="id-ID"/>
        </w:rPr>
        <w:t>u</w:t>
      </w:r>
      <w:r w:rsidR="007F5CE1" w:rsidRPr="00DA2B0A">
        <w:rPr>
          <w:b w:val="0"/>
          <w:bCs w:val="0"/>
          <w:color w:val="000000" w:themeColor="text1"/>
          <w:spacing w:val="-20"/>
          <w:w w:val="1"/>
          <w:sz w:val="24"/>
          <w:szCs w:val="24"/>
          <w:lang w:val="id-ID"/>
        </w:rPr>
        <w:t>i</w:t>
      </w:r>
      <w:r w:rsidRPr="00DA2B0A">
        <w:rPr>
          <w:b w:val="0"/>
          <w:bCs w:val="0"/>
          <w:color w:val="000000" w:themeColor="text1"/>
          <w:spacing w:val="-20"/>
          <w:w w:val="1"/>
          <w:sz w:val="24"/>
          <w:szCs w:val="24"/>
          <w:lang w:val="id-ID"/>
        </w:rPr>
        <w:t>i</w:t>
      </w:r>
      <w:r w:rsidRPr="00DA2B0A">
        <w:rPr>
          <w:b w:val="0"/>
          <w:bCs w:val="0"/>
          <w:color w:val="000000"/>
          <w:sz w:val="24"/>
          <w:szCs w:val="24"/>
          <w:lang w:val="id-ID"/>
        </w:rPr>
        <w:t>mlah standar d</w:t>
      </w:r>
      <w:r w:rsidR="007F5CE1" w:rsidRPr="00DA2B0A">
        <w:rPr>
          <w:b w:val="0"/>
          <w:bCs w:val="0"/>
          <w:color w:val="000000"/>
          <w:sz w:val="24"/>
          <w:szCs w:val="24"/>
          <w:lang w:val="id-ID"/>
        </w:rPr>
        <w:t>e</w:t>
      </w:r>
      <w:r w:rsidR="007F5CE1" w:rsidRPr="00DA2B0A">
        <w:rPr>
          <w:b w:val="0"/>
          <w:bCs w:val="0"/>
          <w:color w:val="000000" w:themeColor="text1"/>
          <w:spacing w:val="-20"/>
          <w:w w:val="1"/>
          <w:sz w:val="24"/>
          <w:szCs w:val="24"/>
          <w:lang w:val="id-ID"/>
        </w:rPr>
        <w:t>i</w:t>
      </w:r>
      <w:r w:rsidRPr="00DA2B0A">
        <w:rPr>
          <w:b w:val="0"/>
          <w:bCs w:val="0"/>
          <w:color w:val="000000" w:themeColor="text1"/>
          <w:spacing w:val="-20"/>
          <w:w w:val="1"/>
          <w:sz w:val="24"/>
          <w:szCs w:val="24"/>
          <w:lang w:val="id-ID"/>
        </w:rPr>
        <w:t>i</w:t>
      </w:r>
      <w:r w:rsidRPr="00DA2B0A">
        <w:rPr>
          <w:b w:val="0"/>
          <w:bCs w:val="0"/>
          <w:color w:val="000000"/>
          <w:sz w:val="24"/>
          <w:szCs w:val="24"/>
          <w:lang w:val="id-ID"/>
        </w:rPr>
        <w:t xml:space="preserve">viasinya adalah </w:t>
      </w:r>
      <w:r w:rsidRPr="00DA2B0A">
        <w:rPr>
          <w:b w:val="0"/>
          <w:bCs w:val="0"/>
          <w:sz w:val="24"/>
          <w:szCs w:val="24"/>
          <w:lang w:val="id-ID"/>
        </w:rPr>
        <w:t>.0637214</w:t>
      </w:r>
      <w:r w:rsidRPr="00DA2B0A">
        <w:rPr>
          <w:b w:val="0"/>
          <w:bCs w:val="0"/>
          <w:color w:val="000000"/>
          <w:sz w:val="24"/>
          <w:szCs w:val="24"/>
          <w:lang w:val="id-ID"/>
        </w:rPr>
        <w:t>. Variab</w:t>
      </w:r>
      <w:r w:rsidR="007F5CE1" w:rsidRPr="00DA2B0A">
        <w:rPr>
          <w:b w:val="0"/>
          <w:bCs w:val="0"/>
          <w:color w:val="000000"/>
          <w:sz w:val="24"/>
          <w:szCs w:val="24"/>
          <w:lang w:val="id-ID"/>
        </w:rPr>
        <w:t>e</w:t>
      </w:r>
      <w:r w:rsidR="007F5CE1" w:rsidRPr="00DA2B0A">
        <w:rPr>
          <w:b w:val="0"/>
          <w:bCs w:val="0"/>
          <w:color w:val="000000" w:themeColor="text1"/>
          <w:spacing w:val="-20"/>
          <w:w w:val="1"/>
          <w:sz w:val="24"/>
          <w:szCs w:val="24"/>
          <w:lang w:val="id-ID"/>
        </w:rPr>
        <w:t>i</w:t>
      </w:r>
      <w:r w:rsidRPr="00DA2B0A">
        <w:rPr>
          <w:b w:val="0"/>
          <w:bCs w:val="0"/>
          <w:color w:val="000000" w:themeColor="text1"/>
          <w:spacing w:val="-20"/>
          <w:w w:val="1"/>
          <w:sz w:val="24"/>
          <w:szCs w:val="24"/>
          <w:lang w:val="id-ID"/>
        </w:rPr>
        <w:t>i</w:t>
      </w:r>
      <w:r w:rsidRPr="00DA2B0A">
        <w:rPr>
          <w:b w:val="0"/>
          <w:bCs w:val="0"/>
          <w:color w:val="000000"/>
          <w:sz w:val="24"/>
          <w:szCs w:val="24"/>
          <w:lang w:val="id-ID"/>
        </w:rPr>
        <w:t>l L</w:t>
      </w:r>
      <w:r w:rsidR="007F5CE1" w:rsidRPr="00DA2B0A">
        <w:rPr>
          <w:b w:val="0"/>
          <w:bCs w:val="0"/>
          <w:color w:val="000000"/>
          <w:sz w:val="24"/>
          <w:szCs w:val="24"/>
        </w:rPr>
        <w:t>e</w:t>
      </w:r>
      <w:r w:rsidR="007F5CE1" w:rsidRPr="00DA2B0A">
        <w:rPr>
          <w:b w:val="0"/>
          <w:bCs w:val="0"/>
          <w:color w:val="000000" w:themeColor="text1"/>
          <w:spacing w:val="-20"/>
          <w:w w:val="1"/>
          <w:sz w:val="24"/>
          <w:szCs w:val="24"/>
        </w:rPr>
        <w:t>i</w:t>
      </w:r>
      <w:r w:rsidRPr="00DA2B0A">
        <w:rPr>
          <w:b w:val="0"/>
          <w:bCs w:val="0"/>
          <w:color w:val="000000"/>
          <w:sz w:val="24"/>
          <w:szCs w:val="24"/>
        </w:rPr>
        <w:t>v</w:t>
      </w:r>
      <w:r w:rsidR="007F5CE1" w:rsidRPr="00DA2B0A">
        <w:rPr>
          <w:b w:val="0"/>
          <w:bCs w:val="0"/>
          <w:color w:val="000000"/>
          <w:sz w:val="24"/>
          <w:szCs w:val="24"/>
        </w:rPr>
        <w:t>e</w:t>
      </w:r>
      <w:r w:rsidR="007F5CE1" w:rsidRPr="00DA2B0A">
        <w:rPr>
          <w:b w:val="0"/>
          <w:bCs w:val="0"/>
          <w:color w:val="000000" w:themeColor="text1"/>
          <w:spacing w:val="-20"/>
          <w:w w:val="1"/>
          <w:sz w:val="24"/>
          <w:szCs w:val="24"/>
        </w:rPr>
        <w:t>i</w:t>
      </w:r>
      <w:r w:rsidRPr="00DA2B0A">
        <w:rPr>
          <w:b w:val="0"/>
          <w:bCs w:val="0"/>
          <w:color w:val="000000"/>
          <w:sz w:val="24"/>
          <w:szCs w:val="24"/>
        </w:rPr>
        <w:t>rag</w:t>
      </w:r>
      <w:r w:rsidR="007F5CE1" w:rsidRPr="00DA2B0A">
        <w:rPr>
          <w:b w:val="0"/>
          <w:bCs w:val="0"/>
          <w:color w:val="000000"/>
          <w:sz w:val="24"/>
          <w:szCs w:val="24"/>
        </w:rPr>
        <w:t>e</w:t>
      </w:r>
      <w:r w:rsidR="007F5CE1" w:rsidRPr="00DA2B0A">
        <w:rPr>
          <w:b w:val="0"/>
          <w:bCs w:val="0"/>
          <w:color w:val="000000" w:themeColor="text1"/>
          <w:spacing w:val="-20"/>
          <w:w w:val="1"/>
          <w:sz w:val="24"/>
          <w:szCs w:val="24"/>
        </w:rPr>
        <w:t>i</w:t>
      </w:r>
      <w:r w:rsidRPr="00DA2B0A">
        <w:rPr>
          <w:b w:val="0"/>
          <w:bCs w:val="0"/>
          <w:color w:val="000000"/>
          <w:sz w:val="24"/>
          <w:szCs w:val="24"/>
          <w:lang w:val="id-ID"/>
        </w:rPr>
        <w:t xml:space="preserve"> (L</w:t>
      </w:r>
      <w:r w:rsidR="007F5CE1" w:rsidRPr="00DA2B0A">
        <w:rPr>
          <w:b w:val="0"/>
          <w:bCs w:val="0"/>
          <w:color w:val="000000"/>
          <w:sz w:val="24"/>
          <w:szCs w:val="24"/>
          <w:lang w:val="id-ID"/>
        </w:rPr>
        <w:t>E</w:t>
      </w:r>
      <w:r w:rsidR="007F5CE1" w:rsidRPr="00DA2B0A">
        <w:rPr>
          <w:b w:val="0"/>
          <w:bCs w:val="0"/>
          <w:color w:val="000000" w:themeColor="text1"/>
          <w:spacing w:val="-20"/>
          <w:w w:val="1"/>
          <w:sz w:val="24"/>
          <w:szCs w:val="24"/>
          <w:lang w:val="id-ID"/>
        </w:rPr>
        <w:t>i</w:t>
      </w:r>
      <w:r w:rsidRPr="00DA2B0A">
        <w:rPr>
          <w:b w:val="0"/>
          <w:bCs w:val="0"/>
          <w:color w:val="000000"/>
          <w:sz w:val="24"/>
          <w:szCs w:val="24"/>
          <w:lang w:val="id-ID"/>
        </w:rPr>
        <w:t>V) d</w:t>
      </w:r>
      <w:r w:rsidR="007F5CE1" w:rsidRPr="00DA2B0A">
        <w:rPr>
          <w:b w:val="0"/>
          <w:bCs w:val="0"/>
          <w:color w:val="000000"/>
          <w:sz w:val="24"/>
          <w:szCs w:val="24"/>
          <w:lang w:val="id-ID"/>
        </w:rPr>
        <w:t>e</w:t>
      </w:r>
      <w:r w:rsidR="007F5CE1" w:rsidRPr="00DA2B0A">
        <w:rPr>
          <w:b w:val="0"/>
          <w:bCs w:val="0"/>
          <w:color w:val="000000" w:themeColor="text1"/>
          <w:spacing w:val="-20"/>
          <w:w w:val="1"/>
          <w:sz w:val="24"/>
          <w:szCs w:val="24"/>
          <w:lang w:val="id-ID"/>
        </w:rPr>
        <w:t>i</w:t>
      </w:r>
      <w:r w:rsidRPr="00DA2B0A">
        <w:rPr>
          <w:b w:val="0"/>
          <w:bCs w:val="0"/>
          <w:color w:val="000000" w:themeColor="text1"/>
          <w:spacing w:val="-20"/>
          <w:w w:val="1"/>
          <w:sz w:val="24"/>
          <w:szCs w:val="24"/>
          <w:lang w:val="id-ID"/>
        </w:rPr>
        <w:t>i</w:t>
      </w:r>
      <w:r w:rsidRPr="00DA2B0A">
        <w:rPr>
          <w:b w:val="0"/>
          <w:bCs w:val="0"/>
          <w:color w:val="000000"/>
          <w:sz w:val="24"/>
          <w:szCs w:val="24"/>
          <w:lang w:val="id-ID"/>
        </w:rPr>
        <w:t>ngan j</w:t>
      </w:r>
      <w:r w:rsidR="007F5CE1" w:rsidRPr="00DA2B0A">
        <w:rPr>
          <w:b w:val="0"/>
          <w:bCs w:val="0"/>
          <w:color w:val="000000"/>
          <w:sz w:val="24"/>
          <w:szCs w:val="24"/>
          <w:lang w:val="id-ID"/>
        </w:rPr>
        <w:t>u</w:t>
      </w:r>
      <w:r w:rsidR="007F5CE1" w:rsidRPr="00DA2B0A">
        <w:rPr>
          <w:b w:val="0"/>
          <w:bCs w:val="0"/>
          <w:color w:val="000000" w:themeColor="text1"/>
          <w:spacing w:val="-20"/>
          <w:w w:val="1"/>
          <w:sz w:val="24"/>
          <w:szCs w:val="24"/>
          <w:lang w:val="id-ID"/>
        </w:rPr>
        <w:t>i</w:t>
      </w:r>
      <w:r w:rsidRPr="00DA2B0A">
        <w:rPr>
          <w:b w:val="0"/>
          <w:bCs w:val="0"/>
          <w:color w:val="000000" w:themeColor="text1"/>
          <w:spacing w:val="-20"/>
          <w:w w:val="1"/>
          <w:sz w:val="24"/>
          <w:szCs w:val="24"/>
          <w:lang w:val="id-ID"/>
        </w:rPr>
        <w:t>i</w:t>
      </w:r>
      <w:r w:rsidRPr="00DA2B0A">
        <w:rPr>
          <w:b w:val="0"/>
          <w:bCs w:val="0"/>
          <w:color w:val="000000"/>
          <w:sz w:val="24"/>
          <w:szCs w:val="24"/>
          <w:lang w:val="id-ID"/>
        </w:rPr>
        <w:t>mlah data (N) 2</w:t>
      </w:r>
      <w:r w:rsidRPr="00DA2B0A">
        <w:rPr>
          <w:b w:val="0"/>
          <w:bCs w:val="0"/>
          <w:color w:val="000000"/>
          <w:sz w:val="24"/>
          <w:szCs w:val="24"/>
        </w:rPr>
        <w:t>32</w:t>
      </w:r>
      <w:r w:rsidRPr="00DA2B0A">
        <w:rPr>
          <w:b w:val="0"/>
          <w:bCs w:val="0"/>
          <w:color w:val="000000"/>
          <w:sz w:val="24"/>
          <w:szCs w:val="24"/>
          <w:lang w:val="id-ID"/>
        </w:rPr>
        <w:t xml:space="preserve"> d</w:t>
      </w:r>
      <w:r w:rsidR="007F5CE1" w:rsidRPr="00DA2B0A">
        <w:rPr>
          <w:b w:val="0"/>
          <w:bCs w:val="0"/>
          <w:color w:val="000000"/>
          <w:sz w:val="24"/>
          <w:szCs w:val="24"/>
          <w:lang w:val="id-ID"/>
        </w:rPr>
        <w:t>e</w:t>
      </w:r>
      <w:r w:rsidR="007F5CE1" w:rsidRPr="00DA2B0A">
        <w:rPr>
          <w:b w:val="0"/>
          <w:bCs w:val="0"/>
          <w:color w:val="000000" w:themeColor="text1"/>
          <w:spacing w:val="-20"/>
          <w:w w:val="1"/>
          <w:sz w:val="24"/>
          <w:szCs w:val="24"/>
          <w:lang w:val="id-ID"/>
        </w:rPr>
        <w:t>i</w:t>
      </w:r>
      <w:r w:rsidRPr="00DA2B0A">
        <w:rPr>
          <w:b w:val="0"/>
          <w:bCs w:val="0"/>
          <w:color w:val="000000" w:themeColor="text1"/>
          <w:spacing w:val="-20"/>
          <w:w w:val="1"/>
          <w:sz w:val="24"/>
          <w:szCs w:val="24"/>
          <w:lang w:val="id-ID"/>
        </w:rPr>
        <w:t>i</w:t>
      </w:r>
      <w:r w:rsidRPr="00DA2B0A">
        <w:rPr>
          <w:b w:val="0"/>
          <w:bCs w:val="0"/>
          <w:color w:val="000000"/>
          <w:sz w:val="24"/>
          <w:szCs w:val="24"/>
          <w:lang w:val="id-ID"/>
        </w:rPr>
        <w:t>ngan nilai minim</w:t>
      </w:r>
      <w:r w:rsidR="007F5CE1" w:rsidRPr="00DA2B0A">
        <w:rPr>
          <w:b w:val="0"/>
          <w:bCs w:val="0"/>
          <w:color w:val="000000"/>
          <w:sz w:val="24"/>
          <w:szCs w:val="24"/>
          <w:lang w:val="id-ID"/>
        </w:rPr>
        <w:t>u</w:t>
      </w:r>
      <w:r w:rsidR="007F5CE1" w:rsidRPr="00DA2B0A">
        <w:rPr>
          <w:b w:val="0"/>
          <w:bCs w:val="0"/>
          <w:color w:val="000000" w:themeColor="text1"/>
          <w:spacing w:val="-20"/>
          <w:w w:val="1"/>
          <w:sz w:val="24"/>
          <w:szCs w:val="24"/>
          <w:lang w:val="id-ID"/>
        </w:rPr>
        <w:t>i</w:t>
      </w:r>
      <w:r w:rsidRPr="00DA2B0A">
        <w:rPr>
          <w:b w:val="0"/>
          <w:bCs w:val="0"/>
          <w:color w:val="000000" w:themeColor="text1"/>
          <w:spacing w:val="-20"/>
          <w:w w:val="1"/>
          <w:sz w:val="24"/>
          <w:szCs w:val="24"/>
          <w:lang w:val="id-ID"/>
        </w:rPr>
        <w:t>i</w:t>
      </w:r>
      <w:r w:rsidRPr="00DA2B0A">
        <w:rPr>
          <w:b w:val="0"/>
          <w:bCs w:val="0"/>
          <w:color w:val="000000"/>
          <w:sz w:val="24"/>
          <w:szCs w:val="24"/>
          <w:lang w:val="id-ID"/>
        </w:rPr>
        <w:t xml:space="preserve">m </w:t>
      </w:r>
      <w:r w:rsidRPr="00DA2B0A">
        <w:rPr>
          <w:b w:val="0"/>
          <w:bCs w:val="0"/>
          <w:sz w:val="24"/>
          <w:szCs w:val="24"/>
        </w:rPr>
        <w:t xml:space="preserve">.0630 </w:t>
      </w:r>
      <w:r w:rsidRPr="00DA2B0A">
        <w:rPr>
          <w:b w:val="0"/>
          <w:bCs w:val="0"/>
          <w:color w:val="000000"/>
          <w:sz w:val="24"/>
          <w:szCs w:val="24"/>
          <w:lang w:val="id-ID"/>
        </w:rPr>
        <w:t>dan nilai maksim</w:t>
      </w:r>
      <w:r w:rsidR="007F5CE1" w:rsidRPr="00DA2B0A">
        <w:rPr>
          <w:b w:val="0"/>
          <w:bCs w:val="0"/>
          <w:color w:val="000000"/>
          <w:sz w:val="24"/>
          <w:szCs w:val="24"/>
          <w:lang w:val="id-ID"/>
        </w:rPr>
        <w:t>u</w:t>
      </w:r>
      <w:r w:rsidR="007F5CE1" w:rsidRPr="00DA2B0A">
        <w:rPr>
          <w:b w:val="0"/>
          <w:bCs w:val="0"/>
          <w:color w:val="000000" w:themeColor="text1"/>
          <w:spacing w:val="-20"/>
          <w:w w:val="1"/>
          <w:sz w:val="24"/>
          <w:szCs w:val="24"/>
          <w:lang w:val="id-ID"/>
        </w:rPr>
        <w:t>i</w:t>
      </w:r>
      <w:r w:rsidRPr="00DA2B0A">
        <w:rPr>
          <w:b w:val="0"/>
          <w:bCs w:val="0"/>
          <w:color w:val="000000" w:themeColor="text1"/>
          <w:spacing w:val="-20"/>
          <w:w w:val="1"/>
          <w:sz w:val="24"/>
          <w:szCs w:val="24"/>
          <w:lang w:val="id-ID"/>
        </w:rPr>
        <w:t>i</w:t>
      </w:r>
      <w:r w:rsidRPr="00DA2B0A">
        <w:rPr>
          <w:b w:val="0"/>
          <w:bCs w:val="0"/>
          <w:color w:val="000000"/>
          <w:sz w:val="24"/>
          <w:szCs w:val="24"/>
          <w:lang w:val="id-ID"/>
        </w:rPr>
        <w:t xml:space="preserve">mnya </w:t>
      </w:r>
      <w:r w:rsidRPr="00DA2B0A">
        <w:rPr>
          <w:b w:val="0"/>
          <w:bCs w:val="0"/>
          <w:sz w:val="24"/>
          <w:szCs w:val="24"/>
        </w:rPr>
        <w:t xml:space="preserve">1.0572 </w:t>
      </w:r>
      <w:r w:rsidRPr="00DA2B0A">
        <w:rPr>
          <w:b w:val="0"/>
          <w:bCs w:val="0"/>
          <w:color w:val="000000"/>
          <w:sz w:val="24"/>
          <w:szCs w:val="24"/>
          <w:lang w:val="id-ID"/>
        </w:rPr>
        <w:t>d</w:t>
      </w:r>
      <w:r w:rsidR="007F5CE1" w:rsidRPr="00DA2B0A">
        <w:rPr>
          <w:b w:val="0"/>
          <w:bCs w:val="0"/>
          <w:color w:val="000000"/>
          <w:sz w:val="24"/>
          <w:szCs w:val="24"/>
          <w:lang w:val="id-ID"/>
        </w:rPr>
        <w:t>e</w:t>
      </w:r>
      <w:r w:rsidR="007F5CE1" w:rsidRPr="00DA2B0A">
        <w:rPr>
          <w:b w:val="0"/>
          <w:bCs w:val="0"/>
          <w:color w:val="000000" w:themeColor="text1"/>
          <w:spacing w:val="-20"/>
          <w:w w:val="1"/>
          <w:sz w:val="24"/>
          <w:szCs w:val="24"/>
          <w:lang w:val="id-ID"/>
        </w:rPr>
        <w:t>i</w:t>
      </w:r>
      <w:r w:rsidRPr="00DA2B0A">
        <w:rPr>
          <w:b w:val="0"/>
          <w:bCs w:val="0"/>
          <w:color w:val="000000" w:themeColor="text1"/>
          <w:spacing w:val="-20"/>
          <w:w w:val="1"/>
          <w:sz w:val="24"/>
          <w:szCs w:val="24"/>
          <w:lang w:val="id-ID"/>
        </w:rPr>
        <w:t>i</w:t>
      </w:r>
      <w:r w:rsidRPr="00DA2B0A">
        <w:rPr>
          <w:b w:val="0"/>
          <w:bCs w:val="0"/>
          <w:color w:val="000000"/>
          <w:sz w:val="24"/>
          <w:szCs w:val="24"/>
          <w:lang w:val="id-ID"/>
        </w:rPr>
        <w:t xml:space="preserve">ngan nilai rata-rata </w:t>
      </w:r>
      <w:r w:rsidRPr="00DA2B0A">
        <w:rPr>
          <w:b w:val="0"/>
          <w:bCs w:val="0"/>
          <w:sz w:val="24"/>
          <w:szCs w:val="24"/>
        </w:rPr>
        <w:t xml:space="preserve">.395357 </w:t>
      </w:r>
      <w:r w:rsidRPr="00DA2B0A">
        <w:rPr>
          <w:b w:val="0"/>
          <w:bCs w:val="0"/>
          <w:color w:val="000000"/>
          <w:sz w:val="24"/>
          <w:szCs w:val="24"/>
          <w:lang w:val="id-ID"/>
        </w:rPr>
        <w:t>maka dip</w:t>
      </w:r>
      <w:r w:rsidR="007F5CE1" w:rsidRPr="00DA2B0A">
        <w:rPr>
          <w:b w:val="0"/>
          <w:bCs w:val="0"/>
          <w:color w:val="000000"/>
          <w:sz w:val="24"/>
          <w:szCs w:val="24"/>
          <w:lang w:val="id-ID"/>
        </w:rPr>
        <w:t>e</w:t>
      </w:r>
      <w:r w:rsidR="007F5CE1" w:rsidRPr="00DA2B0A">
        <w:rPr>
          <w:b w:val="0"/>
          <w:bCs w:val="0"/>
          <w:color w:val="000000" w:themeColor="text1"/>
          <w:spacing w:val="-20"/>
          <w:w w:val="1"/>
          <w:sz w:val="24"/>
          <w:szCs w:val="24"/>
          <w:lang w:val="id-ID"/>
        </w:rPr>
        <w:t>i</w:t>
      </w:r>
      <w:r w:rsidRPr="00DA2B0A">
        <w:rPr>
          <w:b w:val="0"/>
          <w:bCs w:val="0"/>
          <w:color w:val="000000" w:themeColor="text1"/>
          <w:spacing w:val="-20"/>
          <w:w w:val="1"/>
          <w:sz w:val="24"/>
          <w:szCs w:val="24"/>
          <w:lang w:val="id-ID"/>
        </w:rPr>
        <w:t>i</w:t>
      </w:r>
      <w:r w:rsidRPr="00DA2B0A">
        <w:rPr>
          <w:b w:val="0"/>
          <w:bCs w:val="0"/>
          <w:color w:val="000000"/>
          <w:sz w:val="24"/>
          <w:szCs w:val="24"/>
          <w:lang w:val="id-ID"/>
        </w:rPr>
        <w:t>rol</w:t>
      </w:r>
      <w:r w:rsidR="007F5CE1" w:rsidRPr="00DA2B0A">
        <w:rPr>
          <w:b w:val="0"/>
          <w:bCs w:val="0"/>
          <w:color w:val="000000"/>
          <w:sz w:val="24"/>
          <w:szCs w:val="24"/>
          <w:lang w:val="id-ID"/>
        </w:rPr>
        <w:t>e</w:t>
      </w:r>
      <w:r w:rsidR="007F5CE1" w:rsidRPr="00DA2B0A">
        <w:rPr>
          <w:b w:val="0"/>
          <w:bCs w:val="0"/>
          <w:color w:val="000000" w:themeColor="text1"/>
          <w:spacing w:val="-20"/>
          <w:w w:val="1"/>
          <w:sz w:val="24"/>
          <w:szCs w:val="24"/>
          <w:lang w:val="id-ID"/>
        </w:rPr>
        <w:t>i</w:t>
      </w:r>
      <w:r w:rsidRPr="00DA2B0A">
        <w:rPr>
          <w:b w:val="0"/>
          <w:bCs w:val="0"/>
          <w:color w:val="000000" w:themeColor="text1"/>
          <w:spacing w:val="-20"/>
          <w:w w:val="1"/>
          <w:sz w:val="24"/>
          <w:szCs w:val="24"/>
          <w:lang w:val="id-ID"/>
        </w:rPr>
        <w:t>i</w:t>
      </w:r>
      <w:r w:rsidRPr="00DA2B0A">
        <w:rPr>
          <w:b w:val="0"/>
          <w:bCs w:val="0"/>
          <w:color w:val="000000"/>
          <w:sz w:val="24"/>
          <w:szCs w:val="24"/>
          <w:lang w:val="id-ID"/>
        </w:rPr>
        <w:t>h standar d</w:t>
      </w:r>
      <w:r w:rsidR="007F5CE1" w:rsidRPr="00DA2B0A">
        <w:rPr>
          <w:b w:val="0"/>
          <w:bCs w:val="0"/>
          <w:color w:val="000000"/>
          <w:sz w:val="24"/>
          <w:szCs w:val="24"/>
          <w:lang w:val="id-ID"/>
        </w:rPr>
        <w:t>e</w:t>
      </w:r>
      <w:r w:rsidR="007F5CE1" w:rsidRPr="00DA2B0A">
        <w:rPr>
          <w:b w:val="0"/>
          <w:bCs w:val="0"/>
          <w:color w:val="000000" w:themeColor="text1"/>
          <w:spacing w:val="-20"/>
          <w:w w:val="1"/>
          <w:sz w:val="24"/>
          <w:szCs w:val="24"/>
          <w:lang w:val="id-ID"/>
        </w:rPr>
        <w:t>i</w:t>
      </w:r>
      <w:r w:rsidRPr="00DA2B0A">
        <w:rPr>
          <w:b w:val="0"/>
          <w:bCs w:val="0"/>
          <w:color w:val="000000" w:themeColor="text1"/>
          <w:spacing w:val="-20"/>
          <w:w w:val="1"/>
          <w:sz w:val="24"/>
          <w:szCs w:val="24"/>
          <w:lang w:val="id-ID"/>
        </w:rPr>
        <w:t>i</w:t>
      </w:r>
      <w:r w:rsidRPr="00DA2B0A">
        <w:rPr>
          <w:b w:val="0"/>
          <w:bCs w:val="0"/>
          <w:color w:val="000000"/>
          <w:sz w:val="24"/>
          <w:szCs w:val="24"/>
          <w:lang w:val="id-ID"/>
        </w:rPr>
        <w:t xml:space="preserve">viasinya adalah </w:t>
      </w:r>
      <w:r w:rsidRPr="00DA2B0A">
        <w:rPr>
          <w:b w:val="0"/>
          <w:bCs w:val="0"/>
          <w:sz w:val="24"/>
          <w:szCs w:val="24"/>
        </w:rPr>
        <w:t>.1735379</w:t>
      </w:r>
      <w:r w:rsidRPr="00DA2B0A">
        <w:rPr>
          <w:b w:val="0"/>
          <w:bCs w:val="0"/>
          <w:color w:val="000000"/>
          <w:sz w:val="24"/>
          <w:szCs w:val="24"/>
          <w:lang w:val="id-ID"/>
        </w:rPr>
        <w:t>. Variab</w:t>
      </w:r>
      <w:r w:rsidR="007F5CE1" w:rsidRPr="00DA2B0A">
        <w:rPr>
          <w:b w:val="0"/>
          <w:bCs w:val="0"/>
          <w:color w:val="000000"/>
          <w:sz w:val="24"/>
          <w:szCs w:val="24"/>
          <w:lang w:val="id-ID"/>
        </w:rPr>
        <w:t>e</w:t>
      </w:r>
      <w:r w:rsidR="007F5CE1" w:rsidRPr="00DA2B0A">
        <w:rPr>
          <w:b w:val="0"/>
          <w:bCs w:val="0"/>
          <w:color w:val="000000" w:themeColor="text1"/>
          <w:spacing w:val="-20"/>
          <w:w w:val="1"/>
          <w:sz w:val="24"/>
          <w:szCs w:val="24"/>
          <w:lang w:val="id-ID"/>
        </w:rPr>
        <w:t>i</w:t>
      </w:r>
      <w:r w:rsidRPr="00DA2B0A">
        <w:rPr>
          <w:b w:val="0"/>
          <w:bCs w:val="0"/>
          <w:color w:val="000000" w:themeColor="text1"/>
          <w:spacing w:val="-20"/>
          <w:w w:val="1"/>
          <w:sz w:val="24"/>
          <w:szCs w:val="24"/>
          <w:lang w:val="id-ID"/>
        </w:rPr>
        <w:t>i</w:t>
      </w:r>
      <w:r w:rsidRPr="00DA2B0A">
        <w:rPr>
          <w:b w:val="0"/>
          <w:bCs w:val="0"/>
          <w:color w:val="000000"/>
          <w:sz w:val="24"/>
          <w:szCs w:val="24"/>
          <w:lang w:val="id-ID"/>
        </w:rPr>
        <w:t xml:space="preserve">l </w:t>
      </w:r>
      <w:r w:rsidRPr="00DA2B0A">
        <w:rPr>
          <w:b w:val="0"/>
          <w:bCs w:val="0"/>
          <w:i/>
          <w:iCs/>
          <w:color w:val="000000"/>
          <w:sz w:val="24"/>
          <w:szCs w:val="24"/>
          <w:lang w:val="id-ID"/>
        </w:rPr>
        <w:t>Fix Ass</w:t>
      </w:r>
      <w:r w:rsidR="007F5CE1" w:rsidRPr="00DA2B0A">
        <w:rPr>
          <w:b w:val="0"/>
          <w:bCs w:val="0"/>
          <w:i/>
          <w:iCs/>
          <w:color w:val="000000"/>
          <w:sz w:val="24"/>
          <w:szCs w:val="24"/>
          <w:lang w:val="id-ID"/>
        </w:rPr>
        <w:t>e</w:t>
      </w:r>
      <w:r w:rsidR="007F5CE1" w:rsidRPr="00DA2B0A">
        <w:rPr>
          <w:b w:val="0"/>
          <w:bCs w:val="0"/>
          <w:i/>
          <w:iCs/>
          <w:color w:val="000000" w:themeColor="text1"/>
          <w:spacing w:val="-20"/>
          <w:w w:val="1"/>
          <w:sz w:val="24"/>
          <w:szCs w:val="24"/>
          <w:lang w:val="id-ID"/>
        </w:rPr>
        <w:t>i</w:t>
      </w:r>
      <w:r w:rsidRPr="00DA2B0A">
        <w:rPr>
          <w:b w:val="0"/>
          <w:bCs w:val="0"/>
          <w:i/>
          <w:iCs/>
          <w:color w:val="000000"/>
          <w:sz w:val="24"/>
          <w:szCs w:val="24"/>
          <w:lang w:val="id-ID"/>
        </w:rPr>
        <w:t>t</w:t>
      </w:r>
      <w:r w:rsidRPr="00DA2B0A">
        <w:rPr>
          <w:b w:val="0"/>
          <w:bCs w:val="0"/>
          <w:i/>
          <w:iCs/>
          <w:color w:val="000000" w:themeColor="text1"/>
          <w:spacing w:val="-20"/>
          <w:w w:val="1"/>
          <w:sz w:val="24"/>
          <w:szCs w:val="24"/>
          <w:lang w:val="id-ID"/>
        </w:rPr>
        <w:t>i</w:t>
      </w:r>
      <w:r w:rsidRPr="00DA2B0A">
        <w:rPr>
          <w:b w:val="0"/>
          <w:bCs w:val="0"/>
          <w:i/>
          <w:iCs/>
          <w:color w:val="000000"/>
          <w:sz w:val="24"/>
          <w:szCs w:val="24"/>
          <w:lang w:val="id-ID"/>
        </w:rPr>
        <w:t xml:space="preserve"> </w:t>
      </w:r>
      <w:r w:rsidRPr="00DA2B0A">
        <w:rPr>
          <w:b w:val="0"/>
          <w:bCs w:val="0"/>
          <w:color w:val="000000"/>
          <w:sz w:val="24"/>
          <w:szCs w:val="24"/>
          <w:lang w:val="id-ID"/>
        </w:rPr>
        <w:t xml:space="preserve"> m</w:t>
      </w:r>
      <w:r w:rsidR="007F5CE1" w:rsidRPr="00DA2B0A">
        <w:rPr>
          <w:b w:val="0"/>
          <w:bCs w:val="0"/>
          <w:color w:val="000000"/>
          <w:sz w:val="24"/>
          <w:szCs w:val="24"/>
          <w:lang w:val="id-ID"/>
        </w:rPr>
        <w:t>e</w:t>
      </w:r>
      <w:r w:rsidR="007F5CE1" w:rsidRPr="00DA2B0A">
        <w:rPr>
          <w:b w:val="0"/>
          <w:bCs w:val="0"/>
          <w:color w:val="000000" w:themeColor="text1"/>
          <w:spacing w:val="-20"/>
          <w:w w:val="1"/>
          <w:sz w:val="24"/>
          <w:szCs w:val="24"/>
          <w:lang w:val="id-ID"/>
        </w:rPr>
        <w:t>i</w:t>
      </w:r>
      <w:r w:rsidRPr="00DA2B0A">
        <w:rPr>
          <w:b w:val="0"/>
          <w:bCs w:val="0"/>
          <w:color w:val="000000" w:themeColor="text1"/>
          <w:spacing w:val="-20"/>
          <w:w w:val="1"/>
          <w:sz w:val="24"/>
          <w:szCs w:val="24"/>
          <w:lang w:val="id-ID"/>
        </w:rPr>
        <w:t>i</w:t>
      </w:r>
      <w:r w:rsidRPr="00DA2B0A">
        <w:rPr>
          <w:b w:val="0"/>
          <w:bCs w:val="0"/>
          <w:color w:val="000000"/>
          <w:sz w:val="24"/>
          <w:szCs w:val="24"/>
          <w:lang w:val="id-ID"/>
        </w:rPr>
        <w:t>miliki  j</w:t>
      </w:r>
      <w:r w:rsidR="007F5CE1" w:rsidRPr="00DA2B0A">
        <w:rPr>
          <w:b w:val="0"/>
          <w:bCs w:val="0"/>
          <w:color w:val="000000"/>
          <w:sz w:val="24"/>
          <w:szCs w:val="24"/>
          <w:lang w:val="id-ID"/>
        </w:rPr>
        <w:t>u</w:t>
      </w:r>
      <w:r w:rsidR="007F5CE1" w:rsidRPr="00DA2B0A">
        <w:rPr>
          <w:b w:val="0"/>
          <w:bCs w:val="0"/>
          <w:color w:val="000000" w:themeColor="text1"/>
          <w:spacing w:val="-20"/>
          <w:w w:val="1"/>
          <w:sz w:val="24"/>
          <w:szCs w:val="24"/>
          <w:lang w:val="id-ID"/>
        </w:rPr>
        <w:t>i</w:t>
      </w:r>
      <w:r w:rsidRPr="00DA2B0A">
        <w:rPr>
          <w:b w:val="0"/>
          <w:bCs w:val="0"/>
          <w:color w:val="000000" w:themeColor="text1"/>
          <w:spacing w:val="-20"/>
          <w:w w:val="1"/>
          <w:sz w:val="24"/>
          <w:szCs w:val="24"/>
          <w:lang w:val="id-ID"/>
        </w:rPr>
        <w:t>i</w:t>
      </w:r>
      <w:r w:rsidRPr="00DA2B0A">
        <w:rPr>
          <w:b w:val="0"/>
          <w:bCs w:val="0"/>
          <w:color w:val="000000"/>
          <w:sz w:val="24"/>
          <w:szCs w:val="24"/>
          <w:lang w:val="id-ID"/>
        </w:rPr>
        <w:t>mlah data (N) 232 d</w:t>
      </w:r>
      <w:r w:rsidR="007F5CE1" w:rsidRPr="00DA2B0A">
        <w:rPr>
          <w:b w:val="0"/>
          <w:bCs w:val="0"/>
          <w:color w:val="000000"/>
          <w:sz w:val="24"/>
          <w:szCs w:val="24"/>
          <w:lang w:val="id-ID"/>
        </w:rPr>
        <w:t>e</w:t>
      </w:r>
      <w:r w:rsidR="007F5CE1" w:rsidRPr="00DA2B0A">
        <w:rPr>
          <w:b w:val="0"/>
          <w:bCs w:val="0"/>
          <w:color w:val="000000" w:themeColor="text1"/>
          <w:spacing w:val="-20"/>
          <w:w w:val="1"/>
          <w:sz w:val="24"/>
          <w:szCs w:val="24"/>
          <w:lang w:val="id-ID"/>
        </w:rPr>
        <w:t>i</w:t>
      </w:r>
      <w:r w:rsidRPr="00DA2B0A">
        <w:rPr>
          <w:b w:val="0"/>
          <w:bCs w:val="0"/>
          <w:color w:val="000000" w:themeColor="text1"/>
          <w:spacing w:val="-20"/>
          <w:w w:val="1"/>
          <w:sz w:val="24"/>
          <w:szCs w:val="24"/>
          <w:lang w:val="id-ID"/>
        </w:rPr>
        <w:t>i</w:t>
      </w:r>
      <w:r w:rsidRPr="00DA2B0A">
        <w:rPr>
          <w:b w:val="0"/>
          <w:bCs w:val="0"/>
          <w:color w:val="000000"/>
          <w:sz w:val="24"/>
          <w:szCs w:val="24"/>
          <w:lang w:val="id-ID"/>
        </w:rPr>
        <w:t>ngan nilai minim</w:t>
      </w:r>
      <w:r w:rsidR="007F5CE1" w:rsidRPr="00DA2B0A">
        <w:rPr>
          <w:b w:val="0"/>
          <w:bCs w:val="0"/>
          <w:color w:val="000000"/>
          <w:sz w:val="24"/>
          <w:szCs w:val="24"/>
          <w:lang w:val="id-ID"/>
        </w:rPr>
        <w:t>u</w:t>
      </w:r>
      <w:r w:rsidR="007F5CE1" w:rsidRPr="00DA2B0A">
        <w:rPr>
          <w:b w:val="0"/>
          <w:bCs w:val="0"/>
          <w:color w:val="000000" w:themeColor="text1"/>
          <w:spacing w:val="-20"/>
          <w:w w:val="1"/>
          <w:sz w:val="24"/>
          <w:szCs w:val="24"/>
          <w:lang w:val="id-ID"/>
        </w:rPr>
        <w:t>i</w:t>
      </w:r>
      <w:r w:rsidRPr="00DA2B0A">
        <w:rPr>
          <w:b w:val="0"/>
          <w:bCs w:val="0"/>
          <w:color w:val="000000" w:themeColor="text1"/>
          <w:spacing w:val="-20"/>
          <w:w w:val="1"/>
          <w:sz w:val="24"/>
          <w:szCs w:val="24"/>
          <w:lang w:val="id-ID"/>
        </w:rPr>
        <w:t>i</w:t>
      </w:r>
      <w:r w:rsidRPr="00DA2B0A">
        <w:rPr>
          <w:b w:val="0"/>
          <w:bCs w:val="0"/>
          <w:color w:val="000000"/>
          <w:sz w:val="24"/>
          <w:szCs w:val="24"/>
          <w:lang w:val="id-ID"/>
        </w:rPr>
        <w:t>m</w:t>
      </w:r>
      <w:r w:rsidRPr="00DA2B0A">
        <w:rPr>
          <w:b w:val="0"/>
          <w:color w:val="000000"/>
          <w:sz w:val="24"/>
          <w:szCs w:val="24"/>
          <w:lang w:val="id-ID"/>
        </w:rPr>
        <w:t xml:space="preserve"> .0133 dan nilai maksim</w:t>
      </w:r>
      <w:r w:rsidR="007F5CE1" w:rsidRPr="00DA2B0A">
        <w:rPr>
          <w:b w:val="0"/>
          <w:color w:val="000000"/>
          <w:sz w:val="24"/>
          <w:szCs w:val="24"/>
          <w:lang w:val="id-ID"/>
        </w:rPr>
        <w:t>u</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m .7904 s</w:t>
      </w:r>
      <w:r w:rsidR="007F5CE1" w:rsidRPr="00DA2B0A">
        <w:rPr>
          <w:b w:val="0"/>
          <w:color w:val="000000"/>
          <w:sz w:val="24"/>
          <w:szCs w:val="24"/>
          <w:lang w:val="id-ID"/>
        </w:rPr>
        <w:t>e</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 xml:space="preserve">dangkan nilai rata-rata </w:t>
      </w:r>
      <w:r w:rsidRPr="00DA2B0A">
        <w:rPr>
          <w:b w:val="0"/>
          <w:i/>
          <w:color w:val="000000"/>
          <w:sz w:val="24"/>
          <w:szCs w:val="24"/>
          <w:lang w:val="id-ID"/>
        </w:rPr>
        <w:t>(m</w:t>
      </w:r>
      <w:r w:rsidR="007F5CE1" w:rsidRPr="00DA2B0A">
        <w:rPr>
          <w:b w:val="0"/>
          <w:i/>
          <w:color w:val="000000"/>
          <w:sz w:val="24"/>
          <w:szCs w:val="24"/>
          <w:lang w:val="id-ID"/>
        </w:rPr>
        <w:t>e</w:t>
      </w:r>
      <w:r w:rsidR="007F5CE1" w:rsidRPr="00DA2B0A">
        <w:rPr>
          <w:b w:val="0"/>
          <w:i/>
          <w:color w:val="000000" w:themeColor="text1"/>
          <w:spacing w:val="-20"/>
          <w:w w:val="1"/>
          <w:sz w:val="24"/>
          <w:szCs w:val="24"/>
          <w:lang w:val="id-ID"/>
        </w:rPr>
        <w:t>i</w:t>
      </w:r>
      <w:r w:rsidRPr="00DA2B0A">
        <w:rPr>
          <w:b w:val="0"/>
          <w:i/>
          <w:color w:val="000000" w:themeColor="text1"/>
          <w:spacing w:val="-20"/>
          <w:w w:val="1"/>
          <w:sz w:val="24"/>
          <w:szCs w:val="24"/>
          <w:lang w:val="id-ID"/>
        </w:rPr>
        <w:t>i</w:t>
      </w:r>
      <w:r w:rsidRPr="00DA2B0A">
        <w:rPr>
          <w:b w:val="0"/>
          <w:i/>
          <w:color w:val="000000"/>
          <w:sz w:val="24"/>
          <w:szCs w:val="24"/>
          <w:lang w:val="id-ID"/>
        </w:rPr>
        <w:t xml:space="preserve">an) </w:t>
      </w:r>
      <w:r w:rsidRPr="00DA2B0A">
        <w:rPr>
          <w:b w:val="0"/>
          <w:color w:val="000000"/>
          <w:sz w:val="24"/>
          <w:szCs w:val="24"/>
          <w:lang w:val="id-ID"/>
        </w:rPr>
        <w:t>.392325, maka j</w:t>
      </w:r>
      <w:r w:rsidR="007F5CE1" w:rsidRPr="00DA2B0A">
        <w:rPr>
          <w:b w:val="0"/>
          <w:color w:val="000000"/>
          <w:sz w:val="24"/>
          <w:szCs w:val="24"/>
          <w:lang w:val="id-ID"/>
        </w:rPr>
        <w:t>u</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mlah standar d</w:t>
      </w:r>
      <w:r w:rsidR="007F5CE1" w:rsidRPr="00DA2B0A">
        <w:rPr>
          <w:b w:val="0"/>
          <w:color w:val="000000"/>
          <w:sz w:val="24"/>
          <w:szCs w:val="24"/>
          <w:lang w:val="id-ID"/>
        </w:rPr>
        <w:t>e</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viasinya adalah .1933448.  Inv</w:t>
      </w:r>
      <w:r w:rsidR="007F5CE1" w:rsidRPr="00DA2B0A">
        <w:rPr>
          <w:b w:val="0"/>
          <w:color w:val="000000"/>
          <w:sz w:val="24"/>
          <w:szCs w:val="24"/>
          <w:lang w:val="id-ID"/>
        </w:rPr>
        <w:t>e</w:t>
      </w:r>
      <w:r w:rsidR="007F5CE1" w:rsidRPr="00DA2B0A">
        <w:rPr>
          <w:b w:val="0"/>
          <w:color w:val="000000" w:themeColor="text1"/>
          <w:spacing w:val="-20"/>
          <w:w w:val="1"/>
          <w:sz w:val="24"/>
          <w:szCs w:val="24"/>
          <w:lang w:val="id-ID"/>
        </w:rPr>
        <w:t>i</w:t>
      </w:r>
      <w:r w:rsidRPr="00DA2B0A">
        <w:rPr>
          <w:b w:val="0"/>
          <w:color w:val="000000"/>
          <w:sz w:val="24"/>
          <w:szCs w:val="24"/>
          <w:lang w:val="id-ID"/>
        </w:rPr>
        <w:t>ntory  m</w:t>
      </w:r>
      <w:r w:rsidR="007F5CE1" w:rsidRPr="00DA2B0A">
        <w:rPr>
          <w:b w:val="0"/>
          <w:color w:val="000000"/>
          <w:sz w:val="24"/>
          <w:szCs w:val="24"/>
          <w:lang w:val="id-ID"/>
        </w:rPr>
        <w:t>e</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miliki j</w:t>
      </w:r>
      <w:r w:rsidR="007F5CE1" w:rsidRPr="00DA2B0A">
        <w:rPr>
          <w:b w:val="0"/>
          <w:color w:val="000000"/>
          <w:sz w:val="24"/>
          <w:szCs w:val="24"/>
          <w:lang w:val="id-ID"/>
        </w:rPr>
        <w:t>u</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mlah data (N) 232 d</w:t>
      </w:r>
      <w:r w:rsidR="007F5CE1" w:rsidRPr="00DA2B0A">
        <w:rPr>
          <w:b w:val="0"/>
          <w:color w:val="000000"/>
          <w:sz w:val="24"/>
          <w:szCs w:val="24"/>
          <w:lang w:val="id-ID"/>
        </w:rPr>
        <w:t>e</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ngan nilai minim</w:t>
      </w:r>
      <w:r w:rsidR="007F5CE1" w:rsidRPr="00DA2B0A">
        <w:rPr>
          <w:b w:val="0"/>
          <w:color w:val="000000"/>
          <w:sz w:val="24"/>
          <w:szCs w:val="24"/>
          <w:lang w:val="id-ID"/>
        </w:rPr>
        <w:t>u</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m .0179  dan nilai maksim</w:t>
      </w:r>
      <w:r w:rsidR="007F5CE1" w:rsidRPr="00DA2B0A">
        <w:rPr>
          <w:b w:val="0"/>
          <w:color w:val="000000"/>
          <w:sz w:val="24"/>
          <w:szCs w:val="24"/>
          <w:lang w:val="id-ID"/>
        </w:rPr>
        <w:t>u</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m .5508 s</w:t>
      </w:r>
      <w:r w:rsidR="007F5CE1" w:rsidRPr="00DA2B0A">
        <w:rPr>
          <w:b w:val="0"/>
          <w:color w:val="000000"/>
          <w:sz w:val="24"/>
          <w:szCs w:val="24"/>
          <w:lang w:val="id-ID"/>
        </w:rPr>
        <w:t>e</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 xml:space="preserve">dangkan nilai rata-rata </w:t>
      </w:r>
      <w:r w:rsidRPr="00DA2B0A">
        <w:rPr>
          <w:b w:val="0"/>
          <w:i/>
          <w:color w:val="000000"/>
          <w:sz w:val="24"/>
          <w:szCs w:val="24"/>
          <w:lang w:val="id-ID"/>
        </w:rPr>
        <w:t>(m</w:t>
      </w:r>
      <w:r w:rsidR="007F5CE1" w:rsidRPr="00DA2B0A">
        <w:rPr>
          <w:b w:val="0"/>
          <w:i/>
          <w:color w:val="000000"/>
          <w:sz w:val="24"/>
          <w:szCs w:val="24"/>
          <w:lang w:val="id-ID"/>
        </w:rPr>
        <w:t>e</w:t>
      </w:r>
      <w:r w:rsidR="007F5CE1" w:rsidRPr="00DA2B0A">
        <w:rPr>
          <w:b w:val="0"/>
          <w:i/>
          <w:color w:val="000000" w:themeColor="text1"/>
          <w:spacing w:val="-20"/>
          <w:w w:val="1"/>
          <w:sz w:val="24"/>
          <w:szCs w:val="24"/>
          <w:lang w:val="id-ID"/>
        </w:rPr>
        <w:t>i</w:t>
      </w:r>
      <w:r w:rsidRPr="00DA2B0A">
        <w:rPr>
          <w:b w:val="0"/>
          <w:i/>
          <w:color w:val="000000" w:themeColor="text1"/>
          <w:spacing w:val="-20"/>
          <w:w w:val="1"/>
          <w:sz w:val="24"/>
          <w:szCs w:val="24"/>
          <w:lang w:val="id-ID"/>
        </w:rPr>
        <w:t>i</w:t>
      </w:r>
      <w:r w:rsidRPr="00DA2B0A">
        <w:rPr>
          <w:b w:val="0"/>
          <w:i/>
          <w:color w:val="000000"/>
          <w:sz w:val="24"/>
          <w:szCs w:val="24"/>
          <w:lang w:val="id-ID"/>
        </w:rPr>
        <w:t>an)</w:t>
      </w:r>
      <w:r w:rsidRPr="00DA2B0A">
        <w:rPr>
          <w:b w:val="0"/>
          <w:color w:val="000000"/>
          <w:sz w:val="24"/>
          <w:szCs w:val="24"/>
          <w:lang w:val="id-ID"/>
        </w:rPr>
        <w:t xml:space="preserve"> .191195 ,maka j</w:t>
      </w:r>
      <w:r w:rsidR="007F5CE1" w:rsidRPr="00DA2B0A">
        <w:rPr>
          <w:b w:val="0"/>
          <w:color w:val="000000"/>
          <w:sz w:val="24"/>
          <w:szCs w:val="24"/>
          <w:lang w:val="id-ID"/>
        </w:rPr>
        <w:t>u</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mlah standar d</w:t>
      </w:r>
      <w:r w:rsidR="007F5CE1" w:rsidRPr="00DA2B0A">
        <w:rPr>
          <w:b w:val="0"/>
          <w:color w:val="000000"/>
          <w:sz w:val="24"/>
          <w:szCs w:val="24"/>
          <w:lang w:val="id-ID"/>
        </w:rPr>
        <w:t>e</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viasinya adalah .1191360 Variab</w:t>
      </w:r>
      <w:r w:rsidR="007F5CE1" w:rsidRPr="00DA2B0A">
        <w:rPr>
          <w:b w:val="0"/>
          <w:color w:val="000000"/>
          <w:sz w:val="24"/>
          <w:szCs w:val="24"/>
          <w:lang w:val="id-ID"/>
        </w:rPr>
        <w:t>e</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l Manaj</w:t>
      </w:r>
      <w:r w:rsidR="007F5CE1" w:rsidRPr="00DA2B0A">
        <w:rPr>
          <w:b w:val="0"/>
          <w:color w:val="000000"/>
          <w:sz w:val="24"/>
          <w:szCs w:val="24"/>
          <w:lang w:val="id-ID"/>
        </w:rPr>
        <w:t>e</w:t>
      </w:r>
      <w:r w:rsidR="007F5CE1" w:rsidRPr="00DA2B0A">
        <w:rPr>
          <w:b w:val="0"/>
          <w:color w:val="000000" w:themeColor="text1"/>
          <w:spacing w:val="-20"/>
          <w:w w:val="1"/>
          <w:sz w:val="24"/>
          <w:szCs w:val="24"/>
          <w:lang w:val="id-ID"/>
        </w:rPr>
        <w:t>i</w:t>
      </w:r>
      <w:r w:rsidRPr="00DA2B0A">
        <w:rPr>
          <w:b w:val="0"/>
          <w:color w:val="000000"/>
          <w:sz w:val="24"/>
          <w:szCs w:val="24"/>
          <w:lang w:val="id-ID"/>
        </w:rPr>
        <w:t>m</w:t>
      </w:r>
      <w:r w:rsidR="007F5CE1" w:rsidRPr="00DA2B0A">
        <w:rPr>
          <w:b w:val="0"/>
          <w:color w:val="000000"/>
          <w:sz w:val="24"/>
          <w:szCs w:val="24"/>
          <w:lang w:val="id-ID"/>
        </w:rPr>
        <w:t>e</w:t>
      </w:r>
      <w:r w:rsidR="007F5CE1" w:rsidRPr="00DA2B0A">
        <w:rPr>
          <w:b w:val="0"/>
          <w:color w:val="000000" w:themeColor="text1"/>
          <w:spacing w:val="-20"/>
          <w:w w:val="1"/>
          <w:sz w:val="24"/>
          <w:szCs w:val="24"/>
          <w:lang w:val="id-ID"/>
        </w:rPr>
        <w:t>i</w:t>
      </w:r>
      <w:r w:rsidRPr="00DA2B0A">
        <w:rPr>
          <w:b w:val="0"/>
          <w:color w:val="000000"/>
          <w:sz w:val="24"/>
          <w:szCs w:val="24"/>
          <w:lang w:val="id-ID"/>
        </w:rPr>
        <w:t xml:space="preserve">n Pajak </w:t>
      </w:r>
      <w:r w:rsidRPr="00DA2B0A">
        <w:rPr>
          <w:b w:val="0"/>
          <w:i/>
          <w:iCs/>
          <w:color w:val="000000"/>
          <w:sz w:val="24"/>
          <w:szCs w:val="24"/>
          <w:lang w:val="id-ID"/>
        </w:rPr>
        <w:t>(C</w:t>
      </w:r>
      <w:r w:rsidR="007F5CE1" w:rsidRPr="00DA2B0A">
        <w:rPr>
          <w:b w:val="0"/>
          <w:i/>
          <w:iCs/>
          <w:color w:val="000000"/>
          <w:sz w:val="24"/>
          <w:szCs w:val="24"/>
          <w:lang w:val="id-ID"/>
        </w:rPr>
        <w:t>E</w:t>
      </w:r>
      <w:r w:rsidR="007F5CE1" w:rsidRPr="00DA2B0A">
        <w:rPr>
          <w:b w:val="0"/>
          <w:i/>
          <w:iCs/>
          <w:color w:val="000000" w:themeColor="text1"/>
          <w:spacing w:val="-20"/>
          <w:w w:val="1"/>
          <w:sz w:val="24"/>
          <w:szCs w:val="24"/>
          <w:lang w:val="id-ID"/>
        </w:rPr>
        <w:t>i</w:t>
      </w:r>
      <w:r w:rsidRPr="00DA2B0A">
        <w:rPr>
          <w:b w:val="0"/>
          <w:i/>
          <w:iCs/>
          <w:color w:val="000000"/>
          <w:sz w:val="24"/>
          <w:szCs w:val="24"/>
          <w:lang w:val="id-ID"/>
        </w:rPr>
        <w:t>NTR</w:t>
      </w:r>
      <w:r w:rsidRPr="00DA2B0A">
        <w:rPr>
          <w:b w:val="0"/>
          <w:i/>
          <w:iCs/>
          <w:color w:val="000000" w:themeColor="text1"/>
          <w:spacing w:val="-20"/>
          <w:w w:val="1"/>
          <w:sz w:val="24"/>
          <w:szCs w:val="24"/>
          <w:lang w:val="id-ID"/>
        </w:rPr>
        <w:t>i</w:t>
      </w:r>
      <w:r w:rsidRPr="00DA2B0A">
        <w:rPr>
          <w:b w:val="0"/>
          <w:i/>
          <w:iCs/>
          <w:color w:val="000000"/>
          <w:sz w:val="24"/>
          <w:szCs w:val="24"/>
          <w:lang w:val="id-ID"/>
        </w:rPr>
        <w:t xml:space="preserve">) </w:t>
      </w:r>
      <w:r w:rsidRPr="00DA2B0A">
        <w:rPr>
          <w:b w:val="0"/>
          <w:color w:val="000000"/>
          <w:sz w:val="24"/>
          <w:szCs w:val="24"/>
          <w:lang w:val="id-ID"/>
        </w:rPr>
        <w:t>m</w:t>
      </w:r>
      <w:r w:rsidR="007F5CE1" w:rsidRPr="00DA2B0A">
        <w:rPr>
          <w:b w:val="0"/>
          <w:color w:val="000000"/>
          <w:sz w:val="24"/>
          <w:szCs w:val="24"/>
          <w:lang w:val="id-ID"/>
        </w:rPr>
        <w:t>e</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miliki j</w:t>
      </w:r>
      <w:r w:rsidR="007F5CE1" w:rsidRPr="00DA2B0A">
        <w:rPr>
          <w:b w:val="0"/>
          <w:color w:val="000000"/>
          <w:sz w:val="24"/>
          <w:szCs w:val="24"/>
          <w:lang w:val="id-ID"/>
        </w:rPr>
        <w:t>u</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mlah data (N) 232 d</w:t>
      </w:r>
      <w:r w:rsidR="007F5CE1" w:rsidRPr="00DA2B0A">
        <w:rPr>
          <w:b w:val="0"/>
          <w:color w:val="000000"/>
          <w:sz w:val="24"/>
          <w:szCs w:val="24"/>
          <w:lang w:val="id-ID"/>
        </w:rPr>
        <w:t>e</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ngan nilai minim</w:t>
      </w:r>
      <w:r w:rsidR="007F5CE1" w:rsidRPr="00DA2B0A">
        <w:rPr>
          <w:b w:val="0"/>
          <w:color w:val="000000"/>
          <w:sz w:val="24"/>
          <w:szCs w:val="24"/>
          <w:lang w:val="id-ID"/>
        </w:rPr>
        <w:t>u</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 xml:space="preserve">m .0657 dan </w:t>
      </w:r>
      <w:r w:rsidRPr="00DA2B0A">
        <w:rPr>
          <w:b w:val="0"/>
          <w:color w:val="000000"/>
          <w:sz w:val="24"/>
          <w:szCs w:val="24"/>
          <w:lang w:val="id-ID"/>
        </w:rPr>
        <w:lastRenderedPageBreak/>
        <w:t>nilai maksim</w:t>
      </w:r>
      <w:r w:rsidR="007F5CE1" w:rsidRPr="00DA2B0A">
        <w:rPr>
          <w:b w:val="0"/>
          <w:color w:val="000000"/>
          <w:sz w:val="24"/>
          <w:szCs w:val="24"/>
          <w:lang w:val="id-ID"/>
        </w:rPr>
        <w:t>u</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m .4771 s</w:t>
      </w:r>
      <w:r w:rsidR="007F5CE1" w:rsidRPr="00DA2B0A">
        <w:rPr>
          <w:b w:val="0"/>
          <w:color w:val="000000"/>
          <w:sz w:val="24"/>
          <w:szCs w:val="24"/>
          <w:lang w:val="id-ID"/>
        </w:rPr>
        <w:t>e</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 xml:space="preserve">dangkan nilai rata-rata </w:t>
      </w:r>
      <w:r w:rsidRPr="00DA2B0A">
        <w:rPr>
          <w:b w:val="0"/>
          <w:i/>
          <w:color w:val="000000"/>
          <w:sz w:val="24"/>
          <w:szCs w:val="24"/>
          <w:lang w:val="id-ID"/>
        </w:rPr>
        <w:t>(m</w:t>
      </w:r>
      <w:r w:rsidR="007F5CE1" w:rsidRPr="00DA2B0A">
        <w:rPr>
          <w:b w:val="0"/>
          <w:i/>
          <w:color w:val="000000"/>
          <w:sz w:val="24"/>
          <w:szCs w:val="24"/>
          <w:lang w:val="id-ID"/>
        </w:rPr>
        <w:t>e</w:t>
      </w:r>
      <w:r w:rsidR="007F5CE1" w:rsidRPr="00DA2B0A">
        <w:rPr>
          <w:b w:val="0"/>
          <w:i/>
          <w:color w:val="000000" w:themeColor="text1"/>
          <w:spacing w:val="-20"/>
          <w:w w:val="1"/>
          <w:sz w:val="24"/>
          <w:szCs w:val="24"/>
          <w:lang w:val="id-ID"/>
        </w:rPr>
        <w:t>i</w:t>
      </w:r>
      <w:r w:rsidRPr="00DA2B0A">
        <w:rPr>
          <w:b w:val="0"/>
          <w:i/>
          <w:color w:val="000000" w:themeColor="text1"/>
          <w:spacing w:val="-20"/>
          <w:w w:val="1"/>
          <w:sz w:val="24"/>
          <w:szCs w:val="24"/>
          <w:lang w:val="id-ID"/>
        </w:rPr>
        <w:t>i</w:t>
      </w:r>
      <w:r w:rsidRPr="00DA2B0A">
        <w:rPr>
          <w:b w:val="0"/>
          <w:i/>
          <w:color w:val="000000"/>
          <w:sz w:val="24"/>
          <w:szCs w:val="24"/>
          <w:lang w:val="id-ID"/>
        </w:rPr>
        <w:t>an)</w:t>
      </w:r>
      <w:r w:rsidRPr="00DA2B0A">
        <w:rPr>
          <w:b w:val="0"/>
          <w:color w:val="000000"/>
          <w:sz w:val="24"/>
          <w:szCs w:val="24"/>
          <w:lang w:val="id-ID"/>
        </w:rPr>
        <w:t xml:space="preserve"> .223269, maka j</w:t>
      </w:r>
      <w:r w:rsidR="007F5CE1" w:rsidRPr="00DA2B0A">
        <w:rPr>
          <w:b w:val="0"/>
          <w:color w:val="000000"/>
          <w:sz w:val="24"/>
          <w:szCs w:val="24"/>
          <w:lang w:val="id-ID"/>
        </w:rPr>
        <w:t>u</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mlah standar d</w:t>
      </w:r>
      <w:r w:rsidR="007F5CE1" w:rsidRPr="00DA2B0A">
        <w:rPr>
          <w:b w:val="0"/>
          <w:color w:val="000000"/>
          <w:sz w:val="24"/>
          <w:szCs w:val="24"/>
          <w:lang w:val="id-ID"/>
        </w:rPr>
        <w:t>e</w:t>
      </w:r>
      <w:r w:rsidR="007F5CE1" w:rsidRPr="00DA2B0A">
        <w:rPr>
          <w:b w:val="0"/>
          <w:color w:val="000000" w:themeColor="text1"/>
          <w:spacing w:val="-20"/>
          <w:w w:val="1"/>
          <w:sz w:val="24"/>
          <w:szCs w:val="24"/>
          <w:lang w:val="id-ID"/>
        </w:rPr>
        <w:t>i</w:t>
      </w:r>
      <w:r w:rsidRPr="00DA2B0A">
        <w:rPr>
          <w:b w:val="0"/>
          <w:color w:val="000000" w:themeColor="text1"/>
          <w:spacing w:val="-20"/>
          <w:w w:val="1"/>
          <w:sz w:val="24"/>
          <w:szCs w:val="24"/>
          <w:lang w:val="id-ID"/>
        </w:rPr>
        <w:t>i</w:t>
      </w:r>
      <w:r w:rsidRPr="00DA2B0A">
        <w:rPr>
          <w:b w:val="0"/>
          <w:color w:val="000000"/>
          <w:sz w:val="24"/>
          <w:szCs w:val="24"/>
          <w:lang w:val="id-ID"/>
        </w:rPr>
        <w:t>viasinya adalah .0845804</w:t>
      </w:r>
    </w:p>
    <w:p w14:paraId="6267CD3F" w14:textId="77777777" w:rsidR="00D53D5C" w:rsidRPr="00DA2B0A" w:rsidRDefault="00D53D5C" w:rsidP="00DA2B0A">
      <w:pPr>
        <w:autoSpaceDE w:val="0"/>
        <w:autoSpaceDN w:val="0"/>
        <w:adjustRightInd w:val="0"/>
        <w:jc w:val="both"/>
        <w:rPr>
          <w:b/>
          <w:lang w:val="id-ID"/>
        </w:rPr>
      </w:pPr>
      <w:bookmarkStart w:id="12" w:name="_Toc92748040"/>
    </w:p>
    <w:p w14:paraId="4339D376" w14:textId="77777777" w:rsidR="00D53D5C" w:rsidRPr="00DA2B0A" w:rsidRDefault="00D53D5C" w:rsidP="00DA2B0A">
      <w:pPr>
        <w:ind w:hanging="709"/>
        <w:outlineLvl w:val="1"/>
        <w:rPr>
          <w:b/>
        </w:rPr>
      </w:pPr>
      <w:bookmarkStart w:id="13" w:name="_Toc92748039"/>
      <w:bookmarkStart w:id="14" w:name="_Toc171224198"/>
      <w:r w:rsidRPr="00DA2B0A">
        <w:rPr>
          <w:b/>
          <w:lang w:val="id-ID"/>
        </w:rPr>
        <w:t>4</w:t>
      </w:r>
      <w:r w:rsidRPr="00DA2B0A">
        <w:rPr>
          <w:b/>
        </w:rPr>
        <w:t>.2</w:t>
      </w:r>
      <w:r w:rsidRPr="00DA2B0A">
        <w:rPr>
          <w:b/>
          <w:lang w:val="id-ID"/>
        </w:rPr>
        <w:tab/>
      </w:r>
      <w:r w:rsidRPr="00DA2B0A">
        <w:rPr>
          <w:b/>
        </w:rPr>
        <w:t>Hasil Uji Asumsi Klasik</w:t>
      </w:r>
      <w:bookmarkEnd w:id="13"/>
      <w:bookmarkEnd w:id="14"/>
    </w:p>
    <w:p w14:paraId="1C722D16" w14:textId="413141FF" w:rsidR="00D53D5C" w:rsidRPr="00DA2B0A" w:rsidRDefault="00D53D5C" w:rsidP="00DA2B0A">
      <w:pPr>
        <w:autoSpaceDE w:val="0"/>
        <w:autoSpaceDN w:val="0"/>
        <w:adjustRightInd w:val="0"/>
        <w:jc w:val="both"/>
      </w:pPr>
      <w:bookmarkStart w:id="15" w:name="_Toc171224199"/>
      <w:r w:rsidRPr="00DA2B0A">
        <w:rPr>
          <w:b/>
        </w:rPr>
        <w:t>Hasil Uji Normalitas</w:t>
      </w:r>
      <w:bookmarkEnd w:id="15"/>
      <w:r w:rsidRPr="00DA2B0A">
        <w:tab/>
      </w:r>
    </w:p>
    <w:p w14:paraId="19BDA10A" w14:textId="77777777" w:rsidR="00DA2B0A" w:rsidRDefault="00DA2B0A" w:rsidP="00DA2B0A">
      <w:pPr>
        <w:autoSpaceDE w:val="0"/>
        <w:autoSpaceDN w:val="0"/>
        <w:adjustRightInd w:val="0"/>
        <w:jc w:val="center"/>
        <w:rPr>
          <w:b/>
          <w:lang w:val="id-ID"/>
        </w:rPr>
      </w:pPr>
    </w:p>
    <w:p w14:paraId="633868F3" w14:textId="77777777" w:rsidR="00D53D5C" w:rsidRDefault="00D53D5C" w:rsidP="00DA2B0A">
      <w:pPr>
        <w:autoSpaceDE w:val="0"/>
        <w:autoSpaceDN w:val="0"/>
        <w:adjustRightInd w:val="0"/>
        <w:jc w:val="center"/>
        <w:rPr>
          <w:b/>
          <w:lang w:val="id-ID"/>
        </w:rPr>
      </w:pPr>
      <w:r w:rsidRPr="00DA2B0A">
        <w:rPr>
          <w:b/>
        </w:rPr>
        <w:t xml:space="preserve">Tabel </w:t>
      </w:r>
      <w:r w:rsidRPr="00DA2B0A">
        <w:rPr>
          <w:b/>
          <w:lang w:val="id-ID"/>
        </w:rPr>
        <w:t xml:space="preserve">2. </w:t>
      </w:r>
      <w:r w:rsidRPr="00DA2B0A">
        <w:rPr>
          <w:b/>
        </w:rPr>
        <w:t>Uji One Sampel Kolmogorov Smirnov</w:t>
      </w:r>
    </w:p>
    <w:tbl>
      <w:tblPr>
        <w:tblW w:w="38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4"/>
        <w:gridCol w:w="1351"/>
        <w:gridCol w:w="1356"/>
      </w:tblGrid>
      <w:tr w:rsidR="00D53D5C" w:rsidRPr="00DA2B0A" w14:paraId="746D9B09" w14:textId="77777777" w:rsidTr="00DA2B0A">
        <w:trPr>
          <w:jc w:val="center"/>
        </w:trPr>
        <w:tc>
          <w:tcPr>
            <w:tcW w:w="3831" w:type="dxa"/>
            <w:gridSpan w:val="3"/>
          </w:tcPr>
          <w:p w14:paraId="061F28D1" w14:textId="77777777" w:rsidR="00D53D5C" w:rsidRPr="00DA2B0A" w:rsidRDefault="00D53D5C" w:rsidP="00DA2B0A">
            <w:pPr>
              <w:adjustRightInd w:val="0"/>
              <w:rPr>
                <w:sz w:val="16"/>
                <w:szCs w:val="16"/>
              </w:rPr>
            </w:pPr>
            <w:r w:rsidRPr="00DA2B0A">
              <w:rPr>
                <w:b/>
                <w:bCs/>
                <w:sz w:val="16"/>
                <w:szCs w:val="16"/>
              </w:rPr>
              <w:t>One-Sample Kolmogorov-Smirnov Test</w:t>
            </w:r>
          </w:p>
        </w:tc>
      </w:tr>
      <w:tr w:rsidR="00D53D5C" w:rsidRPr="00DA2B0A" w14:paraId="6AEF7B83" w14:textId="77777777" w:rsidTr="00DA2B0A">
        <w:trPr>
          <w:jc w:val="center"/>
        </w:trPr>
        <w:tc>
          <w:tcPr>
            <w:tcW w:w="2475" w:type="dxa"/>
            <w:gridSpan w:val="2"/>
          </w:tcPr>
          <w:p w14:paraId="2BE1A28E" w14:textId="77777777" w:rsidR="00D53D5C" w:rsidRPr="00DA2B0A" w:rsidRDefault="00D53D5C" w:rsidP="00DA2B0A">
            <w:pPr>
              <w:adjustRightInd w:val="0"/>
              <w:rPr>
                <w:sz w:val="16"/>
                <w:szCs w:val="16"/>
                <w:lang w:val="id-ID"/>
              </w:rPr>
            </w:pPr>
          </w:p>
        </w:tc>
        <w:tc>
          <w:tcPr>
            <w:tcW w:w="1356" w:type="dxa"/>
          </w:tcPr>
          <w:p w14:paraId="0A25E5D9" w14:textId="76E0357E" w:rsidR="00D53D5C" w:rsidRPr="00DA2B0A" w:rsidRDefault="007F5CE1" w:rsidP="00DA2B0A">
            <w:pPr>
              <w:adjustRightInd w:val="0"/>
              <w:jc w:val="center"/>
              <w:rPr>
                <w:sz w:val="16"/>
                <w:szCs w:val="16"/>
              </w:rPr>
            </w:pPr>
            <w:r w:rsidRPr="00DA2B0A">
              <w:rPr>
                <w:sz w:val="16"/>
                <w:szCs w:val="16"/>
              </w:rPr>
              <w:t>U</w:t>
            </w:r>
            <w:r w:rsidRPr="00DA2B0A">
              <w:rPr>
                <w:color w:val="000000" w:themeColor="text1"/>
                <w:spacing w:val="-20"/>
                <w:w w:val="1"/>
                <w:sz w:val="16"/>
                <w:szCs w:val="16"/>
              </w:rPr>
              <w:t>i</w:t>
            </w:r>
            <w:r w:rsidR="00D53D5C" w:rsidRPr="00DA2B0A">
              <w:rPr>
                <w:color w:val="000000" w:themeColor="text1"/>
                <w:spacing w:val="-20"/>
                <w:w w:val="1"/>
                <w:sz w:val="16"/>
                <w:szCs w:val="16"/>
              </w:rPr>
              <w:t>i</w:t>
            </w:r>
            <w:r w:rsidR="00D53D5C" w:rsidRPr="00DA2B0A">
              <w:rPr>
                <w:sz w:val="16"/>
                <w:szCs w:val="16"/>
              </w:rPr>
              <w:t>nstandardiz</w:t>
            </w:r>
            <w:r w:rsidRPr="00DA2B0A">
              <w:rPr>
                <w:sz w:val="16"/>
                <w:szCs w:val="16"/>
              </w:rPr>
              <w:t>e</w:t>
            </w:r>
            <w:r w:rsidRPr="00DA2B0A">
              <w:rPr>
                <w:color w:val="000000" w:themeColor="text1"/>
                <w:spacing w:val="-20"/>
                <w:w w:val="1"/>
                <w:sz w:val="16"/>
                <w:szCs w:val="16"/>
              </w:rPr>
              <w:t>i</w:t>
            </w:r>
            <w:r w:rsidR="00D53D5C" w:rsidRPr="00DA2B0A">
              <w:rPr>
                <w:color w:val="000000" w:themeColor="text1"/>
                <w:spacing w:val="-20"/>
                <w:w w:val="1"/>
                <w:sz w:val="16"/>
                <w:szCs w:val="16"/>
              </w:rPr>
              <w:t>i</w:t>
            </w:r>
            <w:r w:rsidR="00D53D5C" w:rsidRPr="00DA2B0A">
              <w:rPr>
                <w:sz w:val="16"/>
                <w:szCs w:val="16"/>
              </w:rPr>
              <w:t>d R</w:t>
            </w:r>
            <w:r w:rsidRPr="00DA2B0A">
              <w:rPr>
                <w:sz w:val="16"/>
                <w:szCs w:val="16"/>
              </w:rPr>
              <w:t>e</w:t>
            </w:r>
            <w:r w:rsidRPr="00DA2B0A">
              <w:rPr>
                <w:color w:val="000000" w:themeColor="text1"/>
                <w:spacing w:val="-20"/>
                <w:w w:val="1"/>
                <w:sz w:val="16"/>
                <w:szCs w:val="16"/>
              </w:rPr>
              <w:t>i</w:t>
            </w:r>
            <w:r w:rsidR="00D53D5C" w:rsidRPr="00DA2B0A">
              <w:rPr>
                <w:color w:val="000000" w:themeColor="text1"/>
                <w:spacing w:val="-20"/>
                <w:w w:val="1"/>
                <w:sz w:val="16"/>
                <w:szCs w:val="16"/>
              </w:rPr>
              <w:t>i</w:t>
            </w:r>
            <w:r w:rsidR="00D53D5C" w:rsidRPr="00DA2B0A">
              <w:rPr>
                <w:sz w:val="16"/>
                <w:szCs w:val="16"/>
              </w:rPr>
              <w:t>sid</w:t>
            </w:r>
            <w:r w:rsidRPr="00DA2B0A">
              <w:rPr>
                <w:sz w:val="16"/>
                <w:szCs w:val="16"/>
              </w:rPr>
              <w:t>u</w:t>
            </w:r>
            <w:r w:rsidRPr="00DA2B0A">
              <w:rPr>
                <w:color w:val="000000" w:themeColor="text1"/>
                <w:spacing w:val="-20"/>
                <w:w w:val="1"/>
                <w:sz w:val="16"/>
                <w:szCs w:val="16"/>
              </w:rPr>
              <w:t>i</w:t>
            </w:r>
            <w:r w:rsidR="00D53D5C" w:rsidRPr="00DA2B0A">
              <w:rPr>
                <w:color w:val="000000" w:themeColor="text1"/>
                <w:spacing w:val="-20"/>
                <w:w w:val="1"/>
                <w:sz w:val="16"/>
                <w:szCs w:val="16"/>
              </w:rPr>
              <w:t>i</w:t>
            </w:r>
            <w:r w:rsidR="00D53D5C" w:rsidRPr="00DA2B0A">
              <w:rPr>
                <w:sz w:val="16"/>
                <w:szCs w:val="16"/>
              </w:rPr>
              <w:t>al</w:t>
            </w:r>
          </w:p>
        </w:tc>
      </w:tr>
      <w:tr w:rsidR="00D53D5C" w:rsidRPr="00DA2B0A" w14:paraId="18B0034A" w14:textId="77777777" w:rsidTr="00DA2B0A">
        <w:trPr>
          <w:jc w:val="center"/>
        </w:trPr>
        <w:tc>
          <w:tcPr>
            <w:tcW w:w="2475" w:type="dxa"/>
            <w:gridSpan w:val="2"/>
          </w:tcPr>
          <w:p w14:paraId="00624DF3" w14:textId="77777777" w:rsidR="00D53D5C" w:rsidRPr="00DA2B0A" w:rsidRDefault="00D53D5C" w:rsidP="00DA2B0A">
            <w:pPr>
              <w:adjustRightInd w:val="0"/>
              <w:rPr>
                <w:sz w:val="16"/>
                <w:szCs w:val="16"/>
              </w:rPr>
            </w:pPr>
            <w:r w:rsidRPr="00DA2B0A">
              <w:rPr>
                <w:sz w:val="16"/>
                <w:szCs w:val="16"/>
              </w:rPr>
              <w:t>N</w:t>
            </w:r>
          </w:p>
        </w:tc>
        <w:tc>
          <w:tcPr>
            <w:tcW w:w="1356" w:type="dxa"/>
          </w:tcPr>
          <w:p w14:paraId="56551268" w14:textId="77777777" w:rsidR="00D53D5C" w:rsidRPr="00DA2B0A" w:rsidRDefault="00D53D5C" w:rsidP="00DA2B0A">
            <w:pPr>
              <w:adjustRightInd w:val="0"/>
              <w:jc w:val="right"/>
              <w:rPr>
                <w:sz w:val="16"/>
                <w:szCs w:val="16"/>
              </w:rPr>
            </w:pPr>
            <w:r w:rsidRPr="00DA2B0A">
              <w:rPr>
                <w:sz w:val="16"/>
                <w:szCs w:val="16"/>
              </w:rPr>
              <w:t>261</w:t>
            </w:r>
          </w:p>
        </w:tc>
      </w:tr>
      <w:tr w:rsidR="00D53D5C" w:rsidRPr="00DA2B0A" w14:paraId="5116C00A" w14:textId="77777777" w:rsidTr="00DA2B0A">
        <w:trPr>
          <w:jc w:val="center"/>
        </w:trPr>
        <w:tc>
          <w:tcPr>
            <w:tcW w:w="1124" w:type="dxa"/>
            <w:vMerge w:val="restart"/>
          </w:tcPr>
          <w:p w14:paraId="337AF823" w14:textId="4B97EB68" w:rsidR="00D53D5C" w:rsidRPr="00DA2B0A" w:rsidRDefault="00D53D5C" w:rsidP="00DA2B0A">
            <w:pPr>
              <w:adjustRightInd w:val="0"/>
              <w:rPr>
                <w:sz w:val="16"/>
                <w:szCs w:val="16"/>
              </w:rPr>
            </w:pPr>
            <w:r w:rsidRPr="00DA2B0A">
              <w:rPr>
                <w:sz w:val="16"/>
                <w:szCs w:val="16"/>
              </w:rPr>
              <w:t>Normal Param</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t</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rs</w:t>
            </w:r>
            <w:r w:rsidRPr="00DA2B0A">
              <w:rPr>
                <w:sz w:val="16"/>
                <w:szCs w:val="16"/>
                <w:vertAlign w:val="superscript"/>
              </w:rPr>
              <w:t>a,b</w:t>
            </w:r>
          </w:p>
        </w:tc>
        <w:tc>
          <w:tcPr>
            <w:tcW w:w="1351" w:type="dxa"/>
          </w:tcPr>
          <w:p w14:paraId="0F8E30C8" w14:textId="05D04EE5" w:rsidR="00D53D5C" w:rsidRPr="00DA2B0A" w:rsidRDefault="00D53D5C" w:rsidP="00DA2B0A">
            <w:pPr>
              <w:adjustRightInd w:val="0"/>
              <w:rPr>
                <w:sz w:val="16"/>
                <w:szCs w:val="16"/>
              </w:rPr>
            </w:pPr>
            <w:r w:rsidRPr="00DA2B0A">
              <w:rPr>
                <w:sz w:val="16"/>
                <w:szCs w:val="16"/>
              </w:rPr>
              <w:t>M</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an</w:t>
            </w:r>
          </w:p>
        </w:tc>
        <w:tc>
          <w:tcPr>
            <w:tcW w:w="1356" w:type="dxa"/>
          </w:tcPr>
          <w:p w14:paraId="5CF228DE" w14:textId="77777777" w:rsidR="00D53D5C" w:rsidRPr="00DA2B0A" w:rsidRDefault="00D53D5C" w:rsidP="00DA2B0A">
            <w:pPr>
              <w:adjustRightInd w:val="0"/>
              <w:jc w:val="right"/>
              <w:rPr>
                <w:sz w:val="16"/>
                <w:szCs w:val="16"/>
              </w:rPr>
            </w:pPr>
            <w:r w:rsidRPr="00DA2B0A">
              <w:rPr>
                <w:sz w:val="16"/>
                <w:szCs w:val="16"/>
              </w:rPr>
              <w:t>0000000</w:t>
            </w:r>
          </w:p>
        </w:tc>
      </w:tr>
      <w:tr w:rsidR="00D53D5C" w:rsidRPr="00DA2B0A" w14:paraId="0B332652" w14:textId="77777777" w:rsidTr="00DA2B0A">
        <w:trPr>
          <w:jc w:val="center"/>
        </w:trPr>
        <w:tc>
          <w:tcPr>
            <w:tcW w:w="1124" w:type="dxa"/>
            <w:vMerge/>
          </w:tcPr>
          <w:p w14:paraId="70D20EFB" w14:textId="77777777" w:rsidR="00D53D5C" w:rsidRPr="00DA2B0A" w:rsidRDefault="00D53D5C" w:rsidP="00DA2B0A">
            <w:pPr>
              <w:adjustRightInd w:val="0"/>
              <w:rPr>
                <w:sz w:val="16"/>
                <w:szCs w:val="16"/>
              </w:rPr>
            </w:pPr>
          </w:p>
        </w:tc>
        <w:tc>
          <w:tcPr>
            <w:tcW w:w="1351" w:type="dxa"/>
          </w:tcPr>
          <w:p w14:paraId="45959ABC" w14:textId="7F7AE05F" w:rsidR="00D53D5C" w:rsidRPr="00DA2B0A" w:rsidRDefault="00D53D5C" w:rsidP="00DA2B0A">
            <w:pPr>
              <w:adjustRightInd w:val="0"/>
              <w:rPr>
                <w:sz w:val="16"/>
                <w:szCs w:val="16"/>
              </w:rPr>
            </w:pPr>
            <w:r w:rsidRPr="00DA2B0A">
              <w:rPr>
                <w:sz w:val="16"/>
                <w:szCs w:val="16"/>
              </w:rPr>
              <w:t>Std. D</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viation</w:t>
            </w:r>
          </w:p>
        </w:tc>
        <w:tc>
          <w:tcPr>
            <w:tcW w:w="1356" w:type="dxa"/>
          </w:tcPr>
          <w:p w14:paraId="175DF956" w14:textId="77777777" w:rsidR="00D53D5C" w:rsidRPr="00DA2B0A" w:rsidRDefault="00D53D5C" w:rsidP="00DA2B0A">
            <w:pPr>
              <w:adjustRightInd w:val="0"/>
              <w:jc w:val="right"/>
              <w:rPr>
                <w:sz w:val="16"/>
                <w:szCs w:val="16"/>
              </w:rPr>
            </w:pPr>
            <w:r w:rsidRPr="00DA2B0A">
              <w:rPr>
                <w:sz w:val="16"/>
                <w:szCs w:val="16"/>
              </w:rPr>
              <w:t>.08329276</w:t>
            </w:r>
          </w:p>
        </w:tc>
      </w:tr>
      <w:tr w:rsidR="00D53D5C" w:rsidRPr="00DA2B0A" w14:paraId="12C28FEA" w14:textId="77777777" w:rsidTr="00DA2B0A">
        <w:trPr>
          <w:jc w:val="center"/>
        </w:trPr>
        <w:tc>
          <w:tcPr>
            <w:tcW w:w="1124" w:type="dxa"/>
            <w:vMerge w:val="restart"/>
          </w:tcPr>
          <w:p w14:paraId="4451D59B" w14:textId="5EF3E38C" w:rsidR="00D53D5C" w:rsidRPr="00DA2B0A" w:rsidRDefault="00D53D5C" w:rsidP="00DA2B0A">
            <w:pPr>
              <w:adjustRightInd w:val="0"/>
              <w:rPr>
                <w:sz w:val="16"/>
                <w:szCs w:val="16"/>
              </w:rPr>
            </w:pPr>
            <w:r w:rsidRPr="00DA2B0A">
              <w:rPr>
                <w:sz w:val="16"/>
                <w:szCs w:val="16"/>
              </w:rPr>
              <w:t xml:space="preserve">Most </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xtr</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m</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 xml:space="preserve"> Diff</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r</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nc</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s</w:t>
            </w:r>
          </w:p>
        </w:tc>
        <w:tc>
          <w:tcPr>
            <w:tcW w:w="1351" w:type="dxa"/>
          </w:tcPr>
          <w:p w14:paraId="127C6F88" w14:textId="66F74AF1" w:rsidR="00D53D5C" w:rsidRPr="00DA2B0A" w:rsidRDefault="00D53D5C" w:rsidP="00DA2B0A">
            <w:pPr>
              <w:adjustRightInd w:val="0"/>
              <w:rPr>
                <w:sz w:val="16"/>
                <w:szCs w:val="16"/>
              </w:rPr>
            </w:pPr>
            <w:r w:rsidRPr="00DA2B0A">
              <w:rPr>
                <w:sz w:val="16"/>
                <w:szCs w:val="16"/>
              </w:rPr>
              <w:t>Absol</w:t>
            </w:r>
            <w:r w:rsidR="007F5CE1" w:rsidRPr="00DA2B0A">
              <w:rPr>
                <w:sz w:val="16"/>
                <w:szCs w:val="16"/>
              </w:rPr>
              <w:t>u</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t</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p>
        </w:tc>
        <w:tc>
          <w:tcPr>
            <w:tcW w:w="1356" w:type="dxa"/>
          </w:tcPr>
          <w:p w14:paraId="4ACF6E2D" w14:textId="77777777" w:rsidR="00D53D5C" w:rsidRPr="00DA2B0A" w:rsidRDefault="00D53D5C" w:rsidP="00DA2B0A">
            <w:pPr>
              <w:adjustRightInd w:val="0"/>
              <w:jc w:val="right"/>
              <w:rPr>
                <w:sz w:val="16"/>
                <w:szCs w:val="16"/>
              </w:rPr>
            </w:pPr>
            <w:r w:rsidRPr="00DA2B0A">
              <w:rPr>
                <w:sz w:val="16"/>
                <w:szCs w:val="16"/>
              </w:rPr>
              <w:t>.045</w:t>
            </w:r>
          </w:p>
        </w:tc>
      </w:tr>
      <w:tr w:rsidR="00D53D5C" w:rsidRPr="00DA2B0A" w14:paraId="2ED30D60" w14:textId="77777777" w:rsidTr="00DA2B0A">
        <w:trPr>
          <w:jc w:val="center"/>
        </w:trPr>
        <w:tc>
          <w:tcPr>
            <w:tcW w:w="1124" w:type="dxa"/>
            <w:vMerge/>
          </w:tcPr>
          <w:p w14:paraId="4D17B622" w14:textId="77777777" w:rsidR="00D53D5C" w:rsidRPr="00DA2B0A" w:rsidRDefault="00D53D5C" w:rsidP="00DA2B0A">
            <w:pPr>
              <w:adjustRightInd w:val="0"/>
              <w:rPr>
                <w:sz w:val="16"/>
                <w:szCs w:val="16"/>
              </w:rPr>
            </w:pPr>
          </w:p>
        </w:tc>
        <w:tc>
          <w:tcPr>
            <w:tcW w:w="1351" w:type="dxa"/>
          </w:tcPr>
          <w:p w14:paraId="21B3240C" w14:textId="65318B42" w:rsidR="00D53D5C" w:rsidRPr="00DA2B0A" w:rsidRDefault="00D53D5C" w:rsidP="00DA2B0A">
            <w:pPr>
              <w:adjustRightInd w:val="0"/>
              <w:rPr>
                <w:sz w:val="16"/>
                <w:szCs w:val="16"/>
              </w:rPr>
            </w:pPr>
            <w:r w:rsidRPr="00DA2B0A">
              <w:rPr>
                <w:sz w:val="16"/>
                <w:szCs w:val="16"/>
              </w:rPr>
              <w:t>Positiv</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p>
        </w:tc>
        <w:tc>
          <w:tcPr>
            <w:tcW w:w="1356" w:type="dxa"/>
          </w:tcPr>
          <w:p w14:paraId="707AB733" w14:textId="77777777" w:rsidR="00D53D5C" w:rsidRPr="00DA2B0A" w:rsidRDefault="00D53D5C" w:rsidP="00DA2B0A">
            <w:pPr>
              <w:adjustRightInd w:val="0"/>
              <w:jc w:val="right"/>
              <w:rPr>
                <w:sz w:val="16"/>
                <w:szCs w:val="16"/>
              </w:rPr>
            </w:pPr>
            <w:r w:rsidRPr="00DA2B0A">
              <w:rPr>
                <w:sz w:val="16"/>
                <w:szCs w:val="16"/>
              </w:rPr>
              <w:t>.045</w:t>
            </w:r>
          </w:p>
        </w:tc>
      </w:tr>
      <w:tr w:rsidR="00D53D5C" w:rsidRPr="00DA2B0A" w14:paraId="5805B61C" w14:textId="77777777" w:rsidTr="00DA2B0A">
        <w:trPr>
          <w:jc w:val="center"/>
        </w:trPr>
        <w:tc>
          <w:tcPr>
            <w:tcW w:w="1124" w:type="dxa"/>
            <w:vMerge/>
          </w:tcPr>
          <w:p w14:paraId="71B4DA70" w14:textId="77777777" w:rsidR="00D53D5C" w:rsidRPr="00DA2B0A" w:rsidRDefault="00D53D5C" w:rsidP="00DA2B0A">
            <w:pPr>
              <w:adjustRightInd w:val="0"/>
              <w:rPr>
                <w:sz w:val="16"/>
                <w:szCs w:val="16"/>
              </w:rPr>
            </w:pPr>
          </w:p>
        </w:tc>
        <w:tc>
          <w:tcPr>
            <w:tcW w:w="1351" w:type="dxa"/>
          </w:tcPr>
          <w:p w14:paraId="422CEE3A" w14:textId="59C74B42" w:rsidR="00D53D5C" w:rsidRPr="00DA2B0A" w:rsidRDefault="00D53D5C" w:rsidP="00DA2B0A">
            <w:pPr>
              <w:adjustRightInd w:val="0"/>
              <w:rPr>
                <w:sz w:val="16"/>
                <w:szCs w:val="16"/>
              </w:rPr>
            </w:pPr>
            <w:r w:rsidRPr="00DA2B0A">
              <w:rPr>
                <w:sz w:val="16"/>
                <w:szCs w:val="16"/>
              </w:rPr>
              <w:t>N</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gativ</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p>
        </w:tc>
        <w:tc>
          <w:tcPr>
            <w:tcW w:w="1356" w:type="dxa"/>
          </w:tcPr>
          <w:p w14:paraId="50BC0481" w14:textId="77777777" w:rsidR="00D53D5C" w:rsidRPr="00DA2B0A" w:rsidRDefault="00D53D5C" w:rsidP="00DA2B0A">
            <w:pPr>
              <w:adjustRightInd w:val="0"/>
              <w:jc w:val="right"/>
              <w:rPr>
                <w:sz w:val="16"/>
                <w:szCs w:val="16"/>
              </w:rPr>
            </w:pPr>
            <w:r w:rsidRPr="00DA2B0A">
              <w:rPr>
                <w:sz w:val="16"/>
                <w:szCs w:val="16"/>
              </w:rPr>
              <w:t>-0.29</w:t>
            </w:r>
          </w:p>
        </w:tc>
      </w:tr>
      <w:tr w:rsidR="00D53D5C" w:rsidRPr="00DA2B0A" w14:paraId="55F72DA2" w14:textId="77777777" w:rsidTr="00DA2B0A">
        <w:trPr>
          <w:jc w:val="center"/>
        </w:trPr>
        <w:tc>
          <w:tcPr>
            <w:tcW w:w="2475" w:type="dxa"/>
            <w:gridSpan w:val="2"/>
          </w:tcPr>
          <w:p w14:paraId="6E282391" w14:textId="68A60077" w:rsidR="00D53D5C" w:rsidRPr="00DA2B0A" w:rsidRDefault="00D53D5C" w:rsidP="00DA2B0A">
            <w:pPr>
              <w:adjustRightInd w:val="0"/>
              <w:rPr>
                <w:sz w:val="16"/>
                <w:szCs w:val="16"/>
              </w:rPr>
            </w:pPr>
            <w:r w:rsidRPr="00DA2B0A">
              <w:rPr>
                <w:sz w:val="16"/>
                <w:szCs w:val="16"/>
              </w:rPr>
              <w:t>T</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st Statistic</w:t>
            </w:r>
          </w:p>
        </w:tc>
        <w:tc>
          <w:tcPr>
            <w:tcW w:w="1356" w:type="dxa"/>
          </w:tcPr>
          <w:p w14:paraId="14E951E3" w14:textId="77777777" w:rsidR="00D53D5C" w:rsidRPr="00DA2B0A" w:rsidRDefault="00D53D5C" w:rsidP="00DA2B0A">
            <w:pPr>
              <w:adjustRightInd w:val="0"/>
              <w:jc w:val="right"/>
              <w:rPr>
                <w:sz w:val="16"/>
                <w:szCs w:val="16"/>
              </w:rPr>
            </w:pPr>
            <w:r w:rsidRPr="00DA2B0A">
              <w:rPr>
                <w:sz w:val="16"/>
                <w:szCs w:val="16"/>
              </w:rPr>
              <w:t>.045</w:t>
            </w:r>
          </w:p>
        </w:tc>
      </w:tr>
      <w:tr w:rsidR="00D53D5C" w:rsidRPr="00DA2B0A" w14:paraId="561493D4" w14:textId="77777777" w:rsidTr="00DA2B0A">
        <w:trPr>
          <w:jc w:val="center"/>
        </w:trPr>
        <w:tc>
          <w:tcPr>
            <w:tcW w:w="2475" w:type="dxa"/>
            <w:gridSpan w:val="2"/>
          </w:tcPr>
          <w:p w14:paraId="069E743A" w14:textId="3DEF1B68" w:rsidR="00D53D5C" w:rsidRPr="00DA2B0A" w:rsidRDefault="00D53D5C" w:rsidP="00DA2B0A">
            <w:pPr>
              <w:adjustRightInd w:val="0"/>
              <w:rPr>
                <w:sz w:val="16"/>
                <w:szCs w:val="16"/>
              </w:rPr>
            </w:pPr>
            <w:r w:rsidRPr="00DA2B0A">
              <w:rPr>
                <w:sz w:val="16"/>
                <w:szCs w:val="16"/>
              </w:rPr>
              <w:t>Asymp. Sig. (2-tail</w:t>
            </w:r>
            <w:r w:rsidR="007F5CE1" w:rsidRPr="00DA2B0A">
              <w:rPr>
                <w:sz w:val="16"/>
                <w:szCs w:val="16"/>
              </w:rPr>
              <w:t>e</w:t>
            </w:r>
            <w:r w:rsidR="007F5CE1" w:rsidRPr="00DA2B0A">
              <w:rPr>
                <w:color w:val="000000" w:themeColor="text1"/>
                <w:spacing w:val="-20"/>
                <w:w w:val="1"/>
                <w:sz w:val="16"/>
                <w:szCs w:val="16"/>
              </w:rPr>
              <w:t>i</w:t>
            </w:r>
            <w:r w:rsidRPr="00DA2B0A">
              <w:rPr>
                <w:color w:val="000000" w:themeColor="text1"/>
                <w:spacing w:val="-20"/>
                <w:w w:val="1"/>
                <w:sz w:val="16"/>
                <w:szCs w:val="16"/>
              </w:rPr>
              <w:t>i</w:t>
            </w:r>
            <w:r w:rsidRPr="00DA2B0A">
              <w:rPr>
                <w:sz w:val="16"/>
                <w:szCs w:val="16"/>
              </w:rPr>
              <w:t>d)</w:t>
            </w:r>
          </w:p>
        </w:tc>
        <w:tc>
          <w:tcPr>
            <w:tcW w:w="1356" w:type="dxa"/>
          </w:tcPr>
          <w:p w14:paraId="07DD766B" w14:textId="77777777" w:rsidR="00D53D5C" w:rsidRPr="00DA2B0A" w:rsidRDefault="00D53D5C" w:rsidP="00DA2B0A">
            <w:pPr>
              <w:adjustRightInd w:val="0"/>
              <w:jc w:val="right"/>
              <w:rPr>
                <w:sz w:val="16"/>
                <w:szCs w:val="16"/>
              </w:rPr>
            </w:pPr>
            <w:r w:rsidRPr="00DA2B0A">
              <w:rPr>
                <w:sz w:val="16"/>
                <w:szCs w:val="16"/>
              </w:rPr>
              <w:t>.200</w:t>
            </w:r>
            <w:r w:rsidRPr="00DA2B0A">
              <w:rPr>
                <w:sz w:val="16"/>
                <w:szCs w:val="16"/>
                <w:vertAlign w:val="superscript"/>
              </w:rPr>
              <w:t>c</w:t>
            </w:r>
          </w:p>
        </w:tc>
      </w:tr>
    </w:tbl>
    <w:p w14:paraId="6E780541" w14:textId="55397F85" w:rsidR="00D53D5C" w:rsidRPr="00DA2B0A" w:rsidRDefault="00DA2B0A" w:rsidP="00DA2B0A">
      <w:pPr>
        <w:autoSpaceDE w:val="0"/>
        <w:autoSpaceDN w:val="0"/>
        <w:adjustRightInd w:val="0"/>
      </w:pPr>
      <w:r w:rsidRPr="00DA2B0A">
        <w:rPr>
          <w:b/>
          <w:sz w:val="20"/>
        </w:rPr>
        <w:t>Su</w:t>
      </w:r>
      <w:r w:rsidRPr="00DA2B0A">
        <w:rPr>
          <w:b/>
          <w:color w:val="000000" w:themeColor="text1"/>
          <w:spacing w:val="-20"/>
          <w:w w:val="1"/>
          <w:sz w:val="20"/>
        </w:rPr>
        <w:t>ii</w:t>
      </w:r>
      <w:r w:rsidRPr="00DA2B0A">
        <w:rPr>
          <w:b/>
          <w:sz w:val="20"/>
        </w:rPr>
        <w:t>mbe</w:t>
      </w:r>
      <w:r w:rsidRPr="00DA2B0A">
        <w:rPr>
          <w:b/>
          <w:color w:val="000000" w:themeColor="text1"/>
          <w:spacing w:val="-20"/>
          <w:w w:val="1"/>
          <w:sz w:val="20"/>
        </w:rPr>
        <w:t>ii</w:t>
      </w:r>
      <w:r w:rsidRPr="00DA2B0A">
        <w:rPr>
          <w:b/>
          <w:sz w:val="20"/>
        </w:rPr>
        <w:t>r :</w:t>
      </w:r>
      <w:r w:rsidRPr="00DA2B0A">
        <w:rPr>
          <w:sz w:val="20"/>
        </w:rPr>
        <w:t xml:space="preserve">  </w:t>
      </w:r>
      <w:r w:rsidRPr="00DA2B0A">
        <w:rPr>
          <w:i/>
          <w:sz w:val="20"/>
          <w:lang w:val="id-ID"/>
        </w:rPr>
        <w:t xml:space="preserve">Data </w:t>
      </w:r>
      <w:r w:rsidRPr="00DA2B0A">
        <w:rPr>
          <w:i/>
          <w:sz w:val="20"/>
        </w:rPr>
        <w:t xml:space="preserve">Olahan SPSS 26 </w:t>
      </w:r>
      <w:r w:rsidRPr="00DA2B0A">
        <w:rPr>
          <w:i/>
          <w:sz w:val="20"/>
          <w:lang w:val="id-ID"/>
        </w:rPr>
        <w:t xml:space="preserve"> (202</w:t>
      </w:r>
      <w:r w:rsidRPr="00DA2B0A">
        <w:rPr>
          <w:i/>
          <w:sz w:val="20"/>
        </w:rPr>
        <w:t>4</w:t>
      </w:r>
      <w:r w:rsidRPr="00DA2B0A">
        <w:rPr>
          <w:i/>
          <w:sz w:val="20"/>
          <w:lang w:val="id-ID"/>
        </w:rPr>
        <w:t>)</w:t>
      </w:r>
    </w:p>
    <w:p w14:paraId="0D6E7545" w14:textId="77777777" w:rsidR="00D53D5C" w:rsidRPr="00DA2B0A" w:rsidRDefault="00D53D5C" w:rsidP="00DA2B0A">
      <w:pPr>
        <w:jc w:val="both"/>
      </w:pPr>
    </w:p>
    <w:p w14:paraId="619585D9" w14:textId="463A4C38" w:rsidR="00D53D5C" w:rsidRPr="00DA2B0A" w:rsidRDefault="00D53D5C" w:rsidP="00DA2B0A">
      <w:pPr>
        <w:ind w:firstLine="426"/>
        <w:jc w:val="both"/>
      </w:pPr>
      <w:r w:rsidRPr="00DA2B0A">
        <w:t>Dari tab</w:t>
      </w:r>
      <w:r w:rsidR="007F5CE1" w:rsidRPr="00DA2B0A">
        <w:t>e</w:t>
      </w:r>
      <w:r w:rsidR="007F5CE1" w:rsidRPr="00DA2B0A">
        <w:rPr>
          <w:color w:val="000000" w:themeColor="text1"/>
          <w:spacing w:val="-20"/>
          <w:w w:val="1"/>
        </w:rPr>
        <w:t>i</w:t>
      </w:r>
      <w:r w:rsidRPr="00DA2B0A">
        <w:rPr>
          <w:color w:val="000000" w:themeColor="text1"/>
          <w:spacing w:val="-20"/>
          <w:w w:val="1"/>
        </w:rPr>
        <w:t>i</w:t>
      </w:r>
      <w:r w:rsidR="00DA2B0A">
        <w:t xml:space="preserve">l </w:t>
      </w:r>
      <w:r w:rsidR="00DA2B0A">
        <w:rPr>
          <w:lang w:val="id-ID"/>
        </w:rPr>
        <w:t>2</w:t>
      </w:r>
      <w:r w:rsidRPr="00DA2B0A">
        <w:t xml:space="preserve"> di atas dapat dilihat bahwa j</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 xml:space="preserve">mlah nilai </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ji on</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 xml:space="preserve"> samp</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l kolmogorov smirnow didistrib</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sikan normal kar</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na m</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mp</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nyai nilai signifikasi diatas dari 0,05 yait</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 xml:space="preserve"> 0,200</w:t>
      </w:r>
      <w:r w:rsidRPr="00DA2B0A">
        <w:rPr>
          <w:lang w:val="id-ID"/>
        </w:rPr>
        <w:t>, d</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gan j</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mlah data s</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 xml:space="preserve">banyak </w:t>
      </w:r>
      <w:r w:rsidRPr="00DA2B0A">
        <w:t>232</w:t>
      </w:r>
    </w:p>
    <w:p w14:paraId="73124C51" w14:textId="77777777" w:rsidR="00D53D5C" w:rsidRPr="00DA2B0A" w:rsidRDefault="00D53D5C" w:rsidP="00DA2B0A">
      <w:pPr>
        <w:autoSpaceDE w:val="0"/>
        <w:autoSpaceDN w:val="0"/>
        <w:adjustRightInd w:val="0"/>
        <w:jc w:val="center"/>
        <w:rPr>
          <w:noProof/>
        </w:rPr>
      </w:pPr>
    </w:p>
    <w:p w14:paraId="3DB03823" w14:textId="77777777" w:rsidR="00D53D5C" w:rsidRDefault="00D53D5C" w:rsidP="00DA2B0A">
      <w:pPr>
        <w:autoSpaceDE w:val="0"/>
        <w:autoSpaceDN w:val="0"/>
        <w:adjustRightInd w:val="0"/>
        <w:jc w:val="center"/>
        <w:rPr>
          <w:b/>
          <w:bCs/>
          <w:lang w:val="id-ID"/>
        </w:rPr>
      </w:pPr>
      <w:r w:rsidRPr="00DA2B0A">
        <w:rPr>
          <w:b/>
        </w:rPr>
        <w:t xml:space="preserve">Gambar </w:t>
      </w:r>
      <w:r w:rsidRPr="00DA2B0A">
        <w:rPr>
          <w:b/>
          <w:bCs/>
        </w:rPr>
        <w:t>1 Uji Normal Probability Plot</w:t>
      </w:r>
    </w:p>
    <w:p w14:paraId="6AC337B7" w14:textId="5E3D54E0" w:rsidR="00DA2B0A" w:rsidRPr="00DA2B0A" w:rsidRDefault="00DA2B0A" w:rsidP="00DA2B0A">
      <w:pPr>
        <w:autoSpaceDE w:val="0"/>
        <w:autoSpaceDN w:val="0"/>
        <w:adjustRightInd w:val="0"/>
        <w:jc w:val="center"/>
        <w:rPr>
          <w:b/>
          <w:lang w:val="id-ID"/>
        </w:rPr>
      </w:pPr>
      <w:r w:rsidRPr="00DA2B0A">
        <w:rPr>
          <w:noProof/>
          <w:lang w:val="id-ID" w:eastAsia="id-ID"/>
        </w:rPr>
        <w:drawing>
          <wp:inline distT="0" distB="0" distL="0" distR="0" wp14:anchorId="71EDF6B4" wp14:editId="511E55B8">
            <wp:extent cx="1714500" cy="1428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2).png"/>
                    <pic:cNvPicPr/>
                  </pic:nvPicPr>
                  <pic:blipFill rotWithShape="1">
                    <a:blip r:embed="rId17" cstate="print">
                      <a:extLst>
                        <a:ext uri="{28A0092B-C50C-407E-A947-70E740481C1C}">
                          <a14:useLocalDpi xmlns:a14="http://schemas.microsoft.com/office/drawing/2010/main" val="0"/>
                        </a:ext>
                      </a:extLst>
                    </a:blip>
                    <a:srcRect l="30323" t="38182" r="39012" b="16363"/>
                    <a:stretch/>
                  </pic:blipFill>
                  <pic:spPr bwMode="auto">
                    <a:xfrm>
                      <a:off x="0" y="0"/>
                      <a:ext cx="1713464" cy="1427887"/>
                    </a:xfrm>
                    <a:prstGeom prst="rect">
                      <a:avLst/>
                    </a:prstGeom>
                    <a:ln>
                      <a:noFill/>
                    </a:ln>
                    <a:extLst>
                      <a:ext uri="{53640926-AAD7-44D8-BBD7-CCE9431645EC}">
                        <a14:shadowObscured xmlns:a14="http://schemas.microsoft.com/office/drawing/2010/main"/>
                      </a:ext>
                    </a:extLst>
                  </pic:spPr>
                </pic:pic>
              </a:graphicData>
            </a:graphic>
          </wp:inline>
        </w:drawing>
      </w:r>
    </w:p>
    <w:p w14:paraId="2C665BCD" w14:textId="68A2F1A4" w:rsidR="00D53D5C" w:rsidRPr="00DA2B0A" w:rsidRDefault="00DA2B0A" w:rsidP="00DA2B0A">
      <w:pPr>
        <w:autoSpaceDE w:val="0"/>
        <w:autoSpaceDN w:val="0"/>
        <w:adjustRightInd w:val="0"/>
      </w:pPr>
      <w:r w:rsidRPr="00DA2B0A">
        <w:rPr>
          <w:b/>
          <w:sz w:val="20"/>
        </w:rPr>
        <w:t>Su</w:t>
      </w:r>
      <w:r w:rsidRPr="00DA2B0A">
        <w:rPr>
          <w:b/>
          <w:color w:val="000000" w:themeColor="text1"/>
          <w:spacing w:val="-20"/>
          <w:w w:val="1"/>
          <w:sz w:val="20"/>
        </w:rPr>
        <w:t>ii</w:t>
      </w:r>
      <w:r w:rsidRPr="00DA2B0A">
        <w:rPr>
          <w:b/>
          <w:sz w:val="20"/>
        </w:rPr>
        <w:t>mbe</w:t>
      </w:r>
      <w:r w:rsidRPr="00DA2B0A">
        <w:rPr>
          <w:b/>
          <w:color w:val="000000" w:themeColor="text1"/>
          <w:spacing w:val="-20"/>
          <w:w w:val="1"/>
          <w:sz w:val="20"/>
        </w:rPr>
        <w:t>ii</w:t>
      </w:r>
      <w:r w:rsidRPr="00DA2B0A">
        <w:rPr>
          <w:b/>
          <w:sz w:val="20"/>
        </w:rPr>
        <w:t>r :</w:t>
      </w:r>
      <w:r w:rsidRPr="00DA2B0A">
        <w:rPr>
          <w:sz w:val="20"/>
        </w:rPr>
        <w:t xml:space="preserve">  </w:t>
      </w:r>
      <w:r w:rsidRPr="00DA2B0A">
        <w:rPr>
          <w:i/>
          <w:sz w:val="20"/>
          <w:lang w:val="id-ID"/>
        </w:rPr>
        <w:t xml:space="preserve">Data </w:t>
      </w:r>
      <w:r w:rsidRPr="00DA2B0A">
        <w:rPr>
          <w:i/>
          <w:sz w:val="20"/>
        </w:rPr>
        <w:t xml:space="preserve">Olahan SPSS 26 </w:t>
      </w:r>
      <w:r w:rsidRPr="00DA2B0A">
        <w:rPr>
          <w:i/>
          <w:sz w:val="20"/>
          <w:lang w:val="id-ID"/>
        </w:rPr>
        <w:t xml:space="preserve"> (202</w:t>
      </w:r>
      <w:r w:rsidRPr="00DA2B0A">
        <w:rPr>
          <w:i/>
          <w:sz w:val="20"/>
        </w:rPr>
        <w:t>4</w:t>
      </w:r>
      <w:r w:rsidRPr="00DA2B0A">
        <w:rPr>
          <w:i/>
          <w:sz w:val="20"/>
          <w:lang w:val="id-ID"/>
        </w:rPr>
        <w:t>)</w:t>
      </w:r>
    </w:p>
    <w:p w14:paraId="6DDC8D14" w14:textId="77777777" w:rsidR="00D53D5C" w:rsidRPr="00DA2B0A" w:rsidRDefault="00D53D5C" w:rsidP="00DA2B0A">
      <w:pPr>
        <w:autoSpaceDE w:val="0"/>
        <w:autoSpaceDN w:val="0"/>
        <w:adjustRightInd w:val="0"/>
        <w:rPr>
          <w:lang w:val="id-ID"/>
        </w:rPr>
      </w:pPr>
    </w:p>
    <w:p w14:paraId="411D2EA7" w14:textId="0D6E8172" w:rsidR="00D53D5C" w:rsidRPr="00DA2B0A" w:rsidRDefault="00D53D5C" w:rsidP="00DA2B0A">
      <w:pPr>
        <w:autoSpaceDE w:val="0"/>
        <w:autoSpaceDN w:val="0"/>
        <w:adjustRightInd w:val="0"/>
        <w:ind w:firstLine="720"/>
        <w:jc w:val="both"/>
        <w:rPr>
          <w:lang w:val="id-ID"/>
        </w:rPr>
      </w:pPr>
      <w:r w:rsidRPr="00DA2B0A">
        <w:t xml:space="preserve">Dari gambar </w:t>
      </w:r>
      <w:r w:rsidR="00DA2B0A">
        <w:rPr>
          <w:lang w:val="id-ID"/>
        </w:rPr>
        <w:t>1</w:t>
      </w:r>
      <w:r w:rsidRPr="00DA2B0A">
        <w:t xml:space="preserve"> dapat dilihat bahwa data m</w:t>
      </w:r>
      <w:r w:rsidR="007F5CE1" w:rsidRPr="00DA2B0A">
        <w:t>e</w:t>
      </w:r>
      <w:r w:rsidR="007F5CE1" w:rsidRPr="00DA2B0A">
        <w:rPr>
          <w:color w:val="000000" w:themeColor="text1"/>
          <w:spacing w:val="-20"/>
          <w:w w:val="1"/>
        </w:rPr>
        <w:t>i</w:t>
      </w:r>
      <w:r w:rsidRPr="00DA2B0A">
        <w:t>ny</w:t>
      </w:r>
      <w:r w:rsidR="007F5CE1" w:rsidRPr="00DA2B0A">
        <w:t>e</w:t>
      </w:r>
      <w:r w:rsidR="007F5CE1" w:rsidRPr="00DA2B0A">
        <w:rPr>
          <w:color w:val="000000" w:themeColor="text1"/>
          <w:spacing w:val="-20"/>
          <w:w w:val="1"/>
        </w:rPr>
        <w:t>i</w:t>
      </w:r>
      <w:r w:rsidRPr="00DA2B0A">
        <w:t>bar dis</w:t>
      </w:r>
      <w:r w:rsidR="007F5CE1" w:rsidRPr="00DA2B0A">
        <w:t>e</w:t>
      </w:r>
      <w:r w:rsidR="007F5CE1" w:rsidRPr="00DA2B0A">
        <w:rPr>
          <w:color w:val="000000" w:themeColor="text1"/>
          <w:spacing w:val="-20"/>
          <w:w w:val="1"/>
        </w:rPr>
        <w:t>i</w:t>
      </w:r>
      <w:r w:rsidRPr="00DA2B0A">
        <w:t>kitar garis diagonal dan m</w:t>
      </w:r>
      <w:r w:rsidR="007F5CE1" w:rsidRPr="00DA2B0A">
        <w:t>e</w:t>
      </w:r>
      <w:r w:rsidR="007F5CE1" w:rsidRPr="00DA2B0A">
        <w:rPr>
          <w:color w:val="000000" w:themeColor="text1"/>
          <w:spacing w:val="-20"/>
          <w:w w:val="1"/>
        </w:rPr>
        <w:t>i</w:t>
      </w:r>
      <w:r w:rsidRPr="00DA2B0A">
        <w:t>ngik</w:t>
      </w:r>
      <w:r w:rsidR="007F5CE1" w:rsidRPr="00DA2B0A">
        <w:t>u</w:t>
      </w:r>
      <w:r w:rsidR="007F5CE1" w:rsidRPr="00DA2B0A">
        <w:rPr>
          <w:color w:val="000000" w:themeColor="text1"/>
          <w:spacing w:val="-20"/>
          <w:w w:val="1"/>
        </w:rPr>
        <w:t>i</w:t>
      </w:r>
      <w:r w:rsidRPr="00DA2B0A">
        <w:t>ti arah garis diagonal, maka dapat disimp</w:t>
      </w:r>
      <w:r w:rsidR="007F5CE1" w:rsidRPr="00DA2B0A">
        <w:t>u</w:t>
      </w:r>
      <w:r w:rsidR="007F5CE1" w:rsidRPr="00DA2B0A">
        <w:rPr>
          <w:color w:val="000000" w:themeColor="text1"/>
          <w:spacing w:val="-20"/>
          <w:w w:val="1"/>
        </w:rPr>
        <w:t>i</w:t>
      </w:r>
      <w:r w:rsidRPr="00DA2B0A">
        <w:t>lkan bahwa data b</w:t>
      </w:r>
      <w:r w:rsidR="007F5CE1" w:rsidRPr="00DA2B0A">
        <w:t>e</w:t>
      </w:r>
      <w:r w:rsidR="007F5CE1" w:rsidRPr="00DA2B0A">
        <w:rPr>
          <w:color w:val="000000" w:themeColor="text1"/>
          <w:spacing w:val="-20"/>
          <w:w w:val="1"/>
        </w:rPr>
        <w:t>i</w:t>
      </w:r>
      <w:r w:rsidRPr="00DA2B0A">
        <w:t>rdistrib</w:t>
      </w:r>
      <w:r w:rsidR="007F5CE1" w:rsidRPr="00DA2B0A">
        <w:t>u</w:t>
      </w:r>
      <w:r w:rsidR="007F5CE1" w:rsidRPr="00DA2B0A">
        <w:rPr>
          <w:color w:val="000000" w:themeColor="text1"/>
          <w:spacing w:val="-20"/>
          <w:w w:val="1"/>
        </w:rPr>
        <w:t>i</w:t>
      </w:r>
      <w:r w:rsidRPr="00DA2B0A">
        <w:t>si normal.</w:t>
      </w:r>
    </w:p>
    <w:p w14:paraId="17939636" w14:textId="77777777" w:rsidR="00D53D5C" w:rsidRPr="00DA2B0A" w:rsidRDefault="00D53D5C" w:rsidP="00DA2B0A">
      <w:pPr>
        <w:autoSpaceDE w:val="0"/>
        <w:autoSpaceDN w:val="0"/>
        <w:adjustRightInd w:val="0"/>
        <w:rPr>
          <w:lang w:val="id-ID"/>
        </w:rPr>
      </w:pPr>
    </w:p>
    <w:p w14:paraId="13F64B6B" w14:textId="77777777" w:rsidR="00D53D5C" w:rsidRPr="00DA2B0A" w:rsidRDefault="00D53D5C" w:rsidP="00DA2B0A">
      <w:pPr>
        <w:jc w:val="both"/>
        <w:rPr>
          <w:lang w:val="id-ID"/>
        </w:rPr>
      </w:pPr>
      <w:bookmarkStart w:id="16" w:name="_Hlk11921978"/>
      <w:bookmarkStart w:id="17" w:name="_Hlk981629"/>
      <w:bookmarkEnd w:id="12"/>
    </w:p>
    <w:p w14:paraId="6AB80B61" w14:textId="6925AA9E" w:rsidR="00D53D5C" w:rsidRPr="00DA2B0A" w:rsidRDefault="00D53D5C" w:rsidP="00DA2B0A">
      <w:pPr>
        <w:tabs>
          <w:tab w:val="left" w:pos="709"/>
        </w:tabs>
        <w:jc w:val="both"/>
        <w:rPr>
          <w:b/>
          <w:lang w:val="id-ID"/>
        </w:rPr>
      </w:pPr>
      <w:bookmarkStart w:id="18" w:name="_Toc171224200"/>
      <w:r w:rsidRPr="00DA2B0A">
        <w:rPr>
          <w:b/>
        </w:rPr>
        <w:lastRenderedPageBreak/>
        <w:t>Hasil Uji Multikolinieritas</w:t>
      </w:r>
      <w:bookmarkEnd w:id="18"/>
      <w:r w:rsidRPr="00DA2B0A">
        <w:rPr>
          <w:b/>
        </w:rPr>
        <w:tab/>
      </w:r>
    </w:p>
    <w:p w14:paraId="650F7119" w14:textId="77777777" w:rsidR="00DA2B0A" w:rsidRDefault="00DA2B0A" w:rsidP="00DA2B0A">
      <w:pPr>
        <w:pStyle w:val="Caption"/>
        <w:keepNext/>
        <w:spacing w:before="0" w:after="0"/>
        <w:rPr>
          <w:sz w:val="24"/>
          <w:szCs w:val="24"/>
          <w:lang w:val="id-ID"/>
        </w:rPr>
      </w:pPr>
      <w:bookmarkStart w:id="19" w:name="_Toc92716700"/>
      <w:bookmarkStart w:id="20" w:name="_Toc98700993"/>
      <w:bookmarkEnd w:id="16"/>
      <w:bookmarkEnd w:id="17"/>
    </w:p>
    <w:p w14:paraId="31997B54" w14:textId="77777777" w:rsidR="00D53D5C" w:rsidRPr="00DA2B0A" w:rsidRDefault="00D53D5C" w:rsidP="00DA2B0A">
      <w:pPr>
        <w:pStyle w:val="Caption"/>
        <w:keepNext/>
        <w:spacing w:before="0" w:after="0"/>
        <w:rPr>
          <w:sz w:val="24"/>
          <w:szCs w:val="24"/>
          <w:lang w:val="id-ID"/>
        </w:rPr>
      </w:pPr>
      <w:r w:rsidRPr="00DA2B0A">
        <w:rPr>
          <w:sz w:val="24"/>
          <w:szCs w:val="24"/>
        </w:rPr>
        <w:t xml:space="preserve">Tabel </w:t>
      </w:r>
      <w:r w:rsidRPr="00DA2B0A">
        <w:rPr>
          <w:sz w:val="24"/>
          <w:szCs w:val="24"/>
          <w:lang w:val="id-ID"/>
        </w:rPr>
        <w:t>3. Hasil Uji Multikolinieritas</w:t>
      </w:r>
      <w:bookmarkEnd w:id="19"/>
      <w:bookmarkEnd w:id="2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
        <w:gridCol w:w="1478"/>
        <w:gridCol w:w="1243"/>
        <w:gridCol w:w="768"/>
      </w:tblGrid>
      <w:tr w:rsidR="00D53D5C" w:rsidRPr="00DA2B0A" w14:paraId="3B3EF061" w14:textId="77777777" w:rsidTr="00DA2B0A">
        <w:trPr>
          <w:jc w:val="center"/>
        </w:trPr>
        <w:tc>
          <w:tcPr>
            <w:tcW w:w="1814" w:type="dxa"/>
            <w:gridSpan w:val="2"/>
            <w:vMerge w:val="restart"/>
          </w:tcPr>
          <w:p w14:paraId="681D1F5A" w14:textId="77777777" w:rsidR="00D53D5C" w:rsidRPr="00DA2B0A" w:rsidRDefault="00D53D5C" w:rsidP="00DA2B0A">
            <w:pPr>
              <w:jc w:val="center"/>
              <w:rPr>
                <w:b/>
              </w:rPr>
            </w:pPr>
          </w:p>
          <w:p w14:paraId="4048B7BB" w14:textId="77777777" w:rsidR="00D53D5C" w:rsidRPr="00DA2B0A" w:rsidRDefault="00D53D5C" w:rsidP="00DA2B0A">
            <w:pPr>
              <w:rPr>
                <w:b/>
              </w:rPr>
            </w:pPr>
            <w:r w:rsidRPr="00DA2B0A">
              <w:rPr>
                <w:b/>
              </w:rPr>
              <w:t>Model</w:t>
            </w:r>
          </w:p>
        </w:tc>
        <w:tc>
          <w:tcPr>
            <w:tcW w:w="2011" w:type="dxa"/>
            <w:gridSpan w:val="2"/>
          </w:tcPr>
          <w:p w14:paraId="40BD5A53" w14:textId="77777777" w:rsidR="00D53D5C" w:rsidRPr="00DA2B0A" w:rsidRDefault="00D53D5C" w:rsidP="00DA2B0A">
            <w:pPr>
              <w:rPr>
                <w:b/>
              </w:rPr>
            </w:pPr>
            <w:r w:rsidRPr="00DA2B0A">
              <w:rPr>
                <w:b/>
              </w:rPr>
              <w:t>Collinearity</w:t>
            </w:r>
            <w:r w:rsidRPr="00DA2B0A">
              <w:rPr>
                <w:b/>
                <w:lang w:val="id-ID"/>
              </w:rPr>
              <w:t xml:space="preserve"> </w:t>
            </w:r>
            <w:r w:rsidRPr="00DA2B0A">
              <w:rPr>
                <w:b/>
              </w:rPr>
              <w:t>Statistic</w:t>
            </w:r>
          </w:p>
        </w:tc>
      </w:tr>
      <w:tr w:rsidR="00D53D5C" w:rsidRPr="00DA2B0A" w14:paraId="2186949D" w14:textId="77777777" w:rsidTr="00DA2B0A">
        <w:trPr>
          <w:jc w:val="center"/>
        </w:trPr>
        <w:tc>
          <w:tcPr>
            <w:tcW w:w="1814" w:type="dxa"/>
            <w:gridSpan w:val="2"/>
            <w:vMerge/>
          </w:tcPr>
          <w:p w14:paraId="789884FD" w14:textId="77777777" w:rsidR="00D53D5C" w:rsidRPr="00DA2B0A" w:rsidRDefault="00D53D5C" w:rsidP="00DA2B0A">
            <w:pPr>
              <w:rPr>
                <w:b/>
              </w:rPr>
            </w:pPr>
          </w:p>
        </w:tc>
        <w:tc>
          <w:tcPr>
            <w:tcW w:w="1243" w:type="dxa"/>
          </w:tcPr>
          <w:p w14:paraId="0E32D041" w14:textId="77777777" w:rsidR="00D53D5C" w:rsidRPr="00DA2B0A" w:rsidRDefault="00D53D5C" w:rsidP="00DA2B0A">
            <w:pPr>
              <w:rPr>
                <w:b/>
              </w:rPr>
            </w:pPr>
            <w:r w:rsidRPr="00DA2B0A">
              <w:rPr>
                <w:b/>
              </w:rPr>
              <w:t>Tolerance</w:t>
            </w:r>
          </w:p>
        </w:tc>
        <w:tc>
          <w:tcPr>
            <w:tcW w:w="768" w:type="dxa"/>
          </w:tcPr>
          <w:p w14:paraId="4E6C0848" w14:textId="77777777" w:rsidR="00D53D5C" w:rsidRPr="00DA2B0A" w:rsidRDefault="00D53D5C" w:rsidP="00DA2B0A">
            <w:pPr>
              <w:rPr>
                <w:b/>
              </w:rPr>
            </w:pPr>
            <w:r w:rsidRPr="00DA2B0A">
              <w:rPr>
                <w:b/>
              </w:rPr>
              <w:t>VIF</w:t>
            </w:r>
          </w:p>
        </w:tc>
      </w:tr>
      <w:tr w:rsidR="00D53D5C" w:rsidRPr="00DA2B0A" w14:paraId="21FFC244" w14:textId="77777777" w:rsidTr="00DA2B0A">
        <w:trPr>
          <w:jc w:val="center"/>
        </w:trPr>
        <w:tc>
          <w:tcPr>
            <w:tcW w:w="336" w:type="dxa"/>
            <w:vMerge w:val="restart"/>
          </w:tcPr>
          <w:p w14:paraId="43001870" w14:textId="77777777" w:rsidR="00D53D5C" w:rsidRPr="00DA2B0A" w:rsidRDefault="00D53D5C" w:rsidP="00DA2B0A">
            <w:r w:rsidRPr="00DA2B0A">
              <w:t>1</w:t>
            </w:r>
          </w:p>
        </w:tc>
        <w:tc>
          <w:tcPr>
            <w:tcW w:w="1478" w:type="dxa"/>
          </w:tcPr>
          <w:p w14:paraId="75B64C83" w14:textId="77777777" w:rsidR="00D53D5C" w:rsidRPr="00DA2B0A" w:rsidRDefault="00D53D5C" w:rsidP="00DA2B0A">
            <w:r w:rsidRPr="00DA2B0A">
              <w:t xml:space="preserve">Profitabilitas </w:t>
            </w:r>
          </w:p>
        </w:tc>
        <w:tc>
          <w:tcPr>
            <w:tcW w:w="1243" w:type="dxa"/>
          </w:tcPr>
          <w:p w14:paraId="6DA236E5" w14:textId="77777777" w:rsidR="00D53D5C" w:rsidRPr="00DA2B0A" w:rsidRDefault="00D53D5C" w:rsidP="00DA2B0A">
            <w:r w:rsidRPr="00DA2B0A">
              <w:t>.793</w:t>
            </w:r>
          </w:p>
        </w:tc>
        <w:tc>
          <w:tcPr>
            <w:tcW w:w="768" w:type="dxa"/>
          </w:tcPr>
          <w:p w14:paraId="0320F265" w14:textId="77777777" w:rsidR="00D53D5C" w:rsidRPr="00DA2B0A" w:rsidRDefault="00D53D5C" w:rsidP="00DA2B0A">
            <w:r w:rsidRPr="00DA2B0A">
              <w:t>1,261</w:t>
            </w:r>
          </w:p>
        </w:tc>
      </w:tr>
      <w:tr w:rsidR="00D53D5C" w:rsidRPr="00DA2B0A" w14:paraId="102DF072" w14:textId="77777777" w:rsidTr="00DA2B0A">
        <w:trPr>
          <w:jc w:val="center"/>
        </w:trPr>
        <w:tc>
          <w:tcPr>
            <w:tcW w:w="336" w:type="dxa"/>
            <w:vMerge/>
          </w:tcPr>
          <w:p w14:paraId="6BCC7FAC" w14:textId="77777777" w:rsidR="00D53D5C" w:rsidRPr="00DA2B0A" w:rsidRDefault="00D53D5C" w:rsidP="00DA2B0A"/>
        </w:tc>
        <w:tc>
          <w:tcPr>
            <w:tcW w:w="1478" w:type="dxa"/>
          </w:tcPr>
          <w:p w14:paraId="1F4AD994" w14:textId="76644FAC" w:rsidR="00D53D5C" w:rsidRPr="00DA2B0A" w:rsidRDefault="00D53D5C" w:rsidP="00DA2B0A">
            <w:r w:rsidRPr="00DA2B0A">
              <w:t>L</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v</w:t>
            </w:r>
            <w:r w:rsidR="007F5CE1" w:rsidRPr="00DA2B0A">
              <w:t>e</w:t>
            </w:r>
            <w:r w:rsidR="007F5CE1" w:rsidRPr="00DA2B0A">
              <w:rPr>
                <w:color w:val="000000" w:themeColor="text1"/>
                <w:spacing w:val="-20"/>
                <w:w w:val="1"/>
              </w:rPr>
              <w:t>i</w:t>
            </w:r>
            <w:r w:rsidRPr="00DA2B0A">
              <w:t>rag</w:t>
            </w:r>
            <w:r w:rsidR="007F5CE1" w:rsidRPr="00DA2B0A">
              <w:t>e</w:t>
            </w:r>
            <w:r w:rsidR="007F5CE1" w:rsidRPr="00DA2B0A">
              <w:rPr>
                <w:color w:val="000000" w:themeColor="text1"/>
                <w:spacing w:val="-20"/>
                <w:w w:val="1"/>
              </w:rPr>
              <w:t>i</w:t>
            </w:r>
          </w:p>
        </w:tc>
        <w:tc>
          <w:tcPr>
            <w:tcW w:w="1243" w:type="dxa"/>
          </w:tcPr>
          <w:p w14:paraId="1589D26B" w14:textId="77777777" w:rsidR="00D53D5C" w:rsidRPr="00DA2B0A" w:rsidRDefault="00D53D5C" w:rsidP="00DA2B0A">
            <w:r w:rsidRPr="00DA2B0A">
              <w:t>.805</w:t>
            </w:r>
          </w:p>
        </w:tc>
        <w:tc>
          <w:tcPr>
            <w:tcW w:w="768" w:type="dxa"/>
          </w:tcPr>
          <w:p w14:paraId="635A0991" w14:textId="77777777" w:rsidR="00D53D5C" w:rsidRPr="00DA2B0A" w:rsidRDefault="00D53D5C" w:rsidP="00DA2B0A">
            <w:r w:rsidRPr="00DA2B0A">
              <w:t>1,242</w:t>
            </w:r>
          </w:p>
        </w:tc>
      </w:tr>
      <w:tr w:rsidR="00D53D5C" w:rsidRPr="00DA2B0A" w14:paraId="697F3D94" w14:textId="77777777" w:rsidTr="00DA2B0A">
        <w:trPr>
          <w:jc w:val="center"/>
        </w:trPr>
        <w:tc>
          <w:tcPr>
            <w:tcW w:w="336" w:type="dxa"/>
            <w:vMerge/>
          </w:tcPr>
          <w:p w14:paraId="4D6E070D" w14:textId="77777777" w:rsidR="00D53D5C" w:rsidRPr="00DA2B0A" w:rsidRDefault="00D53D5C" w:rsidP="00DA2B0A"/>
        </w:tc>
        <w:tc>
          <w:tcPr>
            <w:tcW w:w="1478" w:type="dxa"/>
          </w:tcPr>
          <w:p w14:paraId="11115C10" w14:textId="2DD5C557" w:rsidR="00D53D5C" w:rsidRPr="00DA2B0A" w:rsidRDefault="00D53D5C" w:rsidP="00DA2B0A">
            <w:r w:rsidRPr="00DA2B0A">
              <w:t>Fix Ass</w:t>
            </w:r>
            <w:r w:rsidR="007F5CE1" w:rsidRPr="00DA2B0A">
              <w:t>e</w:t>
            </w:r>
            <w:r w:rsidR="007F5CE1" w:rsidRPr="00DA2B0A">
              <w:rPr>
                <w:color w:val="000000" w:themeColor="text1"/>
                <w:spacing w:val="-20"/>
                <w:w w:val="1"/>
              </w:rPr>
              <w:t>i</w:t>
            </w:r>
            <w:r w:rsidRPr="00DA2B0A">
              <w:t>t</w:t>
            </w:r>
          </w:p>
        </w:tc>
        <w:tc>
          <w:tcPr>
            <w:tcW w:w="1243" w:type="dxa"/>
          </w:tcPr>
          <w:p w14:paraId="62057939" w14:textId="77777777" w:rsidR="00D53D5C" w:rsidRPr="00DA2B0A" w:rsidRDefault="00D53D5C" w:rsidP="00DA2B0A">
            <w:r w:rsidRPr="00DA2B0A">
              <w:t>.782</w:t>
            </w:r>
          </w:p>
        </w:tc>
        <w:tc>
          <w:tcPr>
            <w:tcW w:w="768" w:type="dxa"/>
          </w:tcPr>
          <w:p w14:paraId="07086E61" w14:textId="77777777" w:rsidR="00D53D5C" w:rsidRPr="00DA2B0A" w:rsidRDefault="00D53D5C" w:rsidP="00DA2B0A">
            <w:r w:rsidRPr="00DA2B0A">
              <w:t>1,278</w:t>
            </w:r>
          </w:p>
        </w:tc>
      </w:tr>
      <w:tr w:rsidR="00D53D5C" w:rsidRPr="00DA2B0A" w14:paraId="62AD11BA" w14:textId="77777777" w:rsidTr="00DA2B0A">
        <w:trPr>
          <w:jc w:val="center"/>
        </w:trPr>
        <w:tc>
          <w:tcPr>
            <w:tcW w:w="336" w:type="dxa"/>
            <w:vMerge/>
          </w:tcPr>
          <w:p w14:paraId="516A3566" w14:textId="77777777" w:rsidR="00D53D5C" w:rsidRPr="00DA2B0A" w:rsidRDefault="00D53D5C" w:rsidP="00DA2B0A"/>
        </w:tc>
        <w:tc>
          <w:tcPr>
            <w:tcW w:w="1478" w:type="dxa"/>
          </w:tcPr>
          <w:p w14:paraId="728F73B3" w14:textId="10BA6D8E" w:rsidR="00D53D5C" w:rsidRPr="00DA2B0A" w:rsidRDefault="00D53D5C" w:rsidP="00DA2B0A">
            <w:r w:rsidRPr="00DA2B0A">
              <w:t>Inv</w:t>
            </w:r>
            <w:r w:rsidR="007F5CE1" w:rsidRPr="00DA2B0A">
              <w:t>e</w:t>
            </w:r>
            <w:r w:rsidR="007F5CE1" w:rsidRPr="00DA2B0A">
              <w:rPr>
                <w:color w:val="000000" w:themeColor="text1"/>
                <w:spacing w:val="-20"/>
                <w:w w:val="1"/>
              </w:rPr>
              <w:t>i</w:t>
            </w:r>
            <w:r w:rsidRPr="00DA2B0A">
              <w:t>ntory</w:t>
            </w:r>
          </w:p>
        </w:tc>
        <w:tc>
          <w:tcPr>
            <w:tcW w:w="1243" w:type="dxa"/>
          </w:tcPr>
          <w:p w14:paraId="04569E94" w14:textId="77777777" w:rsidR="00D53D5C" w:rsidRPr="00DA2B0A" w:rsidRDefault="00D53D5C" w:rsidP="00DA2B0A">
            <w:r w:rsidRPr="00DA2B0A">
              <w:t>.800</w:t>
            </w:r>
          </w:p>
        </w:tc>
        <w:tc>
          <w:tcPr>
            <w:tcW w:w="768" w:type="dxa"/>
          </w:tcPr>
          <w:p w14:paraId="0A0E53AF" w14:textId="77777777" w:rsidR="00D53D5C" w:rsidRPr="00DA2B0A" w:rsidRDefault="00D53D5C" w:rsidP="00DA2B0A">
            <w:r w:rsidRPr="00DA2B0A">
              <w:t>1,251</w:t>
            </w:r>
          </w:p>
        </w:tc>
      </w:tr>
    </w:tbl>
    <w:p w14:paraId="248DEC68" w14:textId="77BE2499" w:rsidR="00D53D5C" w:rsidRPr="00DA2B0A" w:rsidRDefault="00DA2B0A" w:rsidP="00DA2B0A">
      <w:pPr>
        <w:autoSpaceDE w:val="0"/>
        <w:autoSpaceDN w:val="0"/>
        <w:adjustRightInd w:val="0"/>
      </w:pPr>
      <w:bookmarkStart w:id="21" w:name="_Hlk11922348"/>
      <w:r w:rsidRPr="00DA2B0A">
        <w:rPr>
          <w:b/>
          <w:sz w:val="20"/>
        </w:rPr>
        <w:t>Su</w:t>
      </w:r>
      <w:r w:rsidRPr="00DA2B0A">
        <w:rPr>
          <w:b/>
          <w:color w:val="000000" w:themeColor="text1"/>
          <w:spacing w:val="-20"/>
          <w:w w:val="1"/>
          <w:sz w:val="20"/>
        </w:rPr>
        <w:t>ii</w:t>
      </w:r>
      <w:r w:rsidRPr="00DA2B0A">
        <w:rPr>
          <w:b/>
          <w:sz w:val="20"/>
        </w:rPr>
        <w:t>mbe</w:t>
      </w:r>
      <w:r w:rsidRPr="00DA2B0A">
        <w:rPr>
          <w:b/>
          <w:color w:val="000000" w:themeColor="text1"/>
          <w:spacing w:val="-20"/>
          <w:w w:val="1"/>
          <w:sz w:val="20"/>
        </w:rPr>
        <w:t>ii</w:t>
      </w:r>
      <w:r w:rsidRPr="00DA2B0A">
        <w:rPr>
          <w:b/>
          <w:sz w:val="20"/>
        </w:rPr>
        <w:t>r :</w:t>
      </w:r>
      <w:r w:rsidRPr="00DA2B0A">
        <w:rPr>
          <w:sz w:val="20"/>
        </w:rPr>
        <w:t xml:space="preserve">  </w:t>
      </w:r>
      <w:r w:rsidRPr="00DA2B0A">
        <w:rPr>
          <w:i/>
          <w:sz w:val="20"/>
          <w:lang w:val="id-ID"/>
        </w:rPr>
        <w:t xml:space="preserve">Data </w:t>
      </w:r>
      <w:r w:rsidRPr="00DA2B0A">
        <w:rPr>
          <w:i/>
          <w:sz w:val="20"/>
        </w:rPr>
        <w:t xml:space="preserve">Olahan SPSS 26 </w:t>
      </w:r>
      <w:r w:rsidRPr="00DA2B0A">
        <w:rPr>
          <w:i/>
          <w:sz w:val="20"/>
          <w:lang w:val="id-ID"/>
        </w:rPr>
        <w:t xml:space="preserve"> (202</w:t>
      </w:r>
      <w:r w:rsidRPr="00DA2B0A">
        <w:rPr>
          <w:i/>
          <w:sz w:val="20"/>
        </w:rPr>
        <w:t>4</w:t>
      </w:r>
      <w:r w:rsidRPr="00DA2B0A">
        <w:rPr>
          <w:i/>
          <w:sz w:val="20"/>
          <w:lang w:val="id-ID"/>
        </w:rPr>
        <w:t>)</w:t>
      </w:r>
    </w:p>
    <w:bookmarkEnd w:id="21"/>
    <w:p w14:paraId="73B31178" w14:textId="77777777" w:rsidR="00D53D5C" w:rsidRPr="00DA2B0A" w:rsidRDefault="00D53D5C" w:rsidP="00DA2B0A">
      <w:pPr>
        <w:jc w:val="both"/>
      </w:pPr>
    </w:p>
    <w:p w14:paraId="4558D3F2" w14:textId="3BDE5D80" w:rsidR="00D53D5C" w:rsidRDefault="00D53D5C" w:rsidP="00DA2B0A">
      <w:pPr>
        <w:tabs>
          <w:tab w:val="left" w:pos="709"/>
        </w:tabs>
        <w:jc w:val="both"/>
        <w:rPr>
          <w:b/>
          <w:lang w:val="id-ID"/>
        </w:rPr>
      </w:pPr>
      <w:r w:rsidRPr="00DA2B0A">
        <w:rPr>
          <w:b/>
          <w:lang w:val="id-ID"/>
        </w:rPr>
        <w:t xml:space="preserve">Hasil </w:t>
      </w:r>
      <w:r w:rsidRPr="00DA2B0A">
        <w:rPr>
          <w:b/>
        </w:rPr>
        <w:t>Uji heterokedastisitas</w:t>
      </w:r>
    </w:p>
    <w:p w14:paraId="5E126A2C" w14:textId="77777777" w:rsidR="00DA2B0A" w:rsidRPr="00DA2B0A" w:rsidRDefault="00DA2B0A" w:rsidP="00DA2B0A">
      <w:pPr>
        <w:tabs>
          <w:tab w:val="left" w:pos="709"/>
        </w:tabs>
        <w:jc w:val="both"/>
        <w:rPr>
          <w:b/>
          <w:lang w:val="id-ID"/>
        </w:rPr>
      </w:pPr>
    </w:p>
    <w:p w14:paraId="3C88B29E" w14:textId="77777777" w:rsidR="00D53D5C" w:rsidRDefault="00D53D5C" w:rsidP="00DA2B0A">
      <w:pPr>
        <w:autoSpaceDE w:val="0"/>
        <w:autoSpaceDN w:val="0"/>
        <w:adjustRightInd w:val="0"/>
        <w:jc w:val="center"/>
        <w:rPr>
          <w:b/>
          <w:lang w:val="id-ID"/>
        </w:rPr>
      </w:pPr>
      <w:bookmarkStart w:id="22" w:name="_Toc92748041"/>
      <w:r w:rsidRPr="00DA2B0A">
        <w:rPr>
          <w:b/>
        </w:rPr>
        <w:t>Gambar</w:t>
      </w:r>
      <w:r w:rsidRPr="00DA2B0A">
        <w:rPr>
          <w:b/>
          <w:lang w:val="id-ID"/>
        </w:rPr>
        <w:t xml:space="preserve"> </w:t>
      </w:r>
      <w:r w:rsidRPr="00DA2B0A">
        <w:rPr>
          <w:b/>
        </w:rPr>
        <w:t>2. Scatterplot</w:t>
      </w:r>
    </w:p>
    <w:p w14:paraId="2FCC8744" w14:textId="546DFBFE" w:rsidR="00DA2B0A" w:rsidRPr="00DA2B0A" w:rsidRDefault="00DA2B0A" w:rsidP="00DA2B0A">
      <w:pPr>
        <w:autoSpaceDE w:val="0"/>
        <w:autoSpaceDN w:val="0"/>
        <w:adjustRightInd w:val="0"/>
        <w:jc w:val="center"/>
        <w:rPr>
          <w:b/>
          <w:noProof/>
          <w:lang w:val="id-ID" w:eastAsia="id-ID"/>
        </w:rPr>
      </w:pPr>
      <w:r w:rsidRPr="00DA2B0A">
        <w:rPr>
          <w:noProof/>
          <w:lang w:val="id-ID" w:eastAsia="id-ID"/>
        </w:rPr>
        <w:drawing>
          <wp:inline distT="0" distB="0" distL="0" distR="0" wp14:anchorId="1A691345" wp14:editId="4C15094B">
            <wp:extent cx="1962150" cy="114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4).png"/>
                    <pic:cNvPicPr/>
                  </pic:nvPicPr>
                  <pic:blipFill rotWithShape="1">
                    <a:blip r:embed="rId18">
                      <a:extLst>
                        <a:ext uri="{28A0092B-C50C-407E-A947-70E740481C1C}">
                          <a14:useLocalDpi xmlns:a14="http://schemas.microsoft.com/office/drawing/2010/main" val="0"/>
                        </a:ext>
                      </a:extLst>
                    </a:blip>
                    <a:srcRect l="8013" t="25656" r="58974" b="40137"/>
                    <a:stretch/>
                  </pic:blipFill>
                  <pic:spPr bwMode="auto">
                    <a:xfrm>
                      <a:off x="0" y="0"/>
                      <a:ext cx="1962150" cy="1143000"/>
                    </a:xfrm>
                    <a:prstGeom prst="rect">
                      <a:avLst/>
                    </a:prstGeom>
                    <a:ln>
                      <a:noFill/>
                    </a:ln>
                    <a:extLst>
                      <a:ext uri="{53640926-AAD7-44D8-BBD7-CCE9431645EC}">
                        <a14:shadowObscured xmlns:a14="http://schemas.microsoft.com/office/drawing/2010/main"/>
                      </a:ext>
                    </a:extLst>
                  </pic:spPr>
                </pic:pic>
              </a:graphicData>
            </a:graphic>
          </wp:inline>
        </w:drawing>
      </w:r>
    </w:p>
    <w:p w14:paraId="63393522" w14:textId="47353C61" w:rsidR="00D53D5C" w:rsidRDefault="00DA2B0A" w:rsidP="00DA2B0A">
      <w:pPr>
        <w:autoSpaceDE w:val="0"/>
        <w:autoSpaceDN w:val="0"/>
        <w:adjustRightInd w:val="0"/>
        <w:jc w:val="both"/>
        <w:rPr>
          <w:i/>
          <w:sz w:val="20"/>
          <w:lang w:val="id-ID"/>
        </w:rPr>
      </w:pPr>
      <w:r w:rsidRPr="00DA2B0A">
        <w:rPr>
          <w:b/>
          <w:sz w:val="20"/>
        </w:rPr>
        <w:t>Su</w:t>
      </w:r>
      <w:r w:rsidRPr="00DA2B0A">
        <w:rPr>
          <w:b/>
          <w:color w:val="000000" w:themeColor="text1"/>
          <w:spacing w:val="-20"/>
          <w:w w:val="1"/>
          <w:sz w:val="20"/>
        </w:rPr>
        <w:t>ii</w:t>
      </w:r>
      <w:r w:rsidRPr="00DA2B0A">
        <w:rPr>
          <w:b/>
          <w:sz w:val="20"/>
        </w:rPr>
        <w:t>mbe</w:t>
      </w:r>
      <w:r w:rsidRPr="00DA2B0A">
        <w:rPr>
          <w:b/>
          <w:color w:val="000000" w:themeColor="text1"/>
          <w:spacing w:val="-20"/>
          <w:w w:val="1"/>
          <w:sz w:val="20"/>
        </w:rPr>
        <w:t>ii</w:t>
      </w:r>
      <w:r w:rsidRPr="00DA2B0A">
        <w:rPr>
          <w:b/>
          <w:sz w:val="20"/>
        </w:rPr>
        <w:t>r :</w:t>
      </w:r>
      <w:r w:rsidRPr="00DA2B0A">
        <w:rPr>
          <w:sz w:val="20"/>
        </w:rPr>
        <w:t xml:space="preserve">  </w:t>
      </w:r>
      <w:r w:rsidRPr="00DA2B0A">
        <w:rPr>
          <w:i/>
          <w:sz w:val="20"/>
          <w:lang w:val="id-ID"/>
        </w:rPr>
        <w:t xml:space="preserve">Data </w:t>
      </w:r>
      <w:r w:rsidRPr="00DA2B0A">
        <w:rPr>
          <w:i/>
          <w:sz w:val="20"/>
        </w:rPr>
        <w:t xml:space="preserve">Olahan SPSS 26 </w:t>
      </w:r>
      <w:r w:rsidRPr="00DA2B0A">
        <w:rPr>
          <w:i/>
          <w:sz w:val="20"/>
          <w:lang w:val="id-ID"/>
        </w:rPr>
        <w:t xml:space="preserve"> (202</w:t>
      </w:r>
      <w:r w:rsidRPr="00DA2B0A">
        <w:rPr>
          <w:i/>
          <w:sz w:val="20"/>
        </w:rPr>
        <w:t>4</w:t>
      </w:r>
      <w:r w:rsidRPr="00DA2B0A">
        <w:rPr>
          <w:i/>
          <w:sz w:val="20"/>
          <w:lang w:val="id-ID"/>
        </w:rPr>
        <w:t>)</w:t>
      </w:r>
    </w:p>
    <w:p w14:paraId="7F681CF3" w14:textId="77777777" w:rsidR="00DA2B0A" w:rsidRDefault="00DA2B0A" w:rsidP="00DA2B0A">
      <w:pPr>
        <w:ind w:firstLine="567"/>
        <w:jc w:val="both"/>
        <w:rPr>
          <w:lang w:val="id-ID"/>
        </w:rPr>
      </w:pPr>
    </w:p>
    <w:p w14:paraId="24B83C1C" w14:textId="11F5051D" w:rsidR="00D53D5C" w:rsidRPr="00DA2B0A" w:rsidRDefault="00D53D5C" w:rsidP="00DA2B0A">
      <w:pPr>
        <w:ind w:firstLine="567"/>
        <w:jc w:val="both"/>
        <w:rPr>
          <w:lang w:val="id-ID"/>
        </w:rPr>
      </w:pPr>
      <w:r w:rsidRPr="00DA2B0A">
        <w:t>B</w:t>
      </w:r>
      <w:r w:rsidR="007F5CE1" w:rsidRPr="00DA2B0A">
        <w:t>e</w:t>
      </w:r>
      <w:r w:rsidR="007F5CE1" w:rsidRPr="00DA2B0A">
        <w:rPr>
          <w:color w:val="000000" w:themeColor="text1"/>
          <w:spacing w:val="-20"/>
          <w:w w:val="1"/>
        </w:rPr>
        <w:t>i</w:t>
      </w:r>
      <w:r w:rsidRPr="00DA2B0A">
        <w:t xml:space="preserve">rdasarkan </w:t>
      </w:r>
      <w:r w:rsidR="007F5CE1" w:rsidRPr="00DA2B0A">
        <w:t>u</w:t>
      </w:r>
      <w:r w:rsidR="007F5CE1" w:rsidRPr="00DA2B0A">
        <w:rPr>
          <w:color w:val="000000" w:themeColor="text1"/>
          <w:spacing w:val="-20"/>
          <w:w w:val="1"/>
        </w:rPr>
        <w:t>i</w:t>
      </w:r>
      <w:r w:rsidRPr="00DA2B0A">
        <w:t>ji as</w:t>
      </w:r>
      <w:r w:rsidR="007F5CE1" w:rsidRPr="00DA2B0A">
        <w:t>u</w:t>
      </w:r>
      <w:r w:rsidR="007F5CE1" w:rsidRPr="00DA2B0A">
        <w:rPr>
          <w:color w:val="000000" w:themeColor="text1"/>
          <w:spacing w:val="-20"/>
          <w:w w:val="1"/>
        </w:rPr>
        <w:t>i</w:t>
      </w:r>
      <w:r w:rsidRPr="00DA2B0A">
        <w:t>msi klasik yang t</w:t>
      </w:r>
      <w:r w:rsidR="007F5CE1" w:rsidRPr="00DA2B0A">
        <w:t>e</w:t>
      </w:r>
      <w:r w:rsidR="007F5CE1" w:rsidRPr="00DA2B0A">
        <w:rPr>
          <w:color w:val="000000" w:themeColor="text1"/>
          <w:spacing w:val="-20"/>
          <w:w w:val="1"/>
        </w:rPr>
        <w:t>i</w:t>
      </w:r>
      <w:r w:rsidRPr="00DA2B0A">
        <w:t>lah dilak</w:t>
      </w:r>
      <w:r w:rsidR="007F5CE1" w:rsidRPr="00DA2B0A">
        <w:t>u</w:t>
      </w:r>
      <w:r w:rsidR="007F5CE1" w:rsidRPr="00DA2B0A">
        <w:rPr>
          <w:color w:val="000000" w:themeColor="text1"/>
          <w:spacing w:val="-20"/>
          <w:w w:val="1"/>
        </w:rPr>
        <w:t>i</w:t>
      </w:r>
      <w:r w:rsidRPr="00DA2B0A">
        <w:t>kan diatas data t</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b</w:t>
      </w:r>
      <w:r w:rsidR="007F5CE1" w:rsidRPr="00DA2B0A">
        <w:t>u</w:t>
      </w:r>
      <w:r w:rsidR="007F5CE1" w:rsidRPr="00DA2B0A">
        <w:rPr>
          <w:color w:val="000000" w:themeColor="text1"/>
          <w:spacing w:val="-20"/>
          <w:w w:val="1"/>
        </w:rPr>
        <w:t>i</w:t>
      </w:r>
      <w:r w:rsidRPr="00DA2B0A">
        <w:t>t tidak t</w:t>
      </w:r>
      <w:r w:rsidR="007F5CE1" w:rsidRPr="00DA2B0A">
        <w:t>e</w:t>
      </w:r>
      <w:r w:rsidR="007F5CE1" w:rsidRPr="00DA2B0A">
        <w:rPr>
          <w:color w:val="000000" w:themeColor="text1"/>
          <w:spacing w:val="-20"/>
          <w:w w:val="1"/>
        </w:rPr>
        <w:t>i</w:t>
      </w:r>
      <w:r w:rsidRPr="00DA2B0A">
        <w:t>rdapat masalah as</w:t>
      </w:r>
      <w:r w:rsidR="007F5CE1" w:rsidRPr="00DA2B0A">
        <w:t>u</w:t>
      </w:r>
      <w:r w:rsidR="007F5CE1" w:rsidRPr="00DA2B0A">
        <w:rPr>
          <w:color w:val="000000" w:themeColor="text1"/>
          <w:spacing w:val="-20"/>
          <w:w w:val="1"/>
        </w:rPr>
        <w:t>i</w:t>
      </w:r>
      <w:r w:rsidRPr="00DA2B0A">
        <w:t>msi klasik s</w:t>
      </w:r>
      <w:r w:rsidR="007F5CE1" w:rsidRPr="00DA2B0A">
        <w:t>u</w:t>
      </w:r>
      <w:r w:rsidR="007F5CE1" w:rsidRPr="00DA2B0A">
        <w:rPr>
          <w:color w:val="000000" w:themeColor="text1"/>
          <w:spacing w:val="-20"/>
          <w:w w:val="1"/>
        </w:rPr>
        <w:t>i</w:t>
      </w:r>
      <w:r w:rsidRPr="00DA2B0A">
        <w:t>at</w:t>
      </w:r>
      <w:r w:rsidR="007F5CE1" w:rsidRPr="00DA2B0A">
        <w:t>u</w:t>
      </w:r>
      <w:r w:rsidR="007F5CE1" w:rsidRPr="00DA2B0A">
        <w:rPr>
          <w:color w:val="000000" w:themeColor="text1"/>
          <w:spacing w:val="-20"/>
          <w:w w:val="1"/>
        </w:rPr>
        <w:t>i</w:t>
      </w:r>
      <w:r w:rsidRPr="00DA2B0A">
        <w:t xml:space="preserve"> p</w:t>
      </w:r>
      <w:r w:rsidR="007F5CE1" w:rsidRPr="00DA2B0A">
        <w:t>e</w:t>
      </w:r>
      <w:r w:rsidR="007F5CE1" w:rsidRPr="00DA2B0A">
        <w:rPr>
          <w:color w:val="000000" w:themeColor="text1"/>
          <w:spacing w:val="-20"/>
          <w:w w:val="1"/>
        </w:rPr>
        <w:t>i</w:t>
      </w:r>
      <w:r w:rsidRPr="00DA2B0A">
        <w:t>n</w:t>
      </w:r>
      <w:r w:rsidR="007F5CE1" w:rsidRPr="00DA2B0A">
        <w:t>e</w:t>
      </w:r>
      <w:r w:rsidR="007F5CE1" w:rsidRPr="00DA2B0A">
        <w:rPr>
          <w:color w:val="000000" w:themeColor="text1"/>
          <w:spacing w:val="-20"/>
          <w:w w:val="1"/>
        </w:rPr>
        <w:t>i</w:t>
      </w:r>
      <w:r w:rsidRPr="00DA2B0A">
        <w:t>litian. D</w:t>
      </w:r>
      <w:r w:rsidR="007F5CE1" w:rsidRPr="00DA2B0A">
        <w:t>e</w:t>
      </w:r>
      <w:r w:rsidR="007F5CE1" w:rsidRPr="00DA2B0A">
        <w:rPr>
          <w:color w:val="000000" w:themeColor="text1"/>
          <w:spacing w:val="-20"/>
          <w:w w:val="1"/>
        </w:rPr>
        <w:t>i</w:t>
      </w:r>
      <w:r w:rsidRPr="00DA2B0A">
        <w:t>ngan d</w:t>
      </w:r>
      <w:r w:rsidR="007F5CE1" w:rsidRPr="00DA2B0A">
        <w:t>e</w:t>
      </w:r>
      <w:r w:rsidR="007F5CE1" w:rsidRPr="00DA2B0A">
        <w:rPr>
          <w:color w:val="000000" w:themeColor="text1"/>
          <w:spacing w:val="-20"/>
          <w:w w:val="1"/>
        </w:rPr>
        <w:t>i</w:t>
      </w:r>
      <w:r w:rsidRPr="00DA2B0A">
        <w:t>mikian data ini bisa dilanj</w:t>
      </w:r>
      <w:r w:rsidR="007F5CE1" w:rsidRPr="00DA2B0A">
        <w:t>u</w:t>
      </w:r>
      <w:r w:rsidR="007F5CE1" w:rsidRPr="00DA2B0A">
        <w:rPr>
          <w:color w:val="000000" w:themeColor="text1"/>
          <w:spacing w:val="-20"/>
          <w:w w:val="1"/>
        </w:rPr>
        <w:t>i</w:t>
      </w:r>
      <w:r w:rsidRPr="00DA2B0A">
        <w:t xml:space="preserve">tkan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m</w:t>
      </w:r>
      <w:r w:rsidR="007F5CE1" w:rsidRPr="00DA2B0A">
        <w:t>e</w:t>
      </w:r>
      <w:r w:rsidR="007F5CE1" w:rsidRPr="00DA2B0A">
        <w:rPr>
          <w:color w:val="000000" w:themeColor="text1"/>
          <w:spacing w:val="-20"/>
          <w:w w:val="1"/>
        </w:rPr>
        <w:t>i</w:t>
      </w:r>
      <w:r w:rsidRPr="00DA2B0A">
        <w:t>lak</w:t>
      </w:r>
      <w:r w:rsidR="007F5CE1" w:rsidRPr="00DA2B0A">
        <w:t>u</w:t>
      </w:r>
      <w:r w:rsidR="007F5CE1" w:rsidRPr="00DA2B0A">
        <w:rPr>
          <w:color w:val="000000" w:themeColor="text1"/>
          <w:spacing w:val="-20"/>
          <w:w w:val="1"/>
        </w:rPr>
        <w:t>i</w:t>
      </w:r>
      <w:r w:rsidRPr="00DA2B0A">
        <w:t xml:space="preserve">kan </w:t>
      </w:r>
      <w:r w:rsidR="007F5CE1" w:rsidRPr="00DA2B0A">
        <w:t>u</w:t>
      </w:r>
      <w:r w:rsidR="007F5CE1" w:rsidRPr="00DA2B0A">
        <w:rPr>
          <w:color w:val="000000" w:themeColor="text1"/>
          <w:spacing w:val="-20"/>
          <w:w w:val="1"/>
        </w:rPr>
        <w:t>i</w:t>
      </w:r>
      <w:r w:rsidRPr="00DA2B0A">
        <w:t>ji hipot</w:t>
      </w:r>
      <w:r w:rsidR="007F5CE1" w:rsidRPr="00DA2B0A">
        <w:t>e</w:t>
      </w:r>
      <w:r w:rsidR="007F5CE1" w:rsidRPr="00DA2B0A">
        <w:rPr>
          <w:color w:val="000000" w:themeColor="text1"/>
          <w:spacing w:val="-20"/>
          <w:w w:val="1"/>
        </w:rPr>
        <w:t>i</w:t>
      </w:r>
      <w:r w:rsidRPr="00DA2B0A">
        <w:t>sis m</w:t>
      </w:r>
      <w:r w:rsidR="007F5CE1" w:rsidRPr="00DA2B0A">
        <w:t>e</w:t>
      </w:r>
      <w:r w:rsidR="007F5CE1" w:rsidRPr="00DA2B0A">
        <w:rPr>
          <w:color w:val="000000" w:themeColor="text1"/>
          <w:spacing w:val="-20"/>
          <w:w w:val="1"/>
        </w:rPr>
        <w:t>i</w:t>
      </w:r>
      <w:r w:rsidRPr="00DA2B0A">
        <w:t>ngg</w:t>
      </w:r>
      <w:r w:rsidR="007F5CE1" w:rsidRPr="00DA2B0A">
        <w:t>u</w:t>
      </w:r>
      <w:r w:rsidR="007F5CE1" w:rsidRPr="00DA2B0A">
        <w:rPr>
          <w:color w:val="000000" w:themeColor="text1"/>
          <w:spacing w:val="-20"/>
          <w:w w:val="1"/>
        </w:rPr>
        <w:t>i</w:t>
      </w:r>
      <w:r w:rsidRPr="00DA2B0A">
        <w:t>nakan analisis r</w:t>
      </w:r>
      <w:r w:rsidR="007F5CE1" w:rsidRPr="00DA2B0A">
        <w:t>e</w:t>
      </w:r>
      <w:r w:rsidR="007F5CE1" w:rsidRPr="00DA2B0A">
        <w:rPr>
          <w:color w:val="000000" w:themeColor="text1"/>
          <w:spacing w:val="-20"/>
          <w:w w:val="1"/>
        </w:rPr>
        <w:t>i</w:t>
      </w:r>
      <w:r w:rsidRPr="00DA2B0A">
        <w:t>gr</w:t>
      </w:r>
      <w:r w:rsidR="007F5CE1" w:rsidRPr="00DA2B0A">
        <w:t>e</w:t>
      </w:r>
      <w:r w:rsidR="007F5CE1" w:rsidRPr="00DA2B0A">
        <w:rPr>
          <w:color w:val="000000" w:themeColor="text1"/>
          <w:spacing w:val="-20"/>
          <w:w w:val="1"/>
        </w:rPr>
        <w:t>i</w:t>
      </w:r>
      <w:r w:rsidRPr="00DA2B0A">
        <w:t>si b</w:t>
      </w:r>
      <w:r w:rsidR="007F5CE1" w:rsidRPr="00DA2B0A">
        <w:t>e</w:t>
      </w:r>
      <w:r w:rsidR="007F5CE1" w:rsidRPr="00DA2B0A">
        <w:rPr>
          <w:color w:val="000000" w:themeColor="text1"/>
          <w:spacing w:val="-20"/>
          <w:w w:val="1"/>
        </w:rPr>
        <w:t>i</w:t>
      </w:r>
      <w:r w:rsidRPr="00DA2B0A">
        <w:t>rganda.</w:t>
      </w:r>
    </w:p>
    <w:p w14:paraId="5E5ADB97" w14:textId="77777777" w:rsidR="00DA2B0A" w:rsidRDefault="00DA2B0A" w:rsidP="00DA2B0A">
      <w:pPr>
        <w:pStyle w:val="Caption"/>
        <w:keepNext/>
        <w:tabs>
          <w:tab w:val="left" w:pos="709"/>
        </w:tabs>
        <w:spacing w:before="0" w:after="0"/>
        <w:jc w:val="both"/>
        <w:rPr>
          <w:sz w:val="24"/>
          <w:szCs w:val="24"/>
          <w:lang w:val="id-ID"/>
        </w:rPr>
      </w:pPr>
      <w:bookmarkStart w:id="23" w:name="_Toc171224202"/>
      <w:bookmarkStart w:id="24" w:name="_Toc92716701"/>
      <w:bookmarkStart w:id="25" w:name="_Toc98700994"/>
      <w:bookmarkEnd w:id="22"/>
    </w:p>
    <w:p w14:paraId="4AE6C115" w14:textId="037FF15B" w:rsidR="00D53D5C" w:rsidRPr="00DA2B0A" w:rsidRDefault="00D53D5C" w:rsidP="00DA2B0A">
      <w:pPr>
        <w:pStyle w:val="Caption"/>
        <w:keepNext/>
        <w:tabs>
          <w:tab w:val="left" w:pos="709"/>
        </w:tabs>
        <w:spacing w:before="0" w:after="0"/>
        <w:jc w:val="both"/>
        <w:rPr>
          <w:sz w:val="24"/>
          <w:szCs w:val="24"/>
          <w:lang w:val="id-ID"/>
        </w:rPr>
      </w:pPr>
      <w:r w:rsidRPr="00DA2B0A">
        <w:rPr>
          <w:sz w:val="24"/>
          <w:szCs w:val="24"/>
        </w:rPr>
        <w:t>Hasil Uji Autokorelasi</w:t>
      </w:r>
      <w:bookmarkEnd w:id="23"/>
    </w:p>
    <w:p w14:paraId="5EA71E26" w14:textId="77777777" w:rsidR="00DA2B0A" w:rsidRDefault="00DA2B0A" w:rsidP="00DA2B0A">
      <w:pPr>
        <w:pStyle w:val="Caption"/>
        <w:keepNext/>
        <w:spacing w:before="0" w:after="0"/>
        <w:rPr>
          <w:sz w:val="24"/>
          <w:szCs w:val="24"/>
          <w:lang w:val="id-ID"/>
        </w:rPr>
      </w:pPr>
    </w:p>
    <w:p w14:paraId="118A2457" w14:textId="77777777" w:rsidR="00D53D5C" w:rsidRPr="00DA2B0A" w:rsidRDefault="00D53D5C" w:rsidP="00DA2B0A">
      <w:pPr>
        <w:pStyle w:val="Caption"/>
        <w:keepNext/>
        <w:spacing w:before="0" w:after="0"/>
        <w:rPr>
          <w:sz w:val="24"/>
          <w:szCs w:val="24"/>
          <w:lang w:val="id-ID"/>
        </w:rPr>
      </w:pPr>
      <w:r w:rsidRPr="00DA2B0A">
        <w:rPr>
          <w:sz w:val="24"/>
          <w:szCs w:val="24"/>
        </w:rPr>
        <w:t xml:space="preserve">Tabel </w:t>
      </w:r>
      <w:r w:rsidRPr="00DA2B0A">
        <w:rPr>
          <w:sz w:val="24"/>
          <w:szCs w:val="24"/>
          <w:lang w:val="id-ID"/>
        </w:rPr>
        <w:t>4. Hasil Uji Autokorelasi</w:t>
      </w:r>
      <w:bookmarkEnd w:id="24"/>
      <w:bookmarkEnd w:id="25"/>
    </w:p>
    <w:tbl>
      <w:tblPr>
        <w:tblW w:w="41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21"/>
        <w:gridCol w:w="587"/>
        <w:gridCol w:w="498"/>
        <w:gridCol w:w="879"/>
        <w:gridCol w:w="992"/>
        <w:gridCol w:w="709"/>
      </w:tblGrid>
      <w:tr w:rsidR="00D53D5C" w:rsidRPr="00E60988" w14:paraId="62B2ED9C" w14:textId="77777777" w:rsidTr="00E60988">
        <w:trPr>
          <w:trHeight w:val="20"/>
          <w:jc w:val="center"/>
        </w:trPr>
        <w:tc>
          <w:tcPr>
            <w:tcW w:w="4186" w:type="dxa"/>
            <w:gridSpan w:val="6"/>
          </w:tcPr>
          <w:p w14:paraId="7BA0CBAF" w14:textId="77777777" w:rsidR="00D53D5C" w:rsidRPr="00E60988" w:rsidRDefault="00D53D5C" w:rsidP="00DA2B0A">
            <w:pPr>
              <w:adjustRightInd w:val="0"/>
              <w:jc w:val="center"/>
              <w:rPr>
                <w:sz w:val="16"/>
                <w:szCs w:val="16"/>
              </w:rPr>
            </w:pPr>
            <w:r w:rsidRPr="00E60988">
              <w:rPr>
                <w:b/>
                <w:bCs/>
                <w:sz w:val="16"/>
                <w:szCs w:val="16"/>
              </w:rPr>
              <w:t>Model Summary</w:t>
            </w:r>
            <w:r w:rsidRPr="00E60988">
              <w:rPr>
                <w:b/>
                <w:bCs/>
                <w:sz w:val="16"/>
                <w:szCs w:val="16"/>
                <w:vertAlign w:val="superscript"/>
              </w:rPr>
              <w:t>b</w:t>
            </w:r>
          </w:p>
        </w:tc>
      </w:tr>
      <w:tr w:rsidR="00D53D5C" w:rsidRPr="00E60988" w14:paraId="35EDD97F" w14:textId="77777777" w:rsidTr="00E60988">
        <w:trPr>
          <w:trHeight w:val="20"/>
          <w:jc w:val="center"/>
        </w:trPr>
        <w:tc>
          <w:tcPr>
            <w:tcW w:w="521" w:type="dxa"/>
          </w:tcPr>
          <w:p w14:paraId="05526F63" w14:textId="327ADE7A" w:rsidR="00D53D5C" w:rsidRPr="00E60988" w:rsidRDefault="00D53D5C" w:rsidP="00DA2B0A">
            <w:pPr>
              <w:adjustRightInd w:val="0"/>
              <w:rPr>
                <w:sz w:val="16"/>
                <w:szCs w:val="16"/>
              </w:rPr>
            </w:pPr>
            <w:r w:rsidRPr="00E60988">
              <w:rPr>
                <w:sz w:val="16"/>
                <w:szCs w:val="16"/>
              </w:rPr>
              <w:t>Mod</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l</w:t>
            </w:r>
          </w:p>
        </w:tc>
        <w:tc>
          <w:tcPr>
            <w:tcW w:w="587" w:type="dxa"/>
          </w:tcPr>
          <w:p w14:paraId="4687EA27" w14:textId="77777777" w:rsidR="00D53D5C" w:rsidRPr="00E60988" w:rsidRDefault="00D53D5C" w:rsidP="00DA2B0A">
            <w:pPr>
              <w:adjustRightInd w:val="0"/>
              <w:jc w:val="center"/>
              <w:rPr>
                <w:sz w:val="16"/>
                <w:szCs w:val="16"/>
              </w:rPr>
            </w:pPr>
            <w:r w:rsidRPr="00E60988">
              <w:rPr>
                <w:sz w:val="16"/>
                <w:szCs w:val="16"/>
              </w:rPr>
              <w:t>R</w:t>
            </w:r>
          </w:p>
        </w:tc>
        <w:tc>
          <w:tcPr>
            <w:tcW w:w="498" w:type="dxa"/>
          </w:tcPr>
          <w:p w14:paraId="672EB50E" w14:textId="642D98E5" w:rsidR="00D53D5C" w:rsidRPr="00E60988" w:rsidRDefault="00D53D5C" w:rsidP="00DA2B0A">
            <w:pPr>
              <w:adjustRightInd w:val="0"/>
              <w:jc w:val="center"/>
              <w:rPr>
                <w:sz w:val="16"/>
                <w:szCs w:val="16"/>
              </w:rPr>
            </w:pPr>
            <w:r w:rsidRPr="00E60988">
              <w:rPr>
                <w:sz w:val="16"/>
                <w:szCs w:val="16"/>
              </w:rPr>
              <w:t>R Sq</w:t>
            </w:r>
            <w:r w:rsidR="007F5CE1" w:rsidRPr="00E60988">
              <w:rPr>
                <w:sz w:val="16"/>
                <w:szCs w:val="16"/>
              </w:rPr>
              <w:t>u</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ar</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p>
        </w:tc>
        <w:tc>
          <w:tcPr>
            <w:tcW w:w="879" w:type="dxa"/>
          </w:tcPr>
          <w:p w14:paraId="05E4C097" w14:textId="442AD16D" w:rsidR="00D53D5C" w:rsidRPr="00E60988" w:rsidRDefault="00D53D5C" w:rsidP="00E60988">
            <w:pPr>
              <w:adjustRightInd w:val="0"/>
              <w:ind w:right="-6"/>
              <w:jc w:val="center"/>
              <w:rPr>
                <w:sz w:val="16"/>
                <w:szCs w:val="16"/>
              </w:rPr>
            </w:pPr>
            <w:r w:rsidRPr="00E60988">
              <w:rPr>
                <w:sz w:val="16"/>
                <w:szCs w:val="16"/>
              </w:rPr>
              <w:t>Adj</w:t>
            </w:r>
            <w:r w:rsidR="007F5CE1" w:rsidRPr="00E60988">
              <w:rPr>
                <w:sz w:val="16"/>
                <w:szCs w:val="16"/>
              </w:rPr>
              <w:t>u</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st</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d R Sq</w:t>
            </w:r>
            <w:r w:rsidR="007F5CE1" w:rsidRPr="00E60988">
              <w:rPr>
                <w:sz w:val="16"/>
                <w:szCs w:val="16"/>
              </w:rPr>
              <w:t>u</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ar</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p>
        </w:tc>
        <w:tc>
          <w:tcPr>
            <w:tcW w:w="992" w:type="dxa"/>
          </w:tcPr>
          <w:p w14:paraId="33BD26EA" w14:textId="7756358B" w:rsidR="00D53D5C" w:rsidRPr="00E60988" w:rsidRDefault="00D53D5C" w:rsidP="00DA2B0A">
            <w:pPr>
              <w:adjustRightInd w:val="0"/>
              <w:jc w:val="center"/>
              <w:rPr>
                <w:sz w:val="16"/>
                <w:szCs w:val="16"/>
              </w:rPr>
            </w:pPr>
            <w:r w:rsidRPr="00E60988">
              <w:rPr>
                <w:sz w:val="16"/>
                <w:szCs w:val="16"/>
              </w:rPr>
              <w:t xml:space="preserve">Std. </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rror of th</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 xml:space="preserve"> </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stimat</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p>
        </w:tc>
        <w:tc>
          <w:tcPr>
            <w:tcW w:w="709" w:type="dxa"/>
          </w:tcPr>
          <w:p w14:paraId="7A8AB27A" w14:textId="5CFF99B0" w:rsidR="00D53D5C" w:rsidRPr="00E60988" w:rsidRDefault="00D53D5C" w:rsidP="00DA2B0A">
            <w:pPr>
              <w:adjustRightInd w:val="0"/>
              <w:jc w:val="center"/>
              <w:rPr>
                <w:sz w:val="16"/>
                <w:szCs w:val="16"/>
              </w:rPr>
            </w:pPr>
            <w:r w:rsidRPr="00E60988">
              <w:rPr>
                <w:sz w:val="16"/>
                <w:szCs w:val="16"/>
              </w:rPr>
              <w:t>D</w:t>
            </w:r>
            <w:r w:rsidR="007F5CE1" w:rsidRPr="00E60988">
              <w:rPr>
                <w:sz w:val="16"/>
                <w:szCs w:val="16"/>
              </w:rPr>
              <w:t>u</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rbin-Watson</w:t>
            </w:r>
          </w:p>
        </w:tc>
      </w:tr>
      <w:tr w:rsidR="00D53D5C" w:rsidRPr="00E60988" w14:paraId="34311772" w14:textId="77777777" w:rsidTr="00E60988">
        <w:trPr>
          <w:trHeight w:val="20"/>
          <w:jc w:val="center"/>
        </w:trPr>
        <w:tc>
          <w:tcPr>
            <w:tcW w:w="521" w:type="dxa"/>
          </w:tcPr>
          <w:p w14:paraId="00BDBBA0" w14:textId="77777777" w:rsidR="00D53D5C" w:rsidRPr="00E60988" w:rsidRDefault="00D53D5C" w:rsidP="00DA2B0A">
            <w:pPr>
              <w:adjustRightInd w:val="0"/>
              <w:rPr>
                <w:sz w:val="16"/>
                <w:szCs w:val="16"/>
              </w:rPr>
            </w:pPr>
            <w:r w:rsidRPr="00E60988">
              <w:rPr>
                <w:sz w:val="16"/>
                <w:szCs w:val="16"/>
              </w:rPr>
              <w:t>1</w:t>
            </w:r>
          </w:p>
        </w:tc>
        <w:tc>
          <w:tcPr>
            <w:tcW w:w="587" w:type="dxa"/>
          </w:tcPr>
          <w:p w14:paraId="09D39E7A" w14:textId="77777777" w:rsidR="00D53D5C" w:rsidRPr="00E60988" w:rsidRDefault="00D53D5C" w:rsidP="00DA2B0A">
            <w:pPr>
              <w:adjustRightInd w:val="0"/>
              <w:jc w:val="right"/>
              <w:rPr>
                <w:sz w:val="16"/>
                <w:szCs w:val="16"/>
              </w:rPr>
            </w:pPr>
            <w:r w:rsidRPr="00E60988">
              <w:rPr>
                <w:sz w:val="16"/>
                <w:szCs w:val="16"/>
              </w:rPr>
              <w:t>.403</w:t>
            </w:r>
            <w:r w:rsidRPr="00E60988">
              <w:rPr>
                <w:sz w:val="16"/>
                <w:szCs w:val="16"/>
                <w:vertAlign w:val="superscript"/>
              </w:rPr>
              <w:t>a</w:t>
            </w:r>
          </w:p>
        </w:tc>
        <w:tc>
          <w:tcPr>
            <w:tcW w:w="498" w:type="dxa"/>
          </w:tcPr>
          <w:p w14:paraId="16736E63" w14:textId="77777777" w:rsidR="00D53D5C" w:rsidRPr="00E60988" w:rsidRDefault="00D53D5C" w:rsidP="00DA2B0A">
            <w:pPr>
              <w:adjustRightInd w:val="0"/>
              <w:jc w:val="right"/>
              <w:rPr>
                <w:sz w:val="16"/>
                <w:szCs w:val="16"/>
              </w:rPr>
            </w:pPr>
            <w:r w:rsidRPr="00E60988">
              <w:rPr>
                <w:sz w:val="16"/>
                <w:szCs w:val="16"/>
              </w:rPr>
              <w:t>.163</w:t>
            </w:r>
          </w:p>
        </w:tc>
        <w:tc>
          <w:tcPr>
            <w:tcW w:w="879" w:type="dxa"/>
          </w:tcPr>
          <w:p w14:paraId="655E968E" w14:textId="77777777" w:rsidR="00D53D5C" w:rsidRPr="00E60988" w:rsidRDefault="00D53D5C" w:rsidP="00DA2B0A">
            <w:pPr>
              <w:adjustRightInd w:val="0"/>
              <w:jc w:val="right"/>
              <w:rPr>
                <w:sz w:val="16"/>
                <w:szCs w:val="16"/>
              </w:rPr>
            </w:pPr>
            <w:r w:rsidRPr="00E60988">
              <w:rPr>
                <w:sz w:val="16"/>
                <w:szCs w:val="16"/>
              </w:rPr>
              <w:t>.148</w:t>
            </w:r>
          </w:p>
        </w:tc>
        <w:tc>
          <w:tcPr>
            <w:tcW w:w="992" w:type="dxa"/>
          </w:tcPr>
          <w:p w14:paraId="78C2ABD3" w14:textId="77777777" w:rsidR="00D53D5C" w:rsidRPr="00E60988" w:rsidRDefault="00D53D5C" w:rsidP="00DA2B0A">
            <w:pPr>
              <w:adjustRightInd w:val="0"/>
              <w:jc w:val="right"/>
              <w:rPr>
                <w:sz w:val="16"/>
                <w:szCs w:val="16"/>
              </w:rPr>
            </w:pPr>
            <w:r w:rsidRPr="00E60988">
              <w:rPr>
                <w:sz w:val="16"/>
                <w:szCs w:val="16"/>
              </w:rPr>
              <w:t>.04809</w:t>
            </w:r>
          </w:p>
        </w:tc>
        <w:tc>
          <w:tcPr>
            <w:tcW w:w="709" w:type="dxa"/>
          </w:tcPr>
          <w:p w14:paraId="5F46A4E7" w14:textId="77777777" w:rsidR="00D53D5C" w:rsidRPr="00E60988" w:rsidRDefault="00D53D5C" w:rsidP="00DA2B0A">
            <w:pPr>
              <w:adjustRightInd w:val="0"/>
              <w:jc w:val="right"/>
              <w:rPr>
                <w:sz w:val="16"/>
                <w:szCs w:val="16"/>
              </w:rPr>
            </w:pPr>
            <w:r w:rsidRPr="00E60988">
              <w:rPr>
                <w:sz w:val="16"/>
                <w:szCs w:val="16"/>
              </w:rPr>
              <w:t>1.853</w:t>
            </w:r>
          </w:p>
        </w:tc>
      </w:tr>
      <w:tr w:rsidR="00D53D5C" w:rsidRPr="00E60988" w14:paraId="48AB8923" w14:textId="77777777" w:rsidTr="00E60988">
        <w:trPr>
          <w:trHeight w:val="20"/>
          <w:jc w:val="center"/>
        </w:trPr>
        <w:tc>
          <w:tcPr>
            <w:tcW w:w="4186" w:type="dxa"/>
            <w:gridSpan w:val="6"/>
          </w:tcPr>
          <w:p w14:paraId="5A5D4EF9" w14:textId="28CDE8D7" w:rsidR="00D53D5C" w:rsidRPr="00E60988" w:rsidRDefault="00D53D5C" w:rsidP="00DA2B0A">
            <w:pPr>
              <w:adjustRightInd w:val="0"/>
              <w:rPr>
                <w:sz w:val="16"/>
                <w:szCs w:val="16"/>
              </w:rPr>
            </w:pPr>
            <w:r w:rsidRPr="00E60988">
              <w:rPr>
                <w:sz w:val="16"/>
                <w:szCs w:val="16"/>
              </w:rPr>
              <w:t>a. Pr</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dictors: (Constant), , Inv</w:t>
            </w:r>
            <w:r w:rsidR="007F5CE1" w:rsidRPr="00E60988">
              <w:rPr>
                <w:sz w:val="16"/>
                <w:szCs w:val="16"/>
              </w:rPr>
              <w:t>e</w:t>
            </w:r>
            <w:r w:rsidR="007F5CE1" w:rsidRPr="00E60988">
              <w:rPr>
                <w:color w:val="000000" w:themeColor="text1"/>
                <w:spacing w:val="-20"/>
                <w:w w:val="1"/>
                <w:sz w:val="16"/>
                <w:szCs w:val="16"/>
              </w:rPr>
              <w:t>i</w:t>
            </w:r>
            <w:r w:rsidRPr="00E60988">
              <w:rPr>
                <w:sz w:val="16"/>
                <w:szCs w:val="16"/>
              </w:rPr>
              <w:t>ntory , Profitability, L</w:t>
            </w:r>
            <w:r w:rsidR="007F5CE1" w:rsidRPr="00E60988">
              <w:rPr>
                <w:sz w:val="16"/>
                <w:szCs w:val="16"/>
              </w:rPr>
              <w:t>e</w:t>
            </w:r>
            <w:r w:rsidR="007F5CE1" w:rsidRPr="00E60988">
              <w:rPr>
                <w:color w:val="000000" w:themeColor="text1"/>
                <w:spacing w:val="-20"/>
                <w:w w:val="1"/>
                <w:sz w:val="16"/>
                <w:szCs w:val="16"/>
              </w:rPr>
              <w:t>i</w:t>
            </w:r>
            <w:r w:rsidRPr="00E60988">
              <w:rPr>
                <w:sz w:val="16"/>
                <w:szCs w:val="16"/>
              </w:rPr>
              <w:t>v</w:t>
            </w:r>
            <w:r w:rsidR="007F5CE1" w:rsidRPr="00E60988">
              <w:rPr>
                <w:sz w:val="16"/>
                <w:szCs w:val="16"/>
              </w:rPr>
              <w:t>e</w:t>
            </w:r>
            <w:r w:rsidR="007F5CE1" w:rsidRPr="00E60988">
              <w:rPr>
                <w:color w:val="000000" w:themeColor="text1"/>
                <w:spacing w:val="-20"/>
                <w:w w:val="1"/>
                <w:sz w:val="16"/>
                <w:szCs w:val="16"/>
              </w:rPr>
              <w:t>i</w:t>
            </w:r>
            <w:r w:rsidRPr="00E60988">
              <w:rPr>
                <w:sz w:val="16"/>
                <w:szCs w:val="16"/>
              </w:rPr>
              <w:t>rag</w:t>
            </w:r>
            <w:r w:rsidR="007F5CE1" w:rsidRPr="00E60988">
              <w:rPr>
                <w:sz w:val="16"/>
                <w:szCs w:val="16"/>
              </w:rPr>
              <w:t>e</w:t>
            </w:r>
            <w:r w:rsidR="007F5CE1" w:rsidRPr="00E60988">
              <w:rPr>
                <w:color w:val="000000" w:themeColor="text1"/>
                <w:spacing w:val="-20"/>
                <w:w w:val="1"/>
                <w:sz w:val="16"/>
                <w:szCs w:val="16"/>
              </w:rPr>
              <w:t>i</w:t>
            </w:r>
            <w:r w:rsidRPr="00E60988">
              <w:rPr>
                <w:sz w:val="16"/>
                <w:szCs w:val="16"/>
              </w:rPr>
              <w:t>, Fix Ass</w:t>
            </w:r>
            <w:r w:rsidR="007F5CE1" w:rsidRPr="00E60988">
              <w:rPr>
                <w:sz w:val="16"/>
                <w:szCs w:val="16"/>
              </w:rPr>
              <w:t>e</w:t>
            </w:r>
            <w:r w:rsidR="007F5CE1" w:rsidRPr="00E60988">
              <w:rPr>
                <w:color w:val="000000" w:themeColor="text1"/>
                <w:spacing w:val="-20"/>
                <w:w w:val="1"/>
                <w:sz w:val="16"/>
                <w:szCs w:val="16"/>
              </w:rPr>
              <w:t>i</w:t>
            </w:r>
            <w:r w:rsidRPr="00E60988">
              <w:rPr>
                <w:sz w:val="16"/>
                <w:szCs w:val="16"/>
              </w:rPr>
              <w:t>t</w:t>
            </w:r>
          </w:p>
        </w:tc>
      </w:tr>
      <w:tr w:rsidR="00D53D5C" w:rsidRPr="00E60988" w14:paraId="0B5D33A6" w14:textId="77777777" w:rsidTr="00E60988">
        <w:trPr>
          <w:trHeight w:val="20"/>
          <w:jc w:val="center"/>
        </w:trPr>
        <w:tc>
          <w:tcPr>
            <w:tcW w:w="4186" w:type="dxa"/>
            <w:gridSpan w:val="6"/>
          </w:tcPr>
          <w:p w14:paraId="77B8E605" w14:textId="21ED9B1E" w:rsidR="00D53D5C" w:rsidRPr="00E60988" w:rsidRDefault="00D53D5C" w:rsidP="00DA2B0A">
            <w:pPr>
              <w:adjustRightInd w:val="0"/>
              <w:rPr>
                <w:sz w:val="16"/>
                <w:szCs w:val="16"/>
              </w:rPr>
            </w:pPr>
            <w:r w:rsidRPr="00E60988">
              <w:rPr>
                <w:sz w:val="16"/>
                <w:szCs w:val="16"/>
              </w:rPr>
              <w:t>b. D</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p</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nd</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nt Variabl</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 C</w:t>
            </w:r>
            <w:r w:rsidR="007F5CE1" w:rsidRPr="00E60988">
              <w:rPr>
                <w:sz w:val="16"/>
                <w:szCs w:val="16"/>
              </w:rPr>
              <w:t>E</w:t>
            </w:r>
            <w:r w:rsidR="007F5CE1" w:rsidRPr="00E60988">
              <w:rPr>
                <w:color w:val="000000" w:themeColor="text1"/>
                <w:spacing w:val="-20"/>
                <w:w w:val="1"/>
                <w:sz w:val="16"/>
                <w:szCs w:val="16"/>
              </w:rPr>
              <w:t>i</w:t>
            </w:r>
            <w:r w:rsidRPr="00E60988">
              <w:rPr>
                <w:sz w:val="16"/>
                <w:szCs w:val="16"/>
              </w:rPr>
              <w:t>TR</w:t>
            </w:r>
          </w:p>
        </w:tc>
      </w:tr>
    </w:tbl>
    <w:p w14:paraId="11931517" w14:textId="785A4758" w:rsidR="00D53D5C" w:rsidRPr="00DA2B0A" w:rsidRDefault="00E60988" w:rsidP="00DA2B0A">
      <w:pPr>
        <w:autoSpaceDE w:val="0"/>
        <w:autoSpaceDN w:val="0"/>
        <w:adjustRightInd w:val="0"/>
      </w:pPr>
      <w:r w:rsidRPr="00DA2B0A">
        <w:rPr>
          <w:b/>
          <w:sz w:val="20"/>
        </w:rPr>
        <w:t>Su</w:t>
      </w:r>
      <w:r w:rsidRPr="00DA2B0A">
        <w:rPr>
          <w:b/>
          <w:color w:val="000000" w:themeColor="text1"/>
          <w:spacing w:val="-20"/>
          <w:w w:val="1"/>
          <w:sz w:val="20"/>
        </w:rPr>
        <w:t>ii</w:t>
      </w:r>
      <w:r w:rsidRPr="00DA2B0A">
        <w:rPr>
          <w:b/>
          <w:sz w:val="20"/>
        </w:rPr>
        <w:t>mbe</w:t>
      </w:r>
      <w:r w:rsidRPr="00DA2B0A">
        <w:rPr>
          <w:b/>
          <w:color w:val="000000" w:themeColor="text1"/>
          <w:spacing w:val="-20"/>
          <w:w w:val="1"/>
          <w:sz w:val="20"/>
        </w:rPr>
        <w:t>ii</w:t>
      </w:r>
      <w:r w:rsidRPr="00DA2B0A">
        <w:rPr>
          <w:b/>
          <w:sz w:val="20"/>
        </w:rPr>
        <w:t>r :</w:t>
      </w:r>
      <w:r w:rsidRPr="00DA2B0A">
        <w:rPr>
          <w:sz w:val="20"/>
        </w:rPr>
        <w:t xml:space="preserve">  </w:t>
      </w:r>
      <w:r w:rsidRPr="00DA2B0A">
        <w:rPr>
          <w:i/>
          <w:sz w:val="20"/>
          <w:lang w:val="id-ID"/>
        </w:rPr>
        <w:t xml:space="preserve">Data </w:t>
      </w:r>
      <w:r w:rsidRPr="00DA2B0A">
        <w:rPr>
          <w:i/>
          <w:sz w:val="20"/>
        </w:rPr>
        <w:t xml:space="preserve">Olahan SPSS 26 </w:t>
      </w:r>
      <w:r w:rsidRPr="00DA2B0A">
        <w:rPr>
          <w:i/>
          <w:sz w:val="20"/>
          <w:lang w:val="id-ID"/>
        </w:rPr>
        <w:t xml:space="preserve"> (202</w:t>
      </w:r>
      <w:r w:rsidRPr="00DA2B0A">
        <w:rPr>
          <w:i/>
          <w:sz w:val="20"/>
        </w:rPr>
        <w:t>4</w:t>
      </w:r>
      <w:r w:rsidRPr="00DA2B0A">
        <w:rPr>
          <w:i/>
          <w:sz w:val="20"/>
          <w:lang w:val="id-ID"/>
        </w:rPr>
        <w:t>)</w:t>
      </w:r>
    </w:p>
    <w:p w14:paraId="3A6FE2D2" w14:textId="77777777" w:rsidR="00E60988" w:rsidRDefault="00E60988" w:rsidP="00E60988">
      <w:pPr>
        <w:ind w:firstLine="567"/>
        <w:jc w:val="both"/>
        <w:rPr>
          <w:lang w:val="id-ID"/>
        </w:rPr>
      </w:pPr>
    </w:p>
    <w:p w14:paraId="529CC628" w14:textId="4B424618" w:rsidR="00D53D5C" w:rsidRPr="00DA2B0A" w:rsidRDefault="00D53D5C" w:rsidP="00E60988">
      <w:pPr>
        <w:ind w:firstLine="567"/>
        <w:jc w:val="both"/>
      </w:pPr>
      <w:r w:rsidRPr="00DA2B0A">
        <w:t>B</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rdasarkan tab</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l o</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tp</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t “</w:t>
      </w:r>
      <w:r w:rsidRPr="00DA2B0A">
        <w:rPr>
          <w:i/>
          <w:iCs/>
        </w:rPr>
        <w:t>mod</w:t>
      </w:r>
      <w:r w:rsidR="007F5CE1" w:rsidRPr="00DA2B0A">
        <w:rPr>
          <w:i/>
          <w:iCs/>
        </w:rPr>
        <w:t>e</w:t>
      </w:r>
      <w:r w:rsidR="007F5CE1" w:rsidRPr="00DA2B0A">
        <w:rPr>
          <w:i/>
          <w:iCs/>
          <w:color w:val="000000" w:themeColor="text1"/>
          <w:spacing w:val="-20"/>
          <w:w w:val="1"/>
        </w:rPr>
        <w:t>i</w:t>
      </w:r>
      <w:r w:rsidRPr="00DA2B0A">
        <w:rPr>
          <w:i/>
          <w:iCs/>
          <w:color w:val="000000" w:themeColor="text1"/>
          <w:spacing w:val="-20"/>
          <w:w w:val="1"/>
        </w:rPr>
        <w:t>i</w:t>
      </w:r>
      <w:r w:rsidRPr="00DA2B0A">
        <w:rPr>
          <w:i/>
          <w:iCs/>
        </w:rPr>
        <w:t>l s</w:t>
      </w:r>
      <w:r w:rsidR="007F5CE1" w:rsidRPr="00DA2B0A">
        <w:rPr>
          <w:i/>
          <w:iCs/>
        </w:rPr>
        <w:t>u</w:t>
      </w:r>
      <w:r w:rsidR="007F5CE1" w:rsidRPr="00DA2B0A">
        <w:rPr>
          <w:i/>
          <w:iCs/>
          <w:color w:val="000000" w:themeColor="text1"/>
          <w:spacing w:val="-20"/>
          <w:w w:val="1"/>
        </w:rPr>
        <w:t>i</w:t>
      </w:r>
      <w:r w:rsidRPr="00DA2B0A">
        <w:rPr>
          <w:i/>
          <w:iCs/>
          <w:color w:val="000000" w:themeColor="text1"/>
          <w:spacing w:val="-20"/>
          <w:w w:val="1"/>
        </w:rPr>
        <w:t>i</w:t>
      </w:r>
      <w:r w:rsidRPr="00DA2B0A">
        <w:rPr>
          <w:i/>
          <w:iCs/>
        </w:rPr>
        <w:t>mmary</w:t>
      </w:r>
      <w:r w:rsidRPr="00DA2B0A">
        <w:t>” diatas, dik</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tah</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i k</w:t>
      </w:r>
      <w:r w:rsidR="007F5CE1" w:rsidRPr="00DA2B0A">
        <w:t>e</w:t>
      </w:r>
      <w:r w:rsidR="007F5CE1" w:rsidRPr="00DA2B0A">
        <w:rPr>
          <w:color w:val="000000" w:themeColor="text1"/>
          <w:spacing w:val="-20"/>
          <w:w w:val="1"/>
        </w:rPr>
        <w:t>i</w:t>
      </w:r>
      <w:r w:rsidRPr="00DA2B0A">
        <w:t>simp</w:t>
      </w:r>
      <w:r w:rsidR="007F5CE1" w:rsidRPr="00DA2B0A">
        <w:t>u</w:t>
      </w:r>
      <w:r w:rsidR="007F5CE1" w:rsidRPr="00DA2B0A">
        <w:rPr>
          <w:color w:val="000000" w:themeColor="text1"/>
          <w:spacing w:val="-20"/>
          <w:w w:val="1"/>
        </w:rPr>
        <w:t>i</w:t>
      </w:r>
      <w:r w:rsidRPr="00DA2B0A">
        <w:t>lannya, DL &lt; DW &lt; 4-D</w:t>
      </w:r>
      <w:r w:rsidR="007F5CE1" w:rsidRPr="00DA2B0A">
        <w:t>U</w:t>
      </w:r>
      <w:r w:rsidR="007F5CE1" w:rsidRPr="00DA2B0A">
        <w:rPr>
          <w:color w:val="000000" w:themeColor="text1"/>
          <w:spacing w:val="-20"/>
          <w:w w:val="1"/>
        </w:rPr>
        <w:t>i</w:t>
      </w:r>
      <w:r w:rsidRPr="00DA2B0A">
        <w:t xml:space="preserve"> ata</w:t>
      </w:r>
      <w:r w:rsidR="007F5CE1" w:rsidRPr="00DA2B0A">
        <w:t>u</w:t>
      </w:r>
      <w:r w:rsidR="007F5CE1" w:rsidRPr="00DA2B0A">
        <w:rPr>
          <w:color w:val="000000" w:themeColor="text1"/>
          <w:spacing w:val="-20"/>
          <w:w w:val="1"/>
        </w:rPr>
        <w:t>i</w:t>
      </w:r>
      <w:r w:rsidRPr="00DA2B0A">
        <w:t xml:space="preserve"> 1,758 &lt; 1,1853 &lt; 2,189 artinya </w:t>
      </w:r>
      <w:r w:rsidRPr="00DA2B0A">
        <w:lastRenderedPageBreak/>
        <w:t>tidak t</w:t>
      </w:r>
      <w:r w:rsidR="007F5CE1" w:rsidRPr="00DA2B0A">
        <w:t>e</w:t>
      </w:r>
      <w:r w:rsidR="007F5CE1" w:rsidRPr="00DA2B0A">
        <w:rPr>
          <w:color w:val="000000" w:themeColor="text1"/>
          <w:spacing w:val="-20"/>
          <w:w w:val="1"/>
        </w:rPr>
        <w:t>i</w:t>
      </w:r>
      <w:r w:rsidRPr="00DA2B0A">
        <w:t>rdapat 68 a</w:t>
      </w:r>
      <w:r w:rsidR="007F5CE1" w:rsidRPr="00DA2B0A">
        <w:t>u</w:t>
      </w:r>
      <w:r w:rsidR="007F5CE1" w:rsidRPr="00DA2B0A">
        <w:rPr>
          <w:color w:val="000000" w:themeColor="text1"/>
          <w:spacing w:val="-20"/>
          <w:w w:val="1"/>
        </w:rPr>
        <w:t>i</w:t>
      </w:r>
      <w:r w:rsidRPr="00DA2B0A">
        <w:t>tokor</w:t>
      </w:r>
      <w:r w:rsidR="007F5CE1" w:rsidRPr="00DA2B0A">
        <w:t>e</w:t>
      </w:r>
      <w:r w:rsidR="007F5CE1" w:rsidRPr="00DA2B0A">
        <w:rPr>
          <w:color w:val="000000" w:themeColor="text1"/>
          <w:spacing w:val="-20"/>
          <w:w w:val="1"/>
        </w:rPr>
        <w:t>i</w:t>
      </w:r>
      <w:r w:rsidRPr="00DA2B0A">
        <w:t>lasi positif ma</w:t>
      </w:r>
      <w:r w:rsidR="007F5CE1" w:rsidRPr="00DA2B0A">
        <w:t>u</w:t>
      </w:r>
      <w:r w:rsidR="007F5CE1" w:rsidRPr="00DA2B0A">
        <w:rPr>
          <w:color w:val="000000" w:themeColor="text1"/>
          <w:spacing w:val="-20"/>
          <w:w w:val="1"/>
        </w:rPr>
        <w:t>i</w:t>
      </w:r>
      <w:r w:rsidRPr="00DA2B0A">
        <w:t>p</w:t>
      </w:r>
      <w:r w:rsidR="007F5CE1" w:rsidRPr="00DA2B0A">
        <w:t>u</w:t>
      </w:r>
      <w:r w:rsidR="007F5CE1" w:rsidRPr="00DA2B0A">
        <w:rPr>
          <w:color w:val="000000" w:themeColor="text1"/>
          <w:spacing w:val="-20"/>
          <w:w w:val="1"/>
        </w:rPr>
        <w:t>i</w:t>
      </w:r>
      <w:r w:rsidRPr="00DA2B0A">
        <w:t>n a</w:t>
      </w:r>
      <w:r w:rsidR="007F5CE1" w:rsidRPr="00DA2B0A">
        <w:t>u</w:t>
      </w:r>
      <w:r w:rsidR="007F5CE1" w:rsidRPr="00DA2B0A">
        <w:rPr>
          <w:color w:val="000000" w:themeColor="text1"/>
          <w:spacing w:val="-20"/>
          <w:w w:val="1"/>
        </w:rPr>
        <w:t>i</w:t>
      </w:r>
      <w:r w:rsidRPr="00DA2B0A">
        <w:t>tokor</w:t>
      </w:r>
      <w:r w:rsidR="007F5CE1" w:rsidRPr="00DA2B0A">
        <w:t>e</w:t>
      </w:r>
      <w:r w:rsidR="007F5CE1" w:rsidRPr="00DA2B0A">
        <w:rPr>
          <w:color w:val="000000" w:themeColor="text1"/>
          <w:spacing w:val="-20"/>
          <w:w w:val="1"/>
        </w:rPr>
        <w:t>i</w:t>
      </w:r>
      <w:r w:rsidRPr="00DA2B0A">
        <w:t>lasi n</w:t>
      </w:r>
      <w:r w:rsidR="007F5CE1" w:rsidRPr="00DA2B0A">
        <w:t>e</w:t>
      </w:r>
      <w:r w:rsidR="007F5CE1" w:rsidRPr="00DA2B0A">
        <w:rPr>
          <w:color w:val="000000" w:themeColor="text1"/>
          <w:spacing w:val="-20"/>
          <w:w w:val="1"/>
        </w:rPr>
        <w:t>i</w:t>
      </w:r>
      <w:r w:rsidRPr="00DA2B0A">
        <w:t>gatif. S</w:t>
      </w:r>
      <w:r w:rsidR="007F5CE1" w:rsidRPr="00DA2B0A">
        <w:t>e</w:t>
      </w:r>
      <w:r w:rsidR="007F5CE1" w:rsidRPr="00DA2B0A">
        <w:rPr>
          <w:color w:val="000000" w:themeColor="text1"/>
          <w:spacing w:val="-20"/>
          <w:w w:val="1"/>
        </w:rPr>
        <w:t>i</w:t>
      </w:r>
      <w:r w:rsidRPr="00DA2B0A">
        <w:t>hingga, p</w:t>
      </w:r>
      <w:r w:rsidR="007F5CE1" w:rsidRPr="00DA2B0A">
        <w:t>e</w:t>
      </w:r>
      <w:r w:rsidR="007F5CE1" w:rsidRPr="00DA2B0A">
        <w:rPr>
          <w:color w:val="000000" w:themeColor="text1"/>
          <w:spacing w:val="-20"/>
          <w:w w:val="1"/>
        </w:rPr>
        <w:t>i</w:t>
      </w:r>
      <w:r w:rsidRPr="00DA2B0A">
        <w:t>ng</w:t>
      </w:r>
      <w:r w:rsidR="007F5CE1" w:rsidRPr="00DA2B0A">
        <w:t>u</w:t>
      </w:r>
      <w:r w:rsidR="007F5CE1" w:rsidRPr="00DA2B0A">
        <w:rPr>
          <w:color w:val="000000" w:themeColor="text1"/>
          <w:spacing w:val="-20"/>
          <w:w w:val="1"/>
        </w:rPr>
        <w:t>i</w:t>
      </w:r>
      <w:r w:rsidRPr="00DA2B0A">
        <w:t>jian r</w:t>
      </w:r>
      <w:r w:rsidR="007F5CE1" w:rsidRPr="00DA2B0A">
        <w:t>e</w:t>
      </w:r>
      <w:r w:rsidR="007F5CE1" w:rsidRPr="00DA2B0A">
        <w:rPr>
          <w:color w:val="000000" w:themeColor="text1"/>
          <w:spacing w:val="-20"/>
          <w:w w:val="1"/>
        </w:rPr>
        <w:t>i</w:t>
      </w:r>
      <w:r w:rsidRPr="00DA2B0A">
        <w:t>gr</w:t>
      </w:r>
      <w:r w:rsidR="007F5CE1" w:rsidRPr="00DA2B0A">
        <w:t>e</w:t>
      </w:r>
      <w:r w:rsidR="007F5CE1" w:rsidRPr="00DA2B0A">
        <w:rPr>
          <w:color w:val="000000" w:themeColor="text1"/>
          <w:spacing w:val="-20"/>
          <w:w w:val="1"/>
        </w:rPr>
        <w:t>i</w:t>
      </w:r>
      <w:r w:rsidRPr="00DA2B0A">
        <w:t>si lin</w:t>
      </w:r>
      <w:r w:rsidR="007F5CE1" w:rsidRPr="00DA2B0A">
        <w:t>e</w:t>
      </w:r>
      <w:r w:rsidR="007F5CE1" w:rsidRPr="00DA2B0A">
        <w:rPr>
          <w:color w:val="000000" w:themeColor="text1"/>
          <w:spacing w:val="-20"/>
          <w:w w:val="1"/>
        </w:rPr>
        <w:t>i</w:t>
      </w:r>
      <w:r w:rsidRPr="00DA2B0A">
        <w:t>ar b</w:t>
      </w:r>
      <w:r w:rsidR="007F5CE1" w:rsidRPr="00DA2B0A">
        <w:t>e</w:t>
      </w:r>
      <w:r w:rsidR="007F5CE1" w:rsidRPr="00DA2B0A">
        <w:rPr>
          <w:color w:val="000000" w:themeColor="text1"/>
          <w:spacing w:val="-20"/>
          <w:w w:val="1"/>
        </w:rPr>
        <w:t>i</w:t>
      </w:r>
      <w:r w:rsidRPr="00DA2B0A">
        <w:t>rganda dapat dilanj</w:t>
      </w:r>
      <w:r w:rsidR="007F5CE1" w:rsidRPr="00DA2B0A">
        <w:t>u</w:t>
      </w:r>
      <w:r w:rsidR="007F5CE1" w:rsidRPr="00DA2B0A">
        <w:rPr>
          <w:color w:val="000000" w:themeColor="text1"/>
          <w:spacing w:val="-20"/>
          <w:w w:val="1"/>
        </w:rPr>
        <w:t>i</w:t>
      </w:r>
      <w:r w:rsidRPr="00DA2B0A">
        <w:t>tkan.</w:t>
      </w:r>
    </w:p>
    <w:p w14:paraId="08EA289A" w14:textId="77777777" w:rsidR="00E60988" w:rsidRDefault="00E60988" w:rsidP="00DA2B0A">
      <w:pPr>
        <w:rPr>
          <w:b/>
          <w:lang w:val="id-ID"/>
        </w:rPr>
      </w:pPr>
      <w:bookmarkStart w:id="26" w:name="_Toc92748043"/>
      <w:bookmarkStart w:id="27" w:name="_Toc171224203"/>
    </w:p>
    <w:p w14:paraId="636ACC36" w14:textId="71EC14E2" w:rsidR="00D53D5C" w:rsidRPr="00DA2B0A" w:rsidRDefault="00D53D5C" w:rsidP="00DA2B0A">
      <w:pPr>
        <w:rPr>
          <w:b/>
          <w:lang w:val="id-ID"/>
        </w:rPr>
      </w:pPr>
      <w:r w:rsidRPr="00DA2B0A">
        <w:rPr>
          <w:b/>
        </w:rPr>
        <w:t>Hasil Analisis Regresi Berganda</w:t>
      </w:r>
      <w:bookmarkEnd w:id="26"/>
      <w:bookmarkEnd w:id="27"/>
    </w:p>
    <w:p w14:paraId="1A245139" w14:textId="77777777" w:rsidR="00E60988" w:rsidRDefault="00E60988" w:rsidP="00DA2B0A">
      <w:pPr>
        <w:pStyle w:val="Caption"/>
        <w:keepNext/>
        <w:spacing w:before="0" w:after="0"/>
        <w:rPr>
          <w:sz w:val="24"/>
          <w:szCs w:val="24"/>
          <w:lang w:val="id-ID"/>
        </w:rPr>
      </w:pPr>
      <w:bookmarkStart w:id="28" w:name="_Toc92716704"/>
      <w:bookmarkStart w:id="29" w:name="_Toc98700996"/>
    </w:p>
    <w:p w14:paraId="13293219" w14:textId="77777777" w:rsidR="00D53D5C" w:rsidRDefault="00D53D5C" w:rsidP="00DA2B0A">
      <w:pPr>
        <w:pStyle w:val="Caption"/>
        <w:keepNext/>
        <w:spacing w:before="0" w:after="0"/>
        <w:rPr>
          <w:sz w:val="24"/>
          <w:szCs w:val="24"/>
          <w:lang w:val="id-ID"/>
        </w:rPr>
      </w:pPr>
      <w:r w:rsidRPr="00DA2B0A">
        <w:rPr>
          <w:sz w:val="24"/>
          <w:szCs w:val="24"/>
        </w:rPr>
        <w:t xml:space="preserve">Tabel </w:t>
      </w:r>
      <w:r w:rsidRPr="00DA2B0A">
        <w:rPr>
          <w:sz w:val="24"/>
          <w:szCs w:val="24"/>
          <w:lang w:val="id-ID"/>
        </w:rPr>
        <w:t>5. Hasil Uji Regresi Linier Berganda</w:t>
      </w:r>
      <w:bookmarkEnd w:id="28"/>
      <w:bookmarkEnd w:id="29"/>
    </w:p>
    <w:tbl>
      <w:tblPr>
        <w:tblW w:w="40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2"/>
        <w:gridCol w:w="934"/>
        <w:gridCol w:w="423"/>
        <w:gridCol w:w="588"/>
        <w:gridCol w:w="541"/>
        <w:gridCol w:w="709"/>
        <w:gridCol w:w="553"/>
      </w:tblGrid>
      <w:tr w:rsidR="00D53D5C" w:rsidRPr="00E60988" w14:paraId="27CAC346" w14:textId="77777777" w:rsidTr="00E60988">
        <w:trPr>
          <w:trHeight w:val="20"/>
          <w:jc w:val="center"/>
        </w:trPr>
        <w:tc>
          <w:tcPr>
            <w:tcW w:w="4030" w:type="dxa"/>
            <w:gridSpan w:val="7"/>
          </w:tcPr>
          <w:p w14:paraId="2E73B3F0" w14:textId="77777777" w:rsidR="00D53D5C" w:rsidRPr="00E60988" w:rsidRDefault="00D53D5C" w:rsidP="00E60988">
            <w:pPr>
              <w:adjustRightInd w:val="0"/>
              <w:ind w:left="-113" w:right="-113"/>
              <w:rPr>
                <w:sz w:val="16"/>
                <w:szCs w:val="16"/>
              </w:rPr>
            </w:pPr>
            <w:r w:rsidRPr="00E60988">
              <w:rPr>
                <w:b/>
                <w:bCs/>
                <w:sz w:val="16"/>
                <w:szCs w:val="16"/>
              </w:rPr>
              <w:t>Coefficients</w:t>
            </w:r>
            <w:r w:rsidRPr="00E60988">
              <w:rPr>
                <w:b/>
                <w:bCs/>
                <w:sz w:val="16"/>
                <w:szCs w:val="16"/>
                <w:vertAlign w:val="superscript"/>
              </w:rPr>
              <w:t>a</w:t>
            </w:r>
          </w:p>
        </w:tc>
      </w:tr>
      <w:tr w:rsidR="00D53D5C" w:rsidRPr="00E60988" w14:paraId="0056E626" w14:textId="77777777" w:rsidTr="00E60988">
        <w:trPr>
          <w:trHeight w:val="20"/>
          <w:jc w:val="center"/>
        </w:trPr>
        <w:tc>
          <w:tcPr>
            <w:tcW w:w="1216" w:type="dxa"/>
            <w:gridSpan w:val="2"/>
            <w:vMerge w:val="restart"/>
          </w:tcPr>
          <w:p w14:paraId="28B21A0A" w14:textId="220EC4FB" w:rsidR="00D53D5C" w:rsidRPr="00E60988" w:rsidRDefault="00D53D5C" w:rsidP="00E60988">
            <w:pPr>
              <w:adjustRightInd w:val="0"/>
              <w:ind w:left="-113" w:right="-113"/>
              <w:rPr>
                <w:sz w:val="16"/>
                <w:szCs w:val="16"/>
              </w:rPr>
            </w:pPr>
            <w:r w:rsidRPr="00E60988">
              <w:rPr>
                <w:sz w:val="16"/>
                <w:szCs w:val="16"/>
              </w:rPr>
              <w:t>Mod</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l</w:t>
            </w:r>
          </w:p>
        </w:tc>
        <w:tc>
          <w:tcPr>
            <w:tcW w:w="1011" w:type="dxa"/>
            <w:gridSpan w:val="2"/>
          </w:tcPr>
          <w:p w14:paraId="539DC1A8" w14:textId="7755D652" w:rsidR="00D53D5C" w:rsidRPr="00E60988" w:rsidRDefault="007F5CE1" w:rsidP="00E60988">
            <w:pPr>
              <w:adjustRightInd w:val="0"/>
              <w:ind w:left="-113" w:right="-113"/>
              <w:jc w:val="center"/>
              <w:rPr>
                <w:sz w:val="16"/>
                <w:szCs w:val="16"/>
              </w:rPr>
            </w:pPr>
            <w:r w:rsidRPr="00E60988">
              <w:rPr>
                <w:sz w:val="16"/>
                <w:szCs w:val="16"/>
              </w:rPr>
              <w:t>U</w:t>
            </w:r>
            <w:r w:rsidRPr="00E60988">
              <w:rPr>
                <w:color w:val="000000" w:themeColor="text1"/>
                <w:spacing w:val="-20"/>
                <w:w w:val="1"/>
                <w:sz w:val="16"/>
                <w:szCs w:val="16"/>
              </w:rPr>
              <w:t>i</w:t>
            </w:r>
            <w:r w:rsidR="00D53D5C" w:rsidRPr="00E60988">
              <w:rPr>
                <w:color w:val="000000" w:themeColor="text1"/>
                <w:spacing w:val="-20"/>
                <w:w w:val="1"/>
                <w:sz w:val="16"/>
                <w:szCs w:val="16"/>
              </w:rPr>
              <w:t>i</w:t>
            </w:r>
            <w:r w:rsidR="00D53D5C" w:rsidRPr="00E60988">
              <w:rPr>
                <w:sz w:val="16"/>
                <w:szCs w:val="16"/>
              </w:rPr>
              <w:t>nstandardiz</w:t>
            </w:r>
            <w:r w:rsidRPr="00E60988">
              <w:rPr>
                <w:sz w:val="16"/>
                <w:szCs w:val="16"/>
              </w:rPr>
              <w:t>e</w:t>
            </w:r>
            <w:r w:rsidRPr="00E60988">
              <w:rPr>
                <w:color w:val="000000" w:themeColor="text1"/>
                <w:spacing w:val="-20"/>
                <w:w w:val="1"/>
                <w:sz w:val="16"/>
                <w:szCs w:val="16"/>
              </w:rPr>
              <w:t>i</w:t>
            </w:r>
            <w:r w:rsidR="00D53D5C" w:rsidRPr="00E60988">
              <w:rPr>
                <w:color w:val="000000" w:themeColor="text1"/>
                <w:spacing w:val="-20"/>
                <w:w w:val="1"/>
                <w:sz w:val="16"/>
                <w:szCs w:val="16"/>
              </w:rPr>
              <w:t>i</w:t>
            </w:r>
            <w:r w:rsidR="00D53D5C" w:rsidRPr="00E60988">
              <w:rPr>
                <w:sz w:val="16"/>
                <w:szCs w:val="16"/>
              </w:rPr>
              <w:t>d Co</w:t>
            </w:r>
            <w:r w:rsidRPr="00E60988">
              <w:rPr>
                <w:sz w:val="16"/>
                <w:szCs w:val="16"/>
              </w:rPr>
              <w:t>e</w:t>
            </w:r>
            <w:r w:rsidRPr="00E60988">
              <w:rPr>
                <w:color w:val="000000" w:themeColor="text1"/>
                <w:spacing w:val="-20"/>
                <w:w w:val="1"/>
                <w:sz w:val="16"/>
                <w:szCs w:val="16"/>
              </w:rPr>
              <w:t>i</w:t>
            </w:r>
            <w:r w:rsidR="00D53D5C" w:rsidRPr="00E60988">
              <w:rPr>
                <w:color w:val="000000" w:themeColor="text1"/>
                <w:spacing w:val="-20"/>
                <w:w w:val="1"/>
                <w:sz w:val="16"/>
                <w:szCs w:val="16"/>
              </w:rPr>
              <w:t>i</w:t>
            </w:r>
            <w:r w:rsidR="00D53D5C" w:rsidRPr="00E60988">
              <w:rPr>
                <w:sz w:val="16"/>
                <w:szCs w:val="16"/>
              </w:rPr>
              <w:t>ffici</w:t>
            </w:r>
            <w:r w:rsidRPr="00E60988">
              <w:rPr>
                <w:sz w:val="16"/>
                <w:szCs w:val="16"/>
              </w:rPr>
              <w:t>e</w:t>
            </w:r>
            <w:r w:rsidRPr="00E60988">
              <w:rPr>
                <w:color w:val="000000" w:themeColor="text1"/>
                <w:spacing w:val="-20"/>
                <w:w w:val="1"/>
                <w:sz w:val="16"/>
                <w:szCs w:val="16"/>
              </w:rPr>
              <w:t>i</w:t>
            </w:r>
            <w:r w:rsidR="00D53D5C" w:rsidRPr="00E60988">
              <w:rPr>
                <w:color w:val="000000" w:themeColor="text1"/>
                <w:spacing w:val="-20"/>
                <w:w w:val="1"/>
                <w:sz w:val="16"/>
                <w:szCs w:val="16"/>
              </w:rPr>
              <w:t>i</w:t>
            </w:r>
            <w:r w:rsidR="00D53D5C" w:rsidRPr="00E60988">
              <w:rPr>
                <w:sz w:val="16"/>
                <w:szCs w:val="16"/>
              </w:rPr>
              <w:t>nts</w:t>
            </w:r>
          </w:p>
        </w:tc>
        <w:tc>
          <w:tcPr>
            <w:tcW w:w="541" w:type="dxa"/>
          </w:tcPr>
          <w:p w14:paraId="661B2392" w14:textId="5BAF9091" w:rsidR="00D53D5C" w:rsidRPr="00E60988" w:rsidRDefault="00D53D5C" w:rsidP="00E60988">
            <w:pPr>
              <w:adjustRightInd w:val="0"/>
              <w:ind w:left="-113" w:right="-113"/>
              <w:jc w:val="center"/>
              <w:rPr>
                <w:sz w:val="16"/>
                <w:szCs w:val="16"/>
              </w:rPr>
            </w:pPr>
            <w:r w:rsidRPr="00E60988">
              <w:rPr>
                <w:sz w:val="16"/>
                <w:szCs w:val="16"/>
              </w:rPr>
              <w:t>Standardiz</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d Co</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ffici</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nts</w:t>
            </w:r>
          </w:p>
        </w:tc>
        <w:tc>
          <w:tcPr>
            <w:tcW w:w="709" w:type="dxa"/>
            <w:vMerge w:val="restart"/>
          </w:tcPr>
          <w:p w14:paraId="3A307434" w14:textId="77777777" w:rsidR="00D53D5C" w:rsidRPr="00E60988" w:rsidRDefault="00D53D5C" w:rsidP="00E60988">
            <w:pPr>
              <w:adjustRightInd w:val="0"/>
              <w:ind w:left="-113" w:right="-113"/>
              <w:jc w:val="center"/>
              <w:rPr>
                <w:sz w:val="16"/>
                <w:szCs w:val="16"/>
              </w:rPr>
            </w:pPr>
            <w:r w:rsidRPr="00E60988">
              <w:rPr>
                <w:sz w:val="16"/>
                <w:szCs w:val="16"/>
              </w:rPr>
              <w:t>T</w:t>
            </w:r>
          </w:p>
        </w:tc>
        <w:tc>
          <w:tcPr>
            <w:tcW w:w="553" w:type="dxa"/>
            <w:vMerge w:val="restart"/>
          </w:tcPr>
          <w:p w14:paraId="6FE6B266" w14:textId="77777777" w:rsidR="00D53D5C" w:rsidRPr="00E60988" w:rsidRDefault="00D53D5C" w:rsidP="00E60988">
            <w:pPr>
              <w:adjustRightInd w:val="0"/>
              <w:ind w:left="-113" w:right="-113"/>
              <w:jc w:val="center"/>
              <w:rPr>
                <w:sz w:val="16"/>
                <w:szCs w:val="16"/>
              </w:rPr>
            </w:pPr>
            <w:r w:rsidRPr="00E60988">
              <w:rPr>
                <w:sz w:val="16"/>
                <w:szCs w:val="16"/>
              </w:rPr>
              <w:t>Sig.</w:t>
            </w:r>
          </w:p>
        </w:tc>
      </w:tr>
      <w:tr w:rsidR="00D53D5C" w:rsidRPr="00E60988" w14:paraId="120DD121" w14:textId="77777777" w:rsidTr="00E60988">
        <w:trPr>
          <w:trHeight w:val="20"/>
          <w:jc w:val="center"/>
        </w:trPr>
        <w:tc>
          <w:tcPr>
            <w:tcW w:w="1216" w:type="dxa"/>
            <w:gridSpan w:val="2"/>
            <w:vMerge/>
          </w:tcPr>
          <w:p w14:paraId="20C7F348" w14:textId="77777777" w:rsidR="00D53D5C" w:rsidRPr="00E60988" w:rsidRDefault="00D53D5C" w:rsidP="00E60988">
            <w:pPr>
              <w:adjustRightInd w:val="0"/>
              <w:ind w:left="-113" w:right="-113"/>
              <w:rPr>
                <w:sz w:val="16"/>
                <w:szCs w:val="16"/>
              </w:rPr>
            </w:pPr>
          </w:p>
        </w:tc>
        <w:tc>
          <w:tcPr>
            <w:tcW w:w="423" w:type="dxa"/>
          </w:tcPr>
          <w:p w14:paraId="31CCE2D5" w14:textId="77777777" w:rsidR="00D53D5C" w:rsidRPr="00E60988" w:rsidRDefault="00D53D5C" w:rsidP="00E60988">
            <w:pPr>
              <w:adjustRightInd w:val="0"/>
              <w:ind w:left="-113" w:right="-113"/>
              <w:jc w:val="center"/>
              <w:rPr>
                <w:sz w:val="16"/>
                <w:szCs w:val="16"/>
              </w:rPr>
            </w:pPr>
            <w:r w:rsidRPr="00E60988">
              <w:rPr>
                <w:sz w:val="16"/>
                <w:szCs w:val="16"/>
              </w:rPr>
              <w:t>B</w:t>
            </w:r>
          </w:p>
        </w:tc>
        <w:tc>
          <w:tcPr>
            <w:tcW w:w="588" w:type="dxa"/>
          </w:tcPr>
          <w:p w14:paraId="1C26C6CB" w14:textId="26822314" w:rsidR="00D53D5C" w:rsidRPr="00E60988" w:rsidRDefault="00D53D5C" w:rsidP="00E60988">
            <w:pPr>
              <w:adjustRightInd w:val="0"/>
              <w:ind w:left="-113" w:right="-113"/>
              <w:jc w:val="center"/>
              <w:rPr>
                <w:sz w:val="16"/>
                <w:szCs w:val="16"/>
              </w:rPr>
            </w:pPr>
            <w:r w:rsidRPr="00E60988">
              <w:rPr>
                <w:sz w:val="16"/>
                <w:szCs w:val="16"/>
              </w:rPr>
              <w:t xml:space="preserve">Std. </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rror</w:t>
            </w:r>
          </w:p>
        </w:tc>
        <w:tc>
          <w:tcPr>
            <w:tcW w:w="541" w:type="dxa"/>
          </w:tcPr>
          <w:p w14:paraId="16A5232E" w14:textId="3507C4C3" w:rsidR="00D53D5C" w:rsidRPr="00E60988" w:rsidRDefault="00D53D5C" w:rsidP="00E60988">
            <w:pPr>
              <w:adjustRightInd w:val="0"/>
              <w:ind w:left="-113" w:right="-113"/>
              <w:jc w:val="center"/>
              <w:rPr>
                <w:sz w:val="16"/>
                <w:szCs w:val="16"/>
              </w:rPr>
            </w:pPr>
            <w:r w:rsidRPr="00E60988">
              <w:rPr>
                <w:sz w:val="16"/>
                <w:szCs w:val="16"/>
              </w:rPr>
              <w:t>B</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ta</w:t>
            </w:r>
          </w:p>
        </w:tc>
        <w:tc>
          <w:tcPr>
            <w:tcW w:w="709" w:type="dxa"/>
            <w:vMerge/>
          </w:tcPr>
          <w:p w14:paraId="58434F7C" w14:textId="77777777" w:rsidR="00D53D5C" w:rsidRPr="00E60988" w:rsidRDefault="00D53D5C" w:rsidP="00E60988">
            <w:pPr>
              <w:adjustRightInd w:val="0"/>
              <w:ind w:left="-113" w:right="-113"/>
              <w:rPr>
                <w:sz w:val="16"/>
                <w:szCs w:val="16"/>
              </w:rPr>
            </w:pPr>
          </w:p>
        </w:tc>
        <w:tc>
          <w:tcPr>
            <w:tcW w:w="553" w:type="dxa"/>
            <w:vMerge/>
          </w:tcPr>
          <w:p w14:paraId="294D3598" w14:textId="77777777" w:rsidR="00D53D5C" w:rsidRPr="00E60988" w:rsidRDefault="00D53D5C" w:rsidP="00E60988">
            <w:pPr>
              <w:adjustRightInd w:val="0"/>
              <w:ind w:left="-113" w:right="-113"/>
              <w:rPr>
                <w:sz w:val="16"/>
                <w:szCs w:val="16"/>
              </w:rPr>
            </w:pPr>
          </w:p>
        </w:tc>
      </w:tr>
      <w:tr w:rsidR="00D53D5C" w:rsidRPr="00E60988" w14:paraId="65B6B9B2" w14:textId="77777777" w:rsidTr="00E60988">
        <w:trPr>
          <w:trHeight w:val="20"/>
          <w:jc w:val="center"/>
        </w:trPr>
        <w:tc>
          <w:tcPr>
            <w:tcW w:w="282" w:type="dxa"/>
            <w:vMerge w:val="restart"/>
          </w:tcPr>
          <w:p w14:paraId="371C8859" w14:textId="77777777" w:rsidR="00D53D5C" w:rsidRPr="00E60988" w:rsidRDefault="00D53D5C" w:rsidP="00E60988">
            <w:pPr>
              <w:adjustRightInd w:val="0"/>
              <w:ind w:left="-113" w:right="-113"/>
              <w:rPr>
                <w:sz w:val="16"/>
                <w:szCs w:val="16"/>
              </w:rPr>
            </w:pPr>
            <w:r w:rsidRPr="00E60988">
              <w:rPr>
                <w:sz w:val="16"/>
                <w:szCs w:val="16"/>
              </w:rPr>
              <w:t>1</w:t>
            </w:r>
          </w:p>
        </w:tc>
        <w:tc>
          <w:tcPr>
            <w:tcW w:w="934" w:type="dxa"/>
          </w:tcPr>
          <w:p w14:paraId="5CA7A25C" w14:textId="77777777" w:rsidR="00D53D5C" w:rsidRPr="00E60988" w:rsidRDefault="00D53D5C" w:rsidP="00E60988">
            <w:pPr>
              <w:adjustRightInd w:val="0"/>
              <w:ind w:left="-113" w:right="-113"/>
              <w:rPr>
                <w:sz w:val="16"/>
                <w:szCs w:val="16"/>
              </w:rPr>
            </w:pPr>
            <w:r w:rsidRPr="00E60988">
              <w:rPr>
                <w:sz w:val="16"/>
                <w:szCs w:val="16"/>
              </w:rPr>
              <w:t>(Constant)</w:t>
            </w:r>
          </w:p>
        </w:tc>
        <w:tc>
          <w:tcPr>
            <w:tcW w:w="423" w:type="dxa"/>
          </w:tcPr>
          <w:p w14:paraId="260C9012" w14:textId="77777777" w:rsidR="00D53D5C" w:rsidRPr="00E60988" w:rsidRDefault="00D53D5C" w:rsidP="00E60988">
            <w:pPr>
              <w:adjustRightInd w:val="0"/>
              <w:ind w:left="-113" w:right="-113"/>
              <w:jc w:val="right"/>
              <w:rPr>
                <w:sz w:val="16"/>
                <w:szCs w:val="16"/>
              </w:rPr>
            </w:pPr>
            <w:r w:rsidRPr="00E60988">
              <w:rPr>
                <w:sz w:val="16"/>
                <w:szCs w:val="16"/>
              </w:rPr>
              <w:t>.267</w:t>
            </w:r>
          </w:p>
        </w:tc>
        <w:tc>
          <w:tcPr>
            <w:tcW w:w="588" w:type="dxa"/>
          </w:tcPr>
          <w:p w14:paraId="4AFFC48D" w14:textId="77777777" w:rsidR="00D53D5C" w:rsidRPr="00E60988" w:rsidRDefault="00D53D5C" w:rsidP="00E60988">
            <w:pPr>
              <w:adjustRightInd w:val="0"/>
              <w:ind w:left="-113" w:right="-113"/>
              <w:jc w:val="right"/>
              <w:rPr>
                <w:sz w:val="16"/>
                <w:szCs w:val="16"/>
              </w:rPr>
            </w:pPr>
            <w:r w:rsidRPr="00E60988">
              <w:rPr>
                <w:sz w:val="16"/>
                <w:szCs w:val="16"/>
              </w:rPr>
              <w:t>.015</w:t>
            </w:r>
          </w:p>
        </w:tc>
        <w:tc>
          <w:tcPr>
            <w:tcW w:w="541" w:type="dxa"/>
          </w:tcPr>
          <w:p w14:paraId="51243009" w14:textId="77777777" w:rsidR="00D53D5C" w:rsidRPr="00E60988" w:rsidRDefault="00D53D5C" w:rsidP="00E60988">
            <w:pPr>
              <w:adjustRightInd w:val="0"/>
              <w:ind w:left="-113" w:right="-113"/>
              <w:rPr>
                <w:sz w:val="16"/>
                <w:szCs w:val="16"/>
              </w:rPr>
            </w:pPr>
          </w:p>
        </w:tc>
        <w:tc>
          <w:tcPr>
            <w:tcW w:w="709" w:type="dxa"/>
          </w:tcPr>
          <w:p w14:paraId="7453A8CD" w14:textId="77777777" w:rsidR="00D53D5C" w:rsidRPr="00E60988" w:rsidRDefault="00D53D5C" w:rsidP="00E60988">
            <w:pPr>
              <w:adjustRightInd w:val="0"/>
              <w:ind w:left="-113" w:right="-113"/>
              <w:jc w:val="right"/>
              <w:rPr>
                <w:sz w:val="16"/>
                <w:szCs w:val="16"/>
              </w:rPr>
            </w:pPr>
            <w:r w:rsidRPr="00E60988">
              <w:rPr>
                <w:sz w:val="16"/>
                <w:szCs w:val="16"/>
              </w:rPr>
              <w:t>17.246</w:t>
            </w:r>
          </w:p>
        </w:tc>
        <w:tc>
          <w:tcPr>
            <w:tcW w:w="553" w:type="dxa"/>
          </w:tcPr>
          <w:p w14:paraId="487FB104" w14:textId="77777777" w:rsidR="00D53D5C" w:rsidRPr="00E60988" w:rsidRDefault="00D53D5C" w:rsidP="00E60988">
            <w:pPr>
              <w:adjustRightInd w:val="0"/>
              <w:ind w:left="-113" w:right="-113"/>
              <w:jc w:val="right"/>
              <w:rPr>
                <w:sz w:val="16"/>
                <w:szCs w:val="16"/>
              </w:rPr>
            </w:pPr>
            <w:r w:rsidRPr="00E60988">
              <w:rPr>
                <w:sz w:val="16"/>
                <w:szCs w:val="16"/>
              </w:rPr>
              <w:t>.000</w:t>
            </w:r>
          </w:p>
        </w:tc>
      </w:tr>
      <w:tr w:rsidR="00D53D5C" w:rsidRPr="00E60988" w14:paraId="2AA94DAA" w14:textId="77777777" w:rsidTr="00E60988">
        <w:trPr>
          <w:trHeight w:val="20"/>
          <w:jc w:val="center"/>
        </w:trPr>
        <w:tc>
          <w:tcPr>
            <w:tcW w:w="282" w:type="dxa"/>
            <w:vMerge/>
          </w:tcPr>
          <w:p w14:paraId="2DFEDA4D" w14:textId="77777777" w:rsidR="00D53D5C" w:rsidRPr="00E60988" w:rsidRDefault="00D53D5C" w:rsidP="00E60988">
            <w:pPr>
              <w:adjustRightInd w:val="0"/>
              <w:ind w:left="-113" w:right="-113"/>
              <w:rPr>
                <w:sz w:val="16"/>
                <w:szCs w:val="16"/>
              </w:rPr>
            </w:pPr>
          </w:p>
        </w:tc>
        <w:tc>
          <w:tcPr>
            <w:tcW w:w="934" w:type="dxa"/>
          </w:tcPr>
          <w:p w14:paraId="25098062" w14:textId="77777777" w:rsidR="00D53D5C" w:rsidRPr="00E60988" w:rsidRDefault="00D53D5C" w:rsidP="00E60988">
            <w:pPr>
              <w:adjustRightInd w:val="0"/>
              <w:ind w:left="-113" w:right="-113"/>
              <w:rPr>
                <w:sz w:val="16"/>
                <w:szCs w:val="16"/>
              </w:rPr>
            </w:pPr>
            <w:r w:rsidRPr="00E60988">
              <w:rPr>
                <w:sz w:val="16"/>
                <w:szCs w:val="16"/>
              </w:rPr>
              <w:t>profitabilitas</w:t>
            </w:r>
          </w:p>
        </w:tc>
        <w:tc>
          <w:tcPr>
            <w:tcW w:w="423" w:type="dxa"/>
          </w:tcPr>
          <w:p w14:paraId="788F0338" w14:textId="77777777" w:rsidR="00D53D5C" w:rsidRPr="00E60988" w:rsidRDefault="00D53D5C" w:rsidP="00E60988">
            <w:pPr>
              <w:adjustRightInd w:val="0"/>
              <w:ind w:left="-113" w:right="-113"/>
              <w:jc w:val="right"/>
              <w:rPr>
                <w:sz w:val="16"/>
                <w:szCs w:val="16"/>
              </w:rPr>
            </w:pPr>
            <w:r w:rsidRPr="00E60988">
              <w:rPr>
                <w:sz w:val="16"/>
                <w:szCs w:val="16"/>
              </w:rPr>
              <w:t>.185</w:t>
            </w:r>
          </w:p>
        </w:tc>
        <w:tc>
          <w:tcPr>
            <w:tcW w:w="588" w:type="dxa"/>
          </w:tcPr>
          <w:p w14:paraId="217B7075" w14:textId="77777777" w:rsidR="00D53D5C" w:rsidRPr="00E60988" w:rsidRDefault="00D53D5C" w:rsidP="00E60988">
            <w:pPr>
              <w:adjustRightInd w:val="0"/>
              <w:ind w:left="-113" w:right="-113"/>
              <w:jc w:val="right"/>
              <w:rPr>
                <w:sz w:val="16"/>
                <w:szCs w:val="16"/>
              </w:rPr>
            </w:pPr>
            <w:r w:rsidRPr="00E60988">
              <w:rPr>
                <w:sz w:val="16"/>
                <w:szCs w:val="16"/>
              </w:rPr>
              <w:t>.058</w:t>
            </w:r>
          </w:p>
        </w:tc>
        <w:tc>
          <w:tcPr>
            <w:tcW w:w="541" w:type="dxa"/>
          </w:tcPr>
          <w:p w14:paraId="17960EC0" w14:textId="77777777" w:rsidR="00D53D5C" w:rsidRPr="00E60988" w:rsidRDefault="00D53D5C" w:rsidP="00E60988">
            <w:pPr>
              <w:adjustRightInd w:val="0"/>
              <w:ind w:left="-113" w:right="-113"/>
              <w:jc w:val="right"/>
              <w:rPr>
                <w:sz w:val="16"/>
                <w:szCs w:val="16"/>
              </w:rPr>
            </w:pPr>
            <w:r w:rsidRPr="00E60988">
              <w:rPr>
                <w:sz w:val="16"/>
                <w:szCs w:val="16"/>
              </w:rPr>
              <w:t>.226</w:t>
            </w:r>
          </w:p>
        </w:tc>
        <w:tc>
          <w:tcPr>
            <w:tcW w:w="709" w:type="dxa"/>
          </w:tcPr>
          <w:p w14:paraId="72C091D8" w14:textId="77777777" w:rsidR="00D53D5C" w:rsidRPr="00E60988" w:rsidRDefault="00D53D5C" w:rsidP="00E60988">
            <w:pPr>
              <w:adjustRightInd w:val="0"/>
              <w:ind w:left="-113" w:right="-113"/>
              <w:jc w:val="right"/>
              <w:rPr>
                <w:sz w:val="16"/>
                <w:szCs w:val="16"/>
              </w:rPr>
            </w:pPr>
            <w:r w:rsidRPr="00E60988">
              <w:rPr>
                <w:sz w:val="16"/>
                <w:szCs w:val="16"/>
              </w:rPr>
              <w:t>3.157</w:t>
            </w:r>
          </w:p>
        </w:tc>
        <w:tc>
          <w:tcPr>
            <w:tcW w:w="553" w:type="dxa"/>
          </w:tcPr>
          <w:p w14:paraId="60A81137" w14:textId="77777777" w:rsidR="00D53D5C" w:rsidRPr="00E60988" w:rsidRDefault="00D53D5C" w:rsidP="00E60988">
            <w:pPr>
              <w:adjustRightInd w:val="0"/>
              <w:ind w:left="-113" w:right="-113"/>
              <w:jc w:val="right"/>
              <w:rPr>
                <w:sz w:val="16"/>
                <w:szCs w:val="16"/>
              </w:rPr>
            </w:pPr>
            <w:r w:rsidRPr="00E60988">
              <w:rPr>
                <w:sz w:val="16"/>
                <w:szCs w:val="16"/>
              </w:rPr>
              <w:t>.002</w:t>
            </w:r>
          </w:p>
        </w:tc>
      </w:tr>
      <w:tr w:rsidR="00D53D5C" w:rsidRPr="00E60988" w14:paraId="2DB078D8" w14:textId="77777777" w:rsidTr="00E60988">
        <w:trPr>
          <w:trHeight w:val="20"/>
          <w:jc w:val="center"/>
        </w:trPr>
        <w:tc>
          <w:tcPr>
            <w:tcW w:w="282" w:type="dxa"/>
            <w:vMerge/>
          </w:tcPr>
          <w:p w14:paraId="3C152EB3" w14:textId="77777777" w:rsidR="00D53D5C" w:rsidRPr="00E60988" w:rsidRDefault="00D53D5C" w:rsidP="00E60988">
            <w:pPr>
              <w:adjustRightInd w:val="0"/>
              <w:ind w:left="-113" w:right="-113"/>
              <w:rPr>
                <w:sz w:val="16"/>
                <w:szCs w:val="16"/>
              </w:rPr>
            </w:pPr>
          </w:p>
        </w:tc>
        <w:tc>
          <w:tcPr>
            <w:tcW w:w="934" w:type="dxa"/>
          </w:tcPr>
          <w:p w14:paraId="13AD6EDC" w14:textId="4016BE76" w:rsidR="00D53D5C" w:rsidRPr="00E60988" w:rsidRDefault="00D53D5C" w:rsidP="00E60988">
            <w:pPr>
              <w:adjustRightInd w:val="0"/>
              <w:ind w:left="-113" w:right="-113"/>
              <w:rPr>
                <w:sz w:val="16"/>
                <w:szCs w:val="16"/>
              </w:rPr>
            </w:pPr>
            <w:r w:rsidRPr="00E60988">
              <w:rPr>
                <w:sz w:val="16"/>
                <w:szCs w:val="16"/>
              </w:rPr>
              <w:t>L</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v</w:t>
            </w:r>
            <w:r w:rsidR="007F5CE1" w:rsidRPr="00E60988">
              <w:rPr>
                <w:sz w:val="16"/>
                <w:szCs w:val="16"/>
              </w:rPr>
              <w:t>e</w:t>
            </w:r>
            <w:r w:rsidR="007F5CE1" w:rsidRPr="00E60988">
              <w:rPr>
                <w:color w:val="000000" w:themeColor="text1"/>
                <w:spacing w:val="-20"/>
                <w:w w:val="1"/>
                <w:sz w:val="16"/>
                <w:szCs w:val="16"/>
              </w:rPr>
              <w:t>i</w:t>
            </w:r>
            <w:r w:rsidRPr="00E60988">
              <w:rPr>
                <w:sz w:val="16"/>
                <w:szCs w:val="16"/>
              </w:rPr>
              <w:t>rag</w:t>
            </w:r>
            <w:r w:rsidR="007F5CE1" w:rsidRPr="00E60988">
              <w:rPr>
                <w:sz w:val="16"/>
                <w:szCs w:val="16"/>
              </w:rPr>
              <w:t>e</w:t>
            </w:r>
            <w:r w:rsidR="007F5CE1" w:rsidRPr="00E60988">
              <w:rPr>
                <w:color w:val="000000" w:themeColor="text1"/>
                <w:spacing w:val="-20"/>
                <w:w w:val="1"/>
                <w:sz w:val="16"/>
                <w:szCs w:val="16"/>
              </w:rPr>
              <w:t>i</w:t>
            </w:r>
          </w:p>
        </w:tc>
        <w:tc>
          <w:tcPr>
            <w:tcW w:w="423" w:type="dxa"/>
          </w:tcPr>
          <w:p w14:paraId="7F829BA0" w14:textId="77777777" w:rsidR="00D53D5C" w:rsidRPr="00E60988" w:rsidRDefault="00D53D5C" w:rsidP="00E60988">
            <w:pPr>
              <w:adjustRightInd w:val="0"/>
              <w:ind w:left="-113" w:right="-113"/>
              <w:jc w:val="right"/>
              <w:rPr>
                <w:sz w:val="16"/>
                <w:szCs w:val="16"/>
              </w:rPr>
            </w:pPr>
            <w:r w:rsidRPr="00E60988">
              <w:rPr>
                <w:sz w:val="16"/>
                <w:szCs w:val="16"/>
              </w:rPr>
              <w:t>-.025</w:t>
            </w:r>
          </w:p>
        </w:tc>
        <w:tc>
          <w:tcPr>
            <w:tcW w:w="588" w:type="dxa"/>
          </w:tcPr>
          <w:p w14:paraId="509941AF" w14:textId="77777777" w:rsidR="00D53D5C" w:rsidRPr="00E60988" w:rsidRDefault="00D53D5C" w:rsidP="00E60988">
            <w:pPr>
              <w:adjustRightInd w:val="0"/>
              <w:ind w:left="-113" w:right="-113"/>
              <w:jc w:val="right"/>
              <w:rPr>
                <w:sz w:val="16"/>
                <w:szCs w:val="16"/>
              </w:rPr>
            </w:pPr>
            <w:r w:rsidRPr="00E60988">
              <w:rPr>
                <w:sz w:val="16"/>
                <w:szCs w:val="16"/>
              </w:rPr>
              <w:t>.021</w:t>
            </w:r>
          </w:p>
        </w:tc>
        <w:tc>
          <w:tcPr>
            <w:tcW w:w="541" w:type="dxa"/>
          </w:tcPr>
          <w:p w14:paraId="2279BA75" w14:textId="77777777" w:rsidR="00D53D5C" w:rsidRPr="00E60988" w:rsidRDefault="00D53D5C" w:rsidP="00E60988">
            <w:pPr>
              <w:adjustRightInd w:val="0"/>
              <w:ind w:left="-113" w:right="-113"/>
              <w:jc w:val="right"/>
              <w:rPr>
                <w:sz w:val="16"/>
                <w:szCs w:val="16"/>
              </w:rPr>
            </w:pPr>
            <w:r w:rsidRPr="00E60988">
              <w:rPr>
                <w:sz w:val="16"/>
                <w:szCs w:val="16"/>
              </w:rPr>
              <w:t>-.084</w:t>
            </w:r>
          </w:p>
        </w:tc>
        <w:tc>
          <w:tcPr>
            <w:tcW w:w="709" w:type="dxa"/>
          </w:tcPr>
          <w:p w14:paraId="32F2D2DA" w14:textId="77777777" w:rsidR="00D53D5C" w:rsidRPr="00E60988" w:rsidRDefault="00D53D5C" w:rsidP="00E60988">
            <w:pPr>
              <w:adjustRightInd w:val="0"/>
              <w:ind w:left="-113" w:right="-113"/>
              <w:jc w:val="right"/>
              <w:rPr>
                <w:sz w:val="16"/>
                <w:szCs w:val="16"/>
              </w:rPr>
            </w:pPr>
            <w:r w:rsidRPr="00E60988">
              <w:rPr>
                <w:sz w:val="16"/>
                <w:szCs w:val="16"/>
              </w:rPr>
              <w:t>1.184</w:t>
            </w:r>
          </w:p>
        </w:tc>
        <w:tc>
          <w:tcPr>
            <w:tcW w:w="553" w:type="dxa"/>
          </w:tcPr>
          <w:p w14:paraId="288FBF73" w14:textId="77777777" w:rsidR="00D53D5C" w:rsidRPr="00E60988" w:rsidRDefault="00D53D5C" w:rsidP="00E60988">
            <w:pPr>
              <w:adjustRightInd w:val="0"/>
              <w:ind w:left="-113" w:right="-113"/>
              <w:jc w:val="right"/>
              <w:rPr>
                <w:sz w:val="16"/>
                <w:szCs w:val="16"/>
              </w:rPr>
            </w:pPr>
            <w:r w:rsidRPr="00E60988">
              <w:rPr>
                <w:sz w:val="16"/>
                <w:szCs w:val="16"/>
              </w:rPr>
              <w:t>.238</w:t>
            </w:r>
          </w:p>
        </w:tc>
      </w:tr>
      <w:tr w:rsidR="00D53D5C" w:rsidRPr="00E60988" w14:paraId="70694196" w14:textId="77777777" w:rsidTr="00E60988">
        <w:trPr>
          <w:trHeight w:val="20"/>
          <w:jc w:val="center"/>
        </w:trPr>
        <w:tc>
          <w:tcPr>
            <w:tcW w:w="282" w:type="dxa"/>
            <w:vMerge/>
          </w:tcPr>
          <w:p w14:paraId="6618B6AE" w14:textId="77777777" w:rsidR="00D53D5C" w:rsidRPr="00E60988" w:rsidRDefault="00D53D5C" w:rsidP="00E60988">
            <w:pPr>
              <w:adjustRightInd w:val="0"/>
              <w:ind w:left="-113" w:right="-113"/>
              <w:rPr>
                <w:sz w:val="16"/>
                <w:szCs w:val="16"/>
              </w:rPr>
            </w:pPr>
          </w:p>
        </w:tc>
        <w:tc>
          <w:tcPr>
            <w:tcW w:w="934" w:type="dxa"/>
          </w:tcPr>
          <w:p w14:paraId="5D252499" w14:textId="5D39F449" w:rsidR="00D53D5C" w:rsidRPr="00E60988" w:rsidRDefault="00D53D5C" w:rsidP="00E60988">
            <w:pPr>
              <w:adjustRightInd w:val="0"/>
              <w:ind w:left="-113" w:right="-113"/>
              <w:rPr>
                <w:sz w:val="16"/>
                <w:szCs w:val="16"/>
              </w:rPr>
            </w:pPr>
            <w:r w:rsidRPr="00E60988">
              <w:rPr>
                <w:sz w:val="16"/>
                <w:szCs w:val="16"/>
              </w:rPr>
              <w:t>Fix ass</w:t>
            </w:r>
            <w:r w:rsidR="007F5CE1" w:rsidRPr="00E60988">
              <w:rPr>
                <w:sz w:val="16"/>
                <w:szCs w:val="16"/>
              </w:rPr>
              <w:t>e</w:t>
            </w:r>
            <w:r w:rsidR="007F5CE1" w:rsidRPr="00E60988">
              <w:rPr>
                <w:color w:val="000000" w:themeColor="text1"/>
                <w:spacing w:val="-20"/>
                <w:w w:val="1"/>
                <w:sz w:val="16"/>
                <w:szCs w:val="16"/>
              </w:rPr>
              <w:t>i</w:t>
            </w:r>
            <w:r w:rsidRPr="00E60988">
              <w:rPr>
                <w:sz w:val="16"/>
                <w:szCs w:val="16"/>
              </w:rPr>
              <w:t>t</w:t>
            </w:r>
          </w:p>
        </w:tc>
        <w:tc>
          <w:tcPr>
            <w:tcW w:w="423" w:type="dxa"/>
          </w:tcPr>
          <w:p w14:paraId="74F9F74B" w14:textId="77777777" w:rsidR="00D53D5C" w:rsidRPr="00E60988" w:rsidRDefault="00D53D5C" w:rsidP="00E60988">
            <w:pPr>
              <w:adjustRightInd w:val="0"/>
              <w:ind w:left="-113" w:right="-113"/>
              <w:jc w:val="right"/>
              <w:rPr>
                <w:sz w:val="16"/>
                <w:szCs w:val="16"/>
              </w:rPr>
            </w:pPr>
            <w:r w:rsidRPr="00E60988">
              <w:rPr>
                <w:sz w:val="16"/>
                <w:szCs w:val="16"/>
              </w:rPr>
              <w:t>-.059</w:t>
            </w:r>
          </w:p>
        </w:tc>
        <w:tc>
          <w:tcPr>
            <w:tcW w:w="588" w:type="dxa"/>
          </w:tcPr>
          <w:p w14:paraId="3490DFCC" w14:textId="77777777" w:rsidR="00D53D5C" w:rsidRPr="00E60988" w:rsidRDefault="00D53D5C" w:rsidP="00E60988">
            <w:pPr>
              <w:adjustRightInd w:val="0"/>
              <w:ind w:left="-113" w:right="-113"/>
              <w:jc w:val="right"/>
              <w:rPr>
                <w:sz w:val="16"/>
                <w:szCs w:val="16"/>
              </w:rPr>
            </w:pPr>
            <w:r w:rsidRPr="00E60988">
              <w:rPr>
                <w:sz w:val="16"/>
                <w:szCs w:val="16"/>
              </w:rPr>
              <w:t>.019</w:t>
            </w:r>
          </w:p>
        </w:tc>
        <w:tc>
          <w:tcPr>
            <w:tcW w:w="541" w:type="dxa"/>
          </w:tcPr>
          <w:p w14:paraId="34E67026" w14:textId="77777777" w:rsidR="00D53D5C" w:rsidRPr="00E60988" w:rsidRDefault="00D53D5C" w:rsidP="00E60988">
            <w:pPr>
              <w:adjustRightInd w:val="0"/>
              <w:ind w:left="-113" w:right="-113"/>
              <w:jc w:val="right"/>
              <w:rPr>
                <w:sz w:val="16"/>
                <w:szCs w:val="16"/>
              </w:rPr>
            </w:pPr>
            <w:r w:rsidRPr="00E60988">
              <w:rPr>
                <w:sz w:val="16"/>
                <w:szCs w:val="16"/>
              </w:rPr>
              <w:t>-.218</w:t>
            </w:r>
          </w:p>
        </w:tc>
        <w:tc>
          <w:tcPr>
            <w:tcW w:w="709" w:type="dxa"/>
          </w:tcPr>
          <w:p w14:paraId="07692FE2" w14:textId="77777777" w:rsidR="00D53D5C" w:rsidRPr="00E60988" w:rsidRDefault="00D53D5C" w:rsidP="00E60988">
            <w:pPr>
              <w:adjustRightInd w:val="0"/>
              <w:ind w:left="-113" w:right="-113"/>
              <w:jc w:val="right"/>
              <w:rPr>
                <w:sz w:val="16"/>
                <w:szCs w:val="16"/>
              </w:rPr>
            </w:pPr>
            <w:r w:rsidRPr="00E60988">
              <w:rPr>
                <w:sz w:val="16"/>
                <w:szCs w:val="16"/>
              </w:rPr>
              <w:t>3.024</w:t>
            </w:r>
          </w:p>
        </w:tc>
        <w:tc>
          <w:tcPr>
            <w:tcW w:w="553" w:type="dxa"/>
          </w:tcPr>
          <w:p w14:paraId="695EAEEA" w14:textId="77777777" w:rsidR="00D53D5C" w:rsidRPr="00E60988" w:rsidRDefault="00D53D5C" w:rsidP="00E60988">
            <w:pPr>
              <w:adjustRightInd w:val="0"/>
              <w:ind w:left="-113" w:right="-113"/>
              <w:jc w:val="right"/>
              <w:rPr>
                <w:sz w:val="16"/>
                <w:szCs w:val="16"/>
              </w:rPr>
            </w:pPr>
            <w:r w:rsidRPr="00E60988">
              <w:rPr>
                <w:sz w:val="16"/>
                <w:szCs w:val="16"/>
              </w:rPr>
              <w:t>.003</w:t>
            </w:r>
          </w:p>
        </w:tc>
      </w:tr>
      <w:tr w:rsidR="00D53D5C" w:rsidRPr="00E60988" w14:paraId="17F98AB5" w14:textId="77777777" w:rsidTr="00E60988">
        <w:trPr>
          <w:trHeight w:val="20"/>
          <w:jc w:val="center"/>
        </w:trPr>
        <w:tc>
          <w:tcPr>
            <w:tcW w:w="282" w:type="dxa"/>
            <w:vMerge/>
          </w:tcPr>
          <w:p w14:paraId="11061DFE" w14:textId="77777777" w:rsidR="00D53D5C" w:rsidRPr="00E60988" w:rsidRDefault="00D53D5C" w:rsidP="00E60988">
            <w:pPr>
              <w:adjustRightInd w:val="0"/>
              <w:ind w:left="-113" w:right="-113"/>
              <w:rPr>
                <w:sz w:val="16"/>
                <w:szCs w:val="16"/>
              </w:rPr>
            </w:pPr>
          </w:p>
        </w:tc>
        <w:tc>
          <w:tcPr>
            <w:tcW w:w="934" w:type="dxa"/>
          </w:tcPr>
          <w:p w14:paraId="32B94E8C" w14:textId="02E3CB26" w:rsidR="00D53D5C" w:rsidRPr="00E60988" w:rsidRDefault="00D53D5C" w:rsidP="00E60988">
            <w:pPr>
              <w:adjustRightInd w:val="0"/>
              <w:ind w:left="-113" w:right="-113"/>
              <w:rPr>
                <w:sz w:val="16"/>
                <w:szCs w:val="16"/>
              </w:rPr>
            </w:pPr>
            <w:r w:rsidRPr="00E60988">
              <w:rPr>
                <w:sz w:val="16"/>
                <w:szCs w:val="16"/>
              </w:rPr>
              <w:t>Inv</w:t>
            </w:r>
            <w:r w:rsidR="007F5CE1" w:rsidRPr="00E60988">
              <w:rPr>
                <w:sz w:val="16"/>
                <w:szCs w:val="16"/>
              </w:rPr>
              <w:t>e</w:t>
            </w:r>
            <w:r w:rsidR="007F5CE1" w:rsidRPr="00E60988">
              <w:rPr>
                <w:color w:val="000000" w:themeColor="text1"/>
                <w:spacing w:val="-20"/>
                <w:w w:val="1"/>
                <w:sz w:val="16"/>
                <w:szCs w:val="16"/>
              </w:rPr>
              <w:t>i</w:t>
            </w:r>
            <w:r w:rsidRPr="00E60988">
              <w:rPr>
                <w:sz w:val="16"/>
                <w:szCs w:val="16"/>
              </w:rPr>
              <w:t>ntory</w:t>
            </w:r>
          </w:p>
        </w:tc>
        <w:tc>
          <w:tcPr>
            <w:tcW w:w="423" w:type="dxa"/>
          </w:tcPr>
          <w:p w14:paraId="0A073052" w14:textId="77777777" w:rsidR="00D53D5C" w:rsidRPr="00E60988" w:rsidRDefault="00D53D5C" w:rsidP="00E60988">
            <w:pPr>
              <w:adjustRightInd w:val="0"/>
              <w:ind w:left="-113" w:right="-113"/>
              <w:jc w:val="center"/>
              <w:rPr>
                <w:sz w:val="16"/>
                <w:szCs w:val="16"/>
              </w:rPr>
            </w:pPr>
            <w:r w:rsidRPr="00E60988">
              <w:rPr>
                <w:sz w:val="16"/>
                <w:szCs w:val="16"/>
              </w:rPr>
              <w:t xml:space="preserve">          0.29</w:t>
            </w:r>
          </w:p>
        </w:tc>
        <w:tc>
          <w:tcPr>
            <w:tcW w:w="588" w:type="dxa"/>
          </w:tcPr>
          <w:p w14:paraId="50D57D00" w14:textId="77777777" w:rsidR="00D53D5C" w:rsidRPr="00E60988" w:rsidRDefault="00D53D5C" w:rsidP="00E60988">
            <w:pPr>
              <w:adjustRightInd w:val="0"/>
              <w:ind w:left="-113" w:right="-113"/>
              <w:jc w:val="right"/>
              <w:rPr>
                <w:sz w:val="16"/>
                <w:szCs w:val="16"/>
              </w:rPr>
            </w:pPr>
            <w:r w:rsidRPr="00E60988">
              <w:rPr>
                <w:sz w:val="16"/>
                <w:szCs w:val="16"/>
              </w:rPr>
              <w:t>.031</w:t>
            </w:r>
          </w:p>
        </w:tc>
        <w:tc>
          <w:tcPr>
            <w:tcW w:w="541" w:type="dxa"/>
          </w:tcPr>
          <w:p w14:paraId="29294038" w14:textId="77777777" w:rsidR="00D53D5C" w:rsidRPr="00E60988" w:rsidRDefault="00D53D5C" w:rsidP="00E60988">
            <w:pPr>
              <w:adjustRightInd w:val="0"/>
              <w:ind w:left="-113" w:right="-113"/>
              <w:jc w:val="right"/>
              <w:rPr>
                <w:sz w:val="16"/>
                <w:szCs w:val="16"/>
              </w:rPr>
            </w:pPr>
            <w:r w:rsidRPr="00E60988">
              <w:rPr>
                <w:sz w:val="16"/>
                <w:szCs w:val="16"/>
              </w:rPr>
              <w:t>.067</w:t>
            </w:r>
          </w:p>
        </w:tc>
        <w:tc>
          <w:tcPr>
            <w:tcW w:w="709" w:type="dxa"/>
          </w:tcPr>
          <w:p w14:paraId="2E91684E" w14:textId="77777777" w:rsidR="00D53D5C" w:rsidRPr="00E60988" w:rsidRDefault="00D53D5C" w:rsidP="00E60988">
            <w:pPr>
              <w:adjustRightInd w:val="0"/>
              <w:ind w:left="-113" w:right="-113"/>
              <w:jc w:val="right"/>
              <w:rPr>
                <w:sz w:val="16"/>
                <w:szCs w:val="16"/>
              </w:rPr>
            </w:pPr>
            <w:r w:rsidRPr="00E60988">
              <w:rPr>
                <w:sz w:val="16"/>
                <w:szCs w:val="16"/>
              </w:rPr>
              <w:t>.994</w:t>
            </w:r>
          </w:p>
        </w:tc>
        <w:tc>
          <w:tcPr>
            <w:tcW w:w="553" w:type="dxa"/>
          </w:tcPr>
          <w:p w14:paraId="1B5B4883" w14:textId="77777777" w:rsidR="00D53D5C" w:rsidRPr="00E60988" w:rsidRDefault="00D53D5C" w:rsidP="00E60988">
            <w:pPr>
              <w:adjustRightInd w:val="0"/>
              <w:ind w:left="-113" w:right="-113"/>
              <w:jc w:val="right"/>
              <w:rPr>
                <w:sz w:val="16"/>
                <w:szCs w:val="16"/>
              </w:rPr>
            </w:pPr>
            <w:r w:rsidRPr="00E60988">
              <w:rPr>
                <w:sz w:val="16"/>
                <w:szCs w:val="16"/>
              </w:rPr>
              <w:t>.346</w:t>
            </w:r>
          </w:p>
        </w:tc>
      </w:tr>
      <w:tr w:rsidR="00D53D5C" w:rsidRPr="00E60988" w14:paraId="64CB9452" w14:textId="77777777" w:rsidTr="00E60988">
        <w:trPr>
          <w:trHeight w:val="20"/>
          <w:jc w:val="center"/>
        </w:trPr>
        <w:tc>
          <w:tcPr>
            <w:tcW w:w="4030" w:type="dxa"/>
            <w:gridSpan w:val="7"/>
          </w:tcPr>
          <w:p w14:paraId="5B4AEF4F" w14:textId="27BF14A7" w:rsidR="00D53D5C" w:rsidRPr="00E60988" w:rsidRDefault="00D53D5C" w:rsidP="00E60988">
            <w:pPr>
              <w:adjustRightInd w:val="0"/>
              <w:ind w:left="-113" w:right="-113"/>
              <w:rPr>
                <w:sz w:val="16"/>
                <w:szCs w:val="16"/>
              </w:rPr>
            </w:pPr>
            <w:r w:rsidRPr="00E60988">
              <w:rPr>
                <w:sz w:val="16"/>
                <w:szCs w:val="16"/>
              </w:rPr>
              <w:t>a. D</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p</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nd</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nt Variabl</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 CSR</w:t>
            </w:r>
          </w:p>
        </w:tc>
      </w:tr>
    </w:tbl>
    <w:p w14:paraId="7105F9D5" w14:textId="7684AA98" w:rsidR="00D53D5C" w:rsidRPr="00DA2B0A" w:rsidRDefault="00E60988" w:rsidP="00DA2B0A">
      <w:r w:rsidRPr="00DA2B0A">
        <w:rPr>
          <w:b/>
          <w:sz w:val="20"/>
        </w:rPr>
        <w:t>Su</w:t>
      </w:r>
      <w:r w:rsidRPr="00DA2B0A">
        <w:rPr>
          <w:b/>
          <w:color w:val="000000" w:themeColor="text1"/>
          <w:spacing w:val="-20"/>
          <w:w w:val="1"/>
          <w:sz w:val="20"/>
        </w:rPr>
        <w:t>ii</w:t>
      </w:r>
      <w:r w:rsidRPr="00DA2B0A">
        <w:rPr>
          <w:b/>
          <w:sz w:val="20"/>
        </w:rPr>
        <w:t>mbe</w:t>
      </w:r>
      <w:r w:rsidRPr="00DA2B0A">
        <w:rPr>
          <w:b/>
          <w:color w:val="000000" w:themeColor="text1"/>
          <w:spacing w:val="-20"/>
          <w:w w:val="1"/>
          <w:sz w:val="20"/>
        </w:rPr>
        <w:t>ii</w:t>
      </w:r>
      <w:r w:rsidRPr="00DA2B0A">
        <w:rPr>
          <w:b/>
          <w:sz w:val="20"/>
        </w:rPr>
        <w:t>r :</w:t>
      </w:r>
      <w:r w:rsidRPr="00DA2B0A">
        <w:rPr>
          <w:sz w:val="20"/>
        </w:rPr>
        <w:t xml:space="preserve">  </w:t>
      </w:r>
      <w:r w:rsidRPr="00DA2B0A">
        <w:rPr>
          <w:i/>
          <w:sz w:val="20"/>
          <w:lang w:val="id-ID"/>
        </w:rPr>
        <w:t xml:space="preserve">Data </w:t>
      </w:r>
      <w:r w:rsidRPr="00DA2B0A">
        <w:rPr>
          <w:i/>
          <w:sz w:val="20"/>
        </w:rPr>
        <w:t xml:space="preserve">Olahan SPSS 26 </w:t>
      </w:r>
      <w:r w:rsidRPr="00DA2B0A">
        <w:rPr>
          <w:i/>
          <w:sz w:val="20"/>
          <w:lang w:val="id-ID"/>
        </w:rPr>
        <w:t xml:space="preserve"> (202</w:t>
      </w:r>
      <w:r w:rsidRPr="00DA2B0A">
        <w:rPr>
          <w:i/>
          <w:sz w:val="20"/>
        </w:rPr>
        <w:t>4</w:t>
      </w:r>
      <w:r w:rsidRPr="00DA2B0A">
        <w:rPr>
          <w:i/>
          <w:sz w:val="20"/>
          <w:lang w:val="id-ID"/>
        </w:rPr>
        <w:t>)</w:t>
      </w:r>
    </w:p>
    <w:p w14:paraId="0D4E5DBD" w14:textId="77777777" w:rsidR="00D53D5C" w:rsidRPr="00DA2B0A" w:rsidRDefault="00D53D5C" w:rsidP="00DA2B0A"/>
    <w:p w14:paraId="126ECACB" w14:textId="7F3E654E" w:rsidR="00D53D5C" w:rsidRPr="00DA2B0A" w:rsidRDefault="00D53D5C" w:rsidP="00DA2B0A">
      <w:pPr>
        <w:autoSpaceDE w:val="0"/>
        <w:autoSpaceDN w:val="0"/>
        <w:adjustRightInd w:val="0"/>
        <w:ind w:firstLine="709"/>
        <w:jc w:val="both"/>
      </w:pPr>
      <w:bookmarkStart w:id="30" w:name="_Hlk1070695"/>
      <w:r w:rsidRPr="00DA2B0A">
        <w:t>B</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rdasarkan tab</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 xml:space="preserve">l </w:t>
      </w:r>
      <w:r w:rsidRPr="00DA2B0A">
        <w:rPr>
          <w:lang w:val="id-ID"/>
        </w:rPr>
        <w:t>5</w:t>
      </w:r>
      <w:r w:rsidRPr="00DA2B0A">
        <w:t xml:space="preserve"> dapat dilihat bahwa p</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rsamaan mod</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l r</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gr</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si yang t</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rjadi adalah s</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bagai b</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rik</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t:</w:t>
      </w:r>
      <w:bookmarkStart w:id="31" w:name="_Toc92748045"/>
      <w:bookmarkEnd w:id="30"/>
    </w:p>
    <w:p w14:paraId="3F668AE3" w14:textId="3B193D92" w:rsidR="00D53D5C" w:rsidRPr="00DA2B0A" w:rsidRDefault="00D53D5C" w:rsidP="00E60988">
      <w:pPr>
        <w:autoSpaceDE w:val="0"/>
        <w:autoSpaceDN w:val="0"/>
        <w:adjustRightInd w:val="0"/>
        <w:jc w:val="center"/>
        <w:rPr>
          <w:b/>
          <w:bCs/>
        </w:rPr>
      </w:pPr>
      <w:r w:rsidRPr="00DA2B0A">
        <w:rPr>
          <w:b/>
          <w:bCs/>
        </w:rPr>
        <w:t xml:space="preserve">MP = 0,267 + 0,185 </w:t>
      </w:r>
      <w:r w:rsidRPr="00DA2B0A">
        <w:rPr>
          <w:rFonts w:ascii="Cambria Math" w:hAnsi="Cambria Math" w:cs="Cambria Math"/>
          <w:b/>
          <w:bCs/>
        </w:rPr>
        <w:t>𝑋</w:t>
      </w:r>
      <w:r w:rsidRPr="00DA2B0A">
        <w:rPr>
          <w:b/>
          <w:bCs/>
        </w:rPr>
        <w:t xml:space="preserve">1 - 0,025 </w:t>
      </w:r>
      <w:r w:rsidRPr="00DA2B0A">
        <w:rPr>
          <w:rFonts w:ascii="Cambria Math" w:hAnsi="Cambria Math" w:cs="Cambria Math"/>
          <w:b/>
          <w:bCs/>
        </w:rPr>
        <w:t>𝑋</w:t>
      </w:r>
      <w:r w:rsidRPr="00DA2B0A">
        <w:rPr>
          <w:b/>
          <w:bCs/>
        </w:rPr>
        <w:t xml:space="preserve">2 - 0,059 </w:t>
      </w:r>
      <w:r w:rsidRPr="00DA2B0A">
        <w:rPr>
          <w:rFonts w:ascii="Cambria Math" w:hAnsi="Cambria Math" w:cs="Cambria Math"/>
          <w:b/>
          <w:bCs/>
        </w:rPr>
        <w:t>𝑋</w:t>
      </w:r>
      <w:r w:rsidRPr="00DA2B0A">
        <w:rPr>
          <w:b/>
          <w:bCs/>
        </w:rPr>
        <w:t xml:space="preserve">3 + 0,029 </w:t>
      </w:r>
      <w:r w:rsidRPr="00DA2B0A">
        <w:rPr>
          <w:rFonts w:ascii="Cambria Math" w:hAnsi="Cambria Math" w:cs="Cambria Math"/>
          <w:b/>
          <w:bCs/>
        </w:rPr>
        <w:t>𝑋</w:t>
      </w:r>
      <w:r w:rsidRPr="00DA2B0A">
        <w:rPr>
          <w:b/>
          <w:bCs/>
        </w:rPr>
        <w:t>4 +e</w:t>
      </w:r>
    </w:p>
    <w:p w14:paraId="525BD378" w14:textId="77777777" w:rsidR="00E60988" w:rsidRPr="00E60988" w:rsidRDefault="00E60988" w:rsidP="00DA2B0A">
      <w:pPr>
        <w:pStyle w:val="ListParagraph"/>
        <w:numPr>
          <w:ilvl w:val="1"/>
          <w:numId w:val="31"/>
        </w:numPr>
        <w:spacing w:after="0" w:line="240" w:lineRule="auto"/>
        <w:ind w:left="0" w:hanging="709"/>
        <w:outlineLvl w:val="1"/>
        <w:rPr>
          <w:rFonts w:ascii="Times New Roman" w:hAnsi="Times New Roman"/>
          <w:b/>
          <w:sz w:val="24"/>
          <w:szCs w:val="24"/>
        </w:rPr>
      </w:pPr>
      <w:bookmarkStart w:id="32" w:name="_Toc92748044"/>
      <w:bookmarkStart w:id="33" w:name="_Toc171224204"/>
    </w:p>
    <w:p w14:paraId="5BEB08B2" w14:textId="77777777" w:rsidR="00D53D5C" w:rsidRPr="00DA2B0A" w:rsidRDefault="00D53D5C" w:rsidP="00DA2B0A">
      <w:pPr>
        <w:pStyle w:val="ListParagraph"/>
        <w:numPr>
          <w:ilvl w:val="1"/>
          <w:numId w:val="31"/>
        </w:numPr>
        <w:spacing w:after="0" w:line="240" w:lineRule="auto"/>
        <w:ind w:left="0" w:hanging="709"/>
        <w:outlineLvl w:val="1"/>
        <w:rPr>
          <w:rFonts w:ascii="Times New Roman" w:hAnsi="Times New Roman"/>
          <w:b/>
          <w:sz w:val="24"/>
          <w:szCs w:val="24"/>
        </w:rPr>
      </w:pPr>
      <w:r w:rsidRPr="00DA2B0A">
        <w:rPr>
          <w:rFonts w:ascii="Times New Roman" w:hAnsi="Times New Roman"/>
          <w:b/>
          <w:sz w:val="24"/>
          <w:szCs w:val="24"/>
        </w:rPr>
        <w:t>Hasil Pengujian Hipotesis</w:t>
      </w:r>
      <w:bookmarkEnd w:id="32"/>
      <w:bookmarkEnd w:id="33"/>
    </w:p>
    <w:p w14:paraId="62B97386" w14:textId="3C78279A" w:rsidR="00D53D5C" w:rsidRPr="00DA2B0A" w:rsidRDefault="00D53D5C" w:rsidP="00DA2B0A">
      <w:pPr>
        <w:rPr>
          <w:lang w:val="id-ID"/>
        </w:rPr>
      </w:pPr>
      <w:bookmarkStart w:id="34" w:name="_Toc171224205"/>
      <w:r w:rsidRPr="00DA2B0A">
        <w:rPr>
          <w:b/>
        </w:rPr>
        <w:t>Hasil Uji Koefisien Determinasi (R</w:t>
      </w:r>
      <w:r w:rsidRPr="00DA2B0A">
        <w:rPr>
          <w:b/>
          <w:vertAlign w:val="superscript"/>
        </w:rPr>
        <w:t>2</w:t>
      </w:r>
      <w:r w:rsidRPr="00DA2B0A">
        <w:rPr>
          <w:b/>
        </w:rPr>
        <w:t>)</w:t>
      </w:r>
      <w:bookmarkEnd w:id="34"/>
    </w:p>
    <w:p w14:paraId="68941EDA" w14:textId="77777777" w:rsidR="00E60988" w:rsidRDefault="00E60988" w:rsidP="00DA2B0A">
      <w:pPr>
        <w:pStyle w:val="Caption"/>
        <w:keepNext/>
        <w:spacing w:before="0" w:after="0"/>
        <w:rPr>
          <w:sz w:val="24"/>
          <w:szCs w:val="24"/>
          <w:lang w:val="id-ID"/>
        </w:rPr>
      </w:pPr>
    </w:p>
    <w:p w14:paraId="7F91B3DE" w14:textId="77777777" w:rsidR="00D53D5C" w:rsidRPr="00DA2B0A" w:rsidRDefault="00D53D5C" w:rsidP="00DA2B0A">
      <w:pPr>
        <w:pStyle w:val="Caption"/>
        <w:keepNext/>
        <w:spacing w:before="0" w:after="0"/>
        <w:rPr>
          <w:sz w:val="24"/>
          <w:szCs w:val="24"/>
          <w:lang w:val="id-ID"/>
        </w:rPr>
      </w:pPr>
      <w:r w:rsidRPr="00DA2B0A">
        <w:rPr>
          <w:sz w:val="24"/>
          <w:szCs w:val="24"/>
        </w:rPr>
        <w:t xml:space="preserve">Tabel </w:t>
      </w:r>
      <w:r w:rsidRPr="00DA2B0A">
        <w:rPr>
          <w:sz w:val="24"/>
          <w:szCs w:val="24"/>
          <w:lang w:val="id-ID"/>
        </w:rPr>
        <w:t>6. Hasil Koefisien Determinasi</w:t>
      </w:r>
    </w:p>
    <w:tbl>
      <w:tblPr>
        <w:tblW w:w="37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98"/>
        <w:gridCol w:w="604"/>
        <w:gridCol w:w="776"/>
        <w:gridCol w:w="709"/>
        <w:gridCol w:w="850"/>
      </w:tblGrid>
      <w:tr w:rsidR="00D53D5C" w:rsidRPr="00E60988" w14:paraId="1F6D29B5" w14:textId="77777777" w:rsidTr="00E60988">
        <w:trPr>
          <w:jc w:val="center"/>
        </w:trPr>
        <w:tc>
          <w:tcPr>
            <w:tcW w:w="3737" w:type="dxa"/>
            <w:gridSpan w:val="5"/>
          </w:tcPr>
          <w:p w14:paraId="13AE43D6" w14:textId="77777777" w:rsidR="00D53D5C" w:rsidRPr="00E60988" w:rsidRDefault="00D53D5C" w:rsidP="00DA2B0A">
            <w:pPr>
              <w:adjustRightInd w:val="0"/>
              <w:rPr>
                <w:sz w:val="16"/>
                <w:szCs w:val="16"/>
              </w:rPr>
            </w:pPr>
            <w:r w:rsidRPr="00E60988">
              <w:rPr>
                <w:b/>
                <w:bCs/>
                <w:sz w:val="16"/>
                <w:szCs w:val="16"/>
              </w:rPr>
              <w:t>Model Summary</w:t>
            </w:r>
            <w:r w:rsidRPr="00E60988">
              <w:rPr>
                <w:b/>
                <w:bCs/>
                <w:sz w:val="16"/>
                <w:szCs w:val="16"/>
                <w:vertAlign w:val="superscript"/>
              </w:rPr>
              <w:t>b</w:t>
            </w:r>
          </w:p>
        </w:tc>
      </w:tr>
      <w:tr w:rsidR="00D53D5C" w:rsidRPr="00E60988" w14:paraId="38176584" w14:textId="77777777" w:rsidTr="00E60988">
        <w:trPr>
          <w:jc w:val="center"/>
        </w:trPr>
        <w:tc>
          <w:tcPr>
            <w:tcW w:w="798" w:type="dxa"/>
          </w:tcPr>
          <w:p w14:paraId="39E5CABD" w14:textId="7220AD5C" w:rsidR="00D53D5C" w:rsidRPr="00E60988" w:rsidRDefault="00D53D5C" w:rsidP="00DA2B0A">
            <w:pPr>
              <w:adjustRightInd w:val="0"/>
              <w:rPr>
                <w:sz w:val="16"/>
                <w:szCs w:val="16"/>
              </w:rPr>
            </w:pPr>
            <w:r w:rsidRPr="00E60988">
              <w:rPr>
                <w:sz w:val="16"/>
                <w:szCs w:val="16"/>
              </w:rPr>
              <w:t>Mod</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l</w:t>
            </w:r>
          </w:p>
        </w:tc>
        <w:tc>
          <w:tcPr>
            <w:tcW w:w="604" w:type="dxa"/>
          </w:tcPr>
          <w:p w14:paraId="3F9F812A" w14:textId="77777777" w:rsidR="00D53D5C" w:rsidRPr="00E60988" w:rsidRDefault="00D53D5C" w:rsidP="00DA2B0A">
            <w:pPr>
              <w:adjustRightInd w:val="0"/>
              <w:jc w:val="center"/>
              <w:rPr>
                <w:sz w:val="16"/>
                <w:szCs w:val="16"/>
              </w:rPr>
            </w:pPr>
            <w:r w:rsidRPr="00E60988">
              <w:rPr>
                <w:sz w:val="16"/>
                <w:szCs w:val="16"/>
              </w:rPr>
              <w:t>R</w:t>
            </w:r>
          </w:p>
        </w:tc>
        <w:tc>
          <w:tcPr>
            <w:tcW w:w="776" w:type="dxa"/>
          </w:tcPr>
          <w:p w14:paraId="652AED31" w14:textId="07EDA1B0" w:rsidR="00D53D5C" w:rsidRPr="00E60988" w:rsidRDefault="00D53D5C" w:rsidP="00DA2B0A">
            <w:pPr>
              <w:adjustRightInd w:val="0"/>
              <w:jc w:val="center"/>
              <w:rPr>
                <w:sz w:val="16"/>
                <w:szCs w:val="16"/>
              </w:rPr>
            </w:pPr>
            <w:r w:rsidRPr="00E60988">
              <w:rPr>
                <w:sz w:val="16"/>
                <w:szCs w:val="16"/>
              </w:rPr>
              <w:t>R Sq</w:t>
            </w:r>
            <w:r w:rsidR="007F5CE1" w:rsidRPr="00E60988">
              <w:rPr>
                <w:sz w:val="16"/>
                <w:szCs w:val="16"/>
              </w:rPr>
              <w:t>u</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ar</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p>
        </w:tc>
        <w:tc>
          <w:tcPr>
            <w:tcW w:w="709" w:type="dxa"/>
          </w:tcPr>
          <w:p w14:paraId="3ADA4ED6" w14:textId="2A31C09F" w:rsidR="00D53D5C" w:rsidRPr="00E60988" w:rsidRDefault="00D53D5C" w:rsidP="00DA2B0A">
            <w:pPr>
              <w:adjustRightInd w:val="0"/>
              <w:jc w:val="center"/>
              <w:rPr>
                <w:sz w:val="16"/>
                <w:szCs w:val="16"/>
              </w:rPr>
            </w:pPr>
            <w:r w:rsidRPr="00E60988">
              <w:rPr>
                <w:sz w:val="16"/>
                <w:szCs w:val="16"/>
              </w:rPr>
              <w:t>Adj</w:t>
            </w:r>
            <w:r w:rsidR="007F5CE1" w:rsidRPr="00E60988">
              <w:rPr>
                <w:sz w:val="16"/>
                <w:szCs w:val="16"/>
              </w:rPr>
              <w:t>u</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st</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d R Sq</w:t>
            </w:r>
            <w:r w:rsidR="007F5CE1" w:rsidRPr="00E60988">
              <w:rPr>
                <w:sz w:val="16"/>
                <w:szCs w:val="16"/>
              </w:rPr>
              <w:t>u</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ar</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p>
        </w:tc>
        <w:tc>
          <w:tcPr>
            <w:tcW w:w="850" w:type="dxa"/>
          </w:tcPr>
          <w:p w14:paraId="640F4001" w14:textId="0A829628" w:rsidR="00D53D5C" w:rsidRPr="00E60988" w:rsidRDefault="00D53D5C" w:rsidP="00DA2B0A">
            <w:pPr>
              <w:adjustRightInd w:val="0"/>
              <w:jc w:val="center"/>
              <w:rPr>
                <w:sz w:val="16"/>
                <w:szCs w:val="16"/>
              </w:rPr>
            </w:pPr>
            <w:r w:rsidRPr="00E60988">
              <w:rPr>
                <w:sz w:val="16"/>
                <w:szCs w:val="16"/>
              </w:rPr>
              <w:t xml:space="preserve">Std. </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rror of th</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 xml:space="preserve"> </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stimat</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p>
        </w:tc>
      </w:tr>
      <w:tr w:rsidR="00D53D5C" w:rsidRPr="00E60988" w14:paraId="35371456" w14:textId="77777777" w:rsidTr="00E60988">
        <w:trPr>
          <w:jc w:val="center"/>
        </w:trPr>
        <w:tc>
          <w:tcPr>
            <w:tcW w:w="798" w:type="dxa"/>
          </w:tcPr>
          <w:p w14:paraId="749E5C28" w14:textId="77777777" w:rsidR="00D53D5C" w:rsidRPr="00E60988" w:rsidRDefault="00D53D5C" w:rsidP="00DA2B0A">
            <w:pPr>
              <w:adjustRightInd w:val="0"/>
              <w:rPr>
                <w:sz w:val="16"/>
                <w:szCs w:val="16"/>
              </w:rPr>
            </w:pPr>
            <w:r w:rsidRPr="00E60988">
              <w:rPr>
                <w:sz w:val="16"/>
                <w:szCs w:val="16"/>
              </w:rPr>
              <w:t>1</w:t>
            </w:r>
          </w:p>
        </w:tc>
        <w:tc>
          <w:tcPr>
            <w:tcW w:w="604" w:type="dxa"/>
          </w:tcPr>
          <w:p w14:paraId="7A425740" w14:textId="77777777" w:rsidR="00D53D5C" w:rsidRPr="00E60988" w:rsidRDefault="00D53D5C" w:rsidP="00DA2B0A">
            <w:pPr>
              <w:adjustRightInd w:val="0"/>
              <w:jc w:val="right"/>
              <w:rPr>
                <w:sz w:val="16"/>
                <w:szCs w:val="16"/>
              </w:rPr>
            </w:pPr>
            <w:r w:rsidRPr="00E60988">
              <w:rPr>
                <w:sz w:val="16"/>
                <w:szCs w:val="16"/>
              </w:rPr>
              <w:t>.403</w:t>
            </w:r>
            <w:r w:rsidRPr="00E60988">
              <w:rPr>
                <w:sz w:val="16"/>
                <w:szCs w:val="16"/>
                <w:vertAlign w:val="superscript"/>
              </w:rPr>
              <w:t>a</w:t>
            </w:r>
          </w:p>
        </w:tc>
        <w:tc>
          <w:tcPr>
            <w:tcW w:w="776" w:type="dxa"/>
          </w:tcPr>
          <w:p w14:paraId="5E1A21AB" w14:textId="77777777" w:rsidR="00D53D5C" w:rsidRPr="00E60988" w:rsidRDefault="00D53D5C" w:rsidP="00DA2B0A">
            <w:pPr>
              <w:adjustRightInd w:val="0"/>
              <w:jc w:val="right"/>
              <w:rPr>
                <w:sz w:val="16"/>
                <w:szCs w:val="16"/>
              </w:rPr>
            </w:pPr>
            <w:r w:rsidRPr="00E60988">
              <w:rPr>
                <w:sz w:val="16"/>
                <w:szCs w:val="16"/>
              </w:rPr>
              <w:t>.163</w:t>
            </w:r>
          </w:p>
        </w:tc>
        <w:tc>
          <w:tcPr>
            <w:tcW w:w="709" w:type="dxa"/>
          </w:tcPr>
          <w:p w14:paraId="2B8A7ADC" w14:textId="77777777" w:rsidR="00D53D5C" w:rsidRPr="00E60988" w:rsidRDefault="00D53D5C" w:rsidP="00DA2B0A">
            <w:pPr>
              <w:adjustRightInd w:val="0"/>
              <w:jc w:val="right"/>
              <w:rPr>
                <w:sz w:val="16"/>
                <w:szCs w:val="16"/>
              </w:rPr>
            </w:pPr>
            <w:r w:rsidRPr="00E60988">
              <w:rPr>
                <w:sz w:val="16"/>
                <w:szCs w:val="16"/>
              </w:rPr>
              <w:t>.148</w:t>
            </w:r>
          </w:p>
        </w:tc>
        <w:tc>
          <w:tcPr>
            <w:tcW w:w="850" w:type="dxa"/>
          </w:tcPr>
          <w:p w14:paraId="7A980650" w14:textId="77777777" w:rsidR="00D53D5C" w:rsidRPr="00E60988" w:rsidRDefault="00D53D5C" w:rsidP="00DA2B0A">
            <w:pPr>
              <w:adjustRightInd w:val="0"/>
              <w:jc w:val="right"/>
              <w:rPr>
                <w:sz w:val="16"/>
                <w:szCs w:val="16"/>
              </w:rPr>
            </w:pPr>
            <w:r w:rsidRPr="00E60988">
              <w:rPr>
                <w:sz w:val="16"/>
                <w:szCs w:val="16"/>
              </w:rPr>
              <w:t>.04809</w:t>
            </w:r>
          </w:p>
        </w:tc>
      </w:tr>
      <w:tr w:rsidR="00D53D5C" w:rsidRPr="00E60988" w14:paraId="24AB0698" w14:textId="77777777" w:rsidTr="00E60988">
        <w:trPr>
          <w:jc w:val="center"/>
        </w:trPr>
        <w:tc>
          <w:tcPr>
            <w:tcW w:w="3737" w:type="dxa"/>
            <w:gridSpan w:val="5"/>
          </w:tcPr>
          <w:p w14:paraId="1D140907" w14:textId="64F0E347" w:rsidR="00D53D5C" w:rsidRPr="00E60988" w:rsidRDefault="00D53D5C" w:rsidP="00DA2B0A">
            <w:pPr>
              <w:adjustRightInd w:val="0"/>
              <w:rPr>
                <w:sz w:val="16"/>
                <w:szCs w:val="16"/>
              </w:rPr>
            </w:pPr>
            <w:r w:rsidRPr="00E60988">
              <w:rPr>
                <w:sz w:val="16"/>
                <w:szCs w:val="16"/>
              </w:rPr>
              <w:t>a. Pr</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dictors: (Constant), Inv</w:t>
            </w:r>
            <w:r w:rsidR="007F5CE1" w:rsidRPr="00E60988">
              <w:rPr>
                <w:sz w:val="16"/>
                <w:szCs w:val="16"/>
              </w:rPr>
              <w:t>e</w:t>
            </w:r>
            <w:r w:rsidR="007F5CE1" w:rsidRPr="00E60988">
              <w:rPr>
                <w:color w:val="000000" w:themeColor="text1"/>
                <w:spacing w:val="-20"/>
                <w:w w:val="1"/>
                <w:sz w:val="16"/>
                <w:szCs w:val="16"/>
              </w:rPr>
              <w:t>i</w:t>
            </w:r>
            <w:r w:rsidRPr="00E60988">
              <w:rPr>
                <w:sz w:val="16"/>
                <w:szCs w:val="16"/>
              </w:rPr>
              <w:t>ntory , Profitability, L</w:t>
            </w:r>
            <w:r w:rsidR="007F5CE1" w:rsidRPr="00E60988">
              <w:rPr>
                <w:sz w:val="16"/>
                <w:szCs w:val="16"/>
              </w:rPr>
              <w:t>e</w:t>
            </w:r>
            <w:r w:rsidR="007F5CE1" w:rsidRPr="00E60988">
              <w:rPr>
                <w:color w:val="000000" w:themeColor="text1"/>
                <w:spacing w:val="-20"/>
                <w:w w:val="1"/>
                <w:sz w:val="16"/>
                <w:szCs w:val="16"/>
              </w:rPr>
              <w:t>i</w:t>
            </w:r>
            <w:r w:rsidRPr="00E60988">
              <w:rPr>
                <w:sz w:val="16"/>
                <w:szCs w:val="16"/>
              </w:rPr>
              <w:t>v</w:t>
            </w:r>
            <w:r w:rsidR="007F5CE1" w:rsidRPr="00E60988">
              <w:rPr>
                <w:sz w:val="16"/>
                <w:szCs w:val="16"/>
              </w:rPr>
              <w:t>e</w:t>
            </w:r>
            <w:r w:rsidR="007F5CE1" w:rsidRPr="00E60988">
              <w:rPr>
                <w:color w:val="000000" w:themeColor="text1"/>
                <w:spacing w:val="-20"/>
                <w:w w:val="1"/>
                <w:sz w:val="16"/>
                <w:szCs w:val="16"/>
              </w:rPr>
              <w:t>i</w:t>
            </w:r>
            <w:r w:rsidRPr="00E60988">
              <w:rPr>
                <w:sz w:val="16"/>
                <w:szCs w:val="16"/>
              </w:rPr>
              <w:t>rag</w:t>
            </w:r>
            <w:r w:rsidR="007F5CE1" w:rsidRPr="00E60988">
              <w:rPr>
                <w:sz w:val="16"/>
                <w:szCs w:val="16"/>
              </w:rPr>
              <w:t>e</w:t>
            </w:r>
            <w:r w:rsidR="007F5CE1" w:rsidRPr="00E60988">
              <w:rPr>
                <w:color w:val="000000" w:themeColor="text1"/>
                <w:spacing w:val="-20"/>
                <w:w w:val="1"/>
                <w:sz w:val="16"/>
                <w:szCs w:val="16"/>
              </w:rPr>
              <w:t>i</w:t>
            </w:r>
            <w:r w:rsidRPr="00E60988">
              <w:rPr>
                <w:sz w:val="16"/>
                <w:szCs w:val="16"/>
              </w:rPr>
              <w:t>, Fix Ass</w:t>
            </w:r>
            <w:r w:rsidR="007F5CE1" w:rsidRPr="00E60988">
              <w:rPr>
                <w:sz w:val="16"/>
                <w:szCs w:val="16"/>
              </w:rPr>
              <w:t>e</w:t>
            </w:r>
            <w:r w:rsidR="007F5CE1" w:rsidRPr="00E60988">
              <w:rPr>
                <w:color w:val="000000" w:themeColor="text1"/>
                <w:spacing w:val="-20"/>
                <w:w w:val="1"/>
                <w:sz w:val="16"/>
                <w:szCs w:val="16"/>
              </w:rPr>
              <w:t>i</w:t>
            </w:r>
            <w:r w:rsidRPr="00E60988">
              <w:rPr>
                <w:sz w:val="16"/>
                <w:szCs w:val="16"/>
              </w:rPr>
              <w:t>t</w:t>
            </w:r>
          </w:p>
        </w:tc>
      </w:tr>
      <w:tr w:rsidR="00D53D5C" w:rsidRPr="00E60988" w14:paraId="4651DE81" w14:textId="77777777" w:rsidTr="00E60988">
        <w:trPr>
          <w:jc w:val="center"/>
        </w:trPr>
        <w:tc>
          <w:tcPr>
            <w:tcW w:w="3737" w:type="dxa"/>
            <w:gridSpan w:val="5"/>
          </w:tcPr>
          <w:p w14:paraId="5028BFC6" w14:textId="05DDD766" w:rsidR="00D53D5C" w:rsidRPr="00E60988" w:rsidRDefault="00D53D5C" w:rsidP="00DA2B0A">
            <w:pPr>
              <w:adjustRightInd w:val="0"/>
              <w:rPr>
                <w:sz w:val="16"/>
                <w:szCs w:val="16"/>
              </w:rPr>
            </w:pPr>
            <w:r w:rsidRPr="00E60988">
              <w:rPr>
                <w:sz w:val="16"/>
                <w:szCs w:val="16"/>
              </w:rPr>
              <w:t>b. D</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p</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nd</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nt Variabl</w:t>
            </w:r>
            <w:r w:rsidR="007F5CE1" w:rsidRPr="00E60988">
              <w:rPr>
                <w:sz w:val="16"/>
                <w:szCs w:val="16"/>
              </w:rPr>
              <w:t>e</w:t>
            </w:r>
            <w:r w:rsidR="007F5CE1" w:rsidRPr="00E60988">
              <w:rPr>
                <w:color w:val="000000" w:themeColor="text1"/>
                <w:spacing w:val="-20"/>
                <w:w w:val="1"/>
                <w:sz w:val="16"/>
                <w:szCs w:val="16"/>
              </w:rPr>
              <w:t>i</w:t>
            </w:r>
            <w:r w:rsidRPr="00E60988">
              <w:rPr>
                <w:color w:val="000000" w:themeColor="text1"/>
                <w:spacing w:val="-20"/>
                <w:w w:val="1"/>
                <w:sz w:val="16"/>
                <w:szCs w:val="16"/>
              </w:rPr>
              <w:t>i</w:t>
            </w:r>
            <w:r w:rsidRPr="00E60988">
              <w:rPr>
                <w:sz w:val="16"/>
                <w:szCs w:val="16"/>
              </w:rPr>
              <w:t>: CSR</w:t>
            </w:r>
          </w:p>
        </w:tc>
      </w:tr>
    </w:tbl>
    <w:p w14:paraId="4DD1D0F5" w14:textId="6E147953" w:rsidR="00D53D5C" w:rsidRPr="00DA2B0A" w:rsidRDefault="00E60988" w:rsidP="00DA2B0A">
      <w:r w:rsidRPr="00DA2B0A">
        <w:rPr>
          <w:b/>
          <w:sz w:val="20"/>
        </w:rPr>
        <w:t>Su</w:t>
      </w:r>
      <w:r w:rsidRPr="00DA2B0A">
        <w:rPr>
          <w:b/>
          <w:color w:val="000000" w:themeColor="text1"/>
          <w:spacing w:val="-20"/>
          <w:w w:val="1"/>
          <w:sz w:val="20"/>
        </w:rPr>
        <w:t>ii</w:t>
      </w:r>
      <w:r w:rsidRPr="00DA2B0A">
        <w:rPr>
          <w:b/>
          <w:sz w:val="20"/>
        </w:rPr>
        <w:t>mbe</w:t>
      </w:r>
      <w:r w:rsidRPr="00DA2B0A">
        <w:rPr>
          <w:b/>
          <w:color w:val="000000" w:themeColor="text1"/>
          <w:spacing w:val="-20"/>
          <w:w w:val="1"/>
          <w:sz w:val="20"/>
        </w:rPr>
        <w:t>ii</w:t>
      </w:r>
      <w:r w:rsidRPr="00DA2B0A">
        <w:rPr>
          <w:b/>
          <w:sz w:val="20"/>
        </w:rPr>
        <w:t>r :</w:t>
      </w:r>
      <w:r w:rsidRPr="00DA2B0A">
        <w:rPr>
          <w:sz w:val="20"/>
        </w:rPr>
        <w:t xml:space="preserve">  </w:t>
      </w:r>
      <w:r w:rsidRPr="00DA2B0A">
        <w:rPr>
          <w:i/>
          <w:sz w:val="20"/>
          <w:lang w:val="id-ID"/>
        </w:rPr>
        <w:t xml:space="preserve">Data </w:t>
      </w:r>
      <w:r w:rsidRPr="00DA2B0A">
        <w:rPr>
          <w:i/>
          <w:sz w:val="20"/>
        </w:rPr>
        <w:t xml:space="preserve">Olahan SPSS 26 </w:t>
      </w:r>
      <w:r w:rsidRPr="00DA2B0A">
        <w:rPr>
          <w:i/>
          <w:sz w:val="20"/>
          <w:lang w:val="id-ID"/>
        </w:rPr>
        <w:t xml:space="preserve"> (202</w:t>
      </w:r>
      <w:r w:rsidRPr="00DA2B0A">
        <w:rPr>
          <w:i/>
          <w:sz w:val="20"/>
        </w:rPr>
        <w:t>4</w:t>
      </w:r>
      <w:r w:rsidRPr="00DA2B0A">
        <w:rPr>
          <w:i/>
          <w:sz w:val="20"/>
          <w:lang w:val="id-ID"/>
        </w:rPr>
        <w:t>)</w:t>
      </w:r>
    </w:p>
    <w:p w14:paraId="227F69C7" w14:textId="77777777" w:rsidR="00E60988" w:rsidRDefault="00E60988" w:rsidP="00DA2B0A">
      <w:pPr>
        <w:ind w:firstLine="720"/>
        <w:jc w:val="both"/>
        <w:rPr>
          <w:lang w:val="id-ID"/>
        </w:rPr>
      </w:pPr>
    </w:p>
    <w:p w14:paraId="054A1588" w14:textId="26AEDB4E" w:rsidR="00D53D5C" w:rsidRPr="00DA2B0A" w:rsidRDefault="00D53D5C" w:rsidP="00DA2B0A">
      <w:pPr>
        <w:ind w:firstLine="720"/>
        <w:jc w:val="both"/>
      </w:pPr>
      <w:r w:rsidRPr="00DA2B0A">
        <w:t>Dari tab</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 xml:space="preserve">l </w:t>
      </w:r>
      <w:r w:rsidRPr="00DA2B0A">
        <w:rPr>
          <w:lang w:val="id-ID"/>
        </w:rPr>
        <w:t>6</w:t>
      </w:r>
      <w:r w:rsidRPr="00DA2B0A">
        <w:t xml:space="preserve"> mod</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l s</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mmary di atas, dapat dinilai bahwa nilai ko</w:t>
      </w:r>
      <w:r w:rsidR="007F5CE1" w:rsidRPr="00DA2B0A">
        <w:t>e</w:t>
      </w:r>
      <w:r w:rsidR="007F5CE1" w:rsidRPr="00DA2B0A">
        <w:rPr>
          <w:color w:val="000000" w:themeColor="text1"/>
          <w:spacing w:val="-20"/>
          <w:w w:val="1"/>
        </w:rPr>
        <w:t>i</w:t>
      </w:r>
      <w:r w:rsidRPr="00DA2B0A">
        <w:t>fsi</w:t>
      </w:r>
      <w:r w:rsidR="007F5CE1" w:rsidRPr="00DA2B0A">
        <w:t>e</w:t>
      </w:r>
      <w:r w:rsidR="007F5CE1" w:rsidRPr="00DA2B0A">
        <w:rPr>
          <w:color w:val="000000" w:themeColor="text1"/>
          <w:spacing w:val="-20"/>
          <w:w w:val="1"/>
        </w:rPr>
        <w:t>i</w:t>
      </w:r>
      <w:r w:rsidRPr="00DA2B0A">
        <w:t>n d</w:t>
      </w:r>
      <w:r w:rsidR="007F5CE1" w:rsidRPr="00DA2B0A">
        <w:t>e</w:t>
      </w:r>
      <w:r w:rsidR="007F5CE1" w:rsidRPr="00DA2B0A">
        <w:rPr>
          <w:color w:val="000000" w:themeColor="text1"/>
          <w:spacing w:val="-20"/>
          <w:w w:val="1"/>
        </w:rPr>
        <w:t>i</w:t>
      </w:r>
      <w:r w:rsidRPr="00DA2B0A">
        <w:t>t</w:t>
      </w:r>
      <w:r w:rsidR="007F5CE1" w:rsidRPr="00DA2B0A">
        <w:t>e</w:t>
      </w:r>
      <w:r w:rsidR="007F5CE1" w:rsidRPr="00DA2B0A">
        <w:rPr>
          <w:color w:val="000000" w:themeColor="text1"/>
          <w:spacing w:val="-20"/>
          <w:w w:val="1"/>
        </w:rPr>
        <w:t>i</w:t>
      </w:r>
      <w:r w:rsidRPr="00DA2B0A">
        <w:t>rminasi ata</w:t>
      </w:r>
      <w:r w:rsidR="007F5CE1" w:rsidRPr="00DA2B0A">
        <w:t>u</w:t>
      </w:r>
      <w:r w:rsidR="007F5CE1" w:rsidRPr="00DA2B0A">
        <w:rPr>
          <w:color w:val="000000" w:themeColor="text1"/>
          <w:spacing w:val="-20"/>
          <w:w w:val="1"/>
        </w:rPr>
        <w:t>i</w:t>
      </w:r>
      <w:r w:rsidRPr="00DA2B0A">
        <w:t xml:space="preserve"> Adj</w:t>
      </w:r>
      <w:r w:rsidR="007F5CE1" w:rsidRPr="00DA2B0A">
        <w:t>u</w:t>
      </w:r>
      <w:r w:rsidR="007F5CE1" w:rsidRPr="00DA2B0A">
        <w:rPr>
          <w:color w:val="000000" w:themeColor="text1"/>
          <w:spacing w:val="-20"/>
          <w:w w:val="1"/>
        </w:rPr>
        <w:t>i</w:t>
      </w:r>
      <w:r w:rsidRPr="00DA2B0A">
        <w:t>st</w:t>
      </w:r>
      <w:r w:rsidR="007F5CE1" w:rsidRPr="00DA2B0A">
        <w:t>e</w:t>
      </w:r>
      <w:r w:rsidR="007F5CE1" w:rsidRPr="00DA2B0A">
        <w:rPr>
          <w:color w:val="000000" w:themeColor="text1"/>
          <w:spacing w:val="-20"/>
          <w:w w:val="1"/>
        </w:rPr>
        <w:t>i</w:t>
      </w:r>
      <w:r w:rsidRPr="00DA2B0A">
        <w:t>d R Sq</w:t>
      </w:r>
      <w:r w:rsidR="007F5CE1" w:rsidRPr="00DA2B0A">
        <w:t>u</w:t>
      </w:r>
      <w:r w:rsidR="007F5CE1" w:rsidRPr="00DA2B0A">
        <w:rPr>
          <w:color w:val="000000" w:themeColor="text1"/>
          <w:spacing w:val="-20"/>
          <w:w w:val="1"/>
        </w:rPr>
        <w:t>i</w:t>
      </w:r>
      <w:r w:rsidRPr="00DA2B0A">
        <w:t>ar</w:t>
      </w:r>
      <w:r w:rsidR="007F5CE1" w:rsidRPr="00DA2B0A">
        <w:t>e</w:t>
      </w:r>
      <w:r w:rsidR="007F5CE1" w:rsidRPr="00DA2B0A">
        <w:rPr>
          <w:color w:val="000000" w:themeColor="text1"/>
          <w:spacing w:val="-20"/>
          <w:w w:val="1"/>
        </w:rPr>
        <w:t>i</w:t>
      </w:r>
      <w:r w:rsidRPr="00DA2B0A">
        <w:t xml:space="preserve"> s</w:t>
      </w:r>
      <w:r w:rsidR="007F5CE1" w:rsidRPr="00DA2B0A">
        <w:t>e</w:t>
      </w:r>
      <w:r w:rsidR="007F5CE1" w:rsidRPr="00DA2B0A">
        <w:rPr>
          <w:color w:val="000000" w:themeColor="text1"/>
          <w:spacing w:val="-20"/>
          <w:w w:val="1"/>
        </w:rPr>
        <w:t>i</w:t>
      </w:r>
      <w:r w:rsidRPr="00DA2B0A">
        <w:t>b</w:t>
      </w:r>
      <w:r w:rsidR="007F5CE1" w:rsidRPr="00DA2B0A">
        <w:t>e</w:t>
      </w:r>
      <w:r w:rsidR="007F5CE1" w:rsidRPr="00DA2B0A">
        <w:rPr>
          <w:color w:val="000000" w:themeColor="text1"/>
          <w:spacing w:val="-20"/>
          <w:w w:val="1"/>
        </w:rPr>
        <w:t>i</w:t>
      </w:r>
      <w:r w:rsidRPr="00DA2B0A">
        <w:t>sar 0,148 ata</w:t>
      </w:r>
      <w:r w:rsidR="007F5CE1" w:rsidRPr="00DA2B0A">
        <w:t>u</w:t>
      </w:r>
      <w:r w:rsidR="007F5CE1" w:rsidRPr="00DA2B0A">
        <w:rPr>
          <w:color w:val="000000" w:themeColor="text1"/>
          <w:spacing w:val="-20"/>
          <w:w w:val="1"/>
        </w:rPr>
        <w:t>i</w:t>
      </w:r>
      <w:r w:rsidRPr="00DA2B0A">
        <w:t xml:space="preserve"> 14,8%. Hal ini m</w:t>
      </w:r>
      <w:r w:rsidR="007F5CE1" w:rsidRPr="00DA2B0A">
        <w:t>e</w:t>
      </w:r>
      <w:r w:rsidR="007F5CE1" w:rsidRPr="00DA2B0A">
        <w:rPr>
          <w:color w:val="000000" w:themeColor="text1"/>
          <w:spacing w:val="-20"/>
          <w:w w:val="1"/>
        </w:rPr>
        <w:t>i</w:t>
      </w:r>
      <w:r w:rsidRPr="00DA2B0A">
        <w:t>n</w:t>
      </w:r>
      <w:r w:rsidR="007F5CE1" w:rsidRPr="00DA2B0A">
        <w:t>u</w:t>
      </w:r>
      <w:r w:rsidR="007F5CE1" w:rsidRPr="00DA2B0A">
        <w:rPr>
          <w:color w:val="000000" w:themeColor="text1"/>
          <w:spacing w:val="-20"/>
          <w:w w:val="1"/>
        </w:rPr>
        <w:t>i</w:t>
      </w:r>
      <w:r w:rsidRPr="00DA2B0A">
        <w:t>nj</w:t>
      </w:r>
      <w:r w:rsidR="007F5CE1" w:rsidRPr="00DA2B0A">
        <w:t>u</w:t>
      </w:r>
      <w:r w:rsidR="007F5CE1" w:rsidRPr="00DA2B0A">
        <w:rPr>
          <w:color w:val="000000" w:themeColor="text1"/>
          <w:spacing w:val="-20"/>
          <w:w w:val="1"/>
        </w:rPr>
        <w:t>i</w:t>
      </w:r>
      <w:r w:rsidRPr="00DA2B0A">
        <w:t>kkan bahwa 14,8% variab</w:t>
      </w:r>
      <w:r w:rsidR="007F5CE1" w:rsidRPr="00DA2B0A">
        <w:t>e</w:t>
      </w:r>
      <w:r w:rsidR="007F5CE1" w:rsidRPr="00DA2B0A">
        <w:rPr>
          <w:color w:val="000000" w:themeColor="text1"/>
          <w:spacing w:val="-20"/>
          <w:w w:val="1"/>
        </w:rPr>
        <w:t>i</w:t>
      </w:r>
      <w:r w:rsidRPr="00DA2B0A">
        <w:t>l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 xml:space="preserve">n pajak dapat </w:t>
      </w:r>
      <w:r w:rsidRPr="00DA2B0A">
        <w:lastRenderedPageBreak/>
        <w:t>dij</w:t>
      </w:r>
      <w:r w:rsidR="007F5CE1" w:rsidRPr="00DA2B0A">
        <w:t>e</w:t>
      </w:r>
      <w:r w:rsidR="007F5CE1" w:rsidRPr="00DA2B0A">
        <w:rPr>
          <w:color w:val="000000" w:themeColor="text1"/>
          <w:spacing w:val="-20"/>
          <w:w w:val="1"/>
        </w:rPr>
        <w:t>i</w:t>
      </w:r>
      <w:r w:rsidRPr="00DA2B0A">
        <w:t>laskan ol</w:t>
      </w:r>
      <w:r w:rsidR="007F5CE1" w:rsidRPr="00DA2B0A">
        <w:t>e</w:t>
      </w:r>
      <w:r w:rsidR="007F5CE1" w:rsidRPr="00DA2B0A">
        <w:rPr>
          <w:color w:val="000000" w:themeColor="text1"/>
          <w:spacing w:val="-20"/>
          <w:w w:val="1"/>
        </w:rPr>
        <w:t>i</w:t>
      </w:r>
      <w:r w:rsidRPr="00DA2B0A">
        <w:t>h variab</w:t>
      </w:r>
      <w:r w:rsidR="007F5CE1" w:rsidRPr="00DA2B0A">
        <w:t>e</w:t>
      </w:r>
      <w:r w:rsidR="007F5CE1" w:rsidRPr="00DA2B0A">
        <w:rPr>
          <w:color w:val="000000" w:themeColor="text1"/>
          <w:spacing w:val="-20"/>
          <w:w w:val="1"/>
        </w:rPr>
        <w:t>i</w:t>
      </w:r>
      <w:r w:rsidRPr="00DA2B0A">
        <w:t>l Mod</w:t>
      </w:r>
      <w:r w:rsidR="007F5CE1" w:rsidRPr="00DA2B0A">
        <w:t>e</w:t>
      </w:r>
      <w:r w:rsidR="007F5CE1" w:rsidRPr="00DA2B0A">
        <w:rPr>
          <w:color w:val="000000" w:themeColor="text1"/>
          <w:spacing w:val="-20"/>
          <w:w w:val="1"/>
        </w:rPr>
        <w:t>i</w:t>
      </w:r>
      <w:r w:rsidRPr="00DA2B0A">
        <w:t>l S</w:t>
      </w:r>
      <w:r w:rsidR="007F5CE1" w:rsidRPr="00DA2B0A">
        <w:t>u</w:t>
      </w:r>
      <w:r w:rsidR="007F5CE1" w:rsidRPr="00DA2B0A">
        <w:rPr>
          <w:color w:val="000000" w:themeColor="text1"/>
          <w:spacing w:val="-20"/>
          <w:w w:val="1"/>
        </w:rPr>
        <w:t>i</w:t>
      </w:r>
      <w:r w:rsidRPr="00DA2B0A">
        <w:t>mmaryb Mod</w:t>
      </w:r>
      <w:r w:rsidR="007F5CE1" w:rsidRPr="00DA2B0A">
        <w:t>e</w:t>
      </w:r>
      <w:r w:rsidR="007F5CE1" w:rsidRPr="00DA2B0A">
        <w:rPr>
          <w:color w:val="000000" w:themeColor="text1"/>
          <w:spacing w:val="-20"/>
          <w:w w:val="1"/>
        </w:rPr>
        <w:t>i</w:t>
      </w:r>
      <w:r w:rsidRPr="00DA2B0A">
        <w:t>l R R Sq</w:t>
      </w:r>
      <w:r w:rsidR="007F5CE1" w:rsidRPr="00DA2B0A">
        <w:t>u</w:t>
      </w:r>
      <w:r w:rsidR="007F5CE1" w:rsidRPr="00DA2B0A">
        <w:rPr>
          <w:color w:val="000000" w:themeColor="text1"/>
          <w:spacing w:val="-20"/>
          <w:w w:val="1"/>
        </w:rPr>
        <w:t>i</w:t>
      </w:r>
      <w:r w:rsidRPr="00DA2B0A">
        <w:t>ar</w:t>
      </w:r>
      <w:r w:rsidR="007F5CE1" w:rsidRPr="00DA2B0A">
        <w:t>e</w:t>
      </w:r>
      <w:r w:rsidR="007F5CE1" w:rsidRPr="00DA2B0A">
        <w:rPr>
          <w:color w:val="000000" w:themeColor="text1"/>
          <w:spacing w:val="-20"/>
          <w:w w:val="1"/>
        </w:rPr>
        <w:t>i</w:t>
      </w:r>
      <w:r w:rsidRPr="00DA2B0A">
        <w:t xml:space="preserve"> Adj</w:t>
      </w:r>
      <w:r w:rsidR="007F5CE1" w:rsidRPr="00DA2B0A">
        <w:t>u</w:t>
      </w:r>
      <w:r w:rsidR="007F5CE1" w:rsidRPr="00DA2B0A">
        <w:rPr>
          <w:color w:val="000000" w:themeColor="text1"/>
          <w:spacing w:val="-20"/>
          <w:w w:val="1"/>
        </w:rPr>
        <w:t>i</w:t>
      </w:r>
      <w:r w:rsidRPr="00DA2B0A">
        <w:t>st</w:t>
      </w:r>
      <w:r w:rsidR="007F5CE1" w:rsidRPr="00DA2B0A">
        <w:t>e</w:t>
      </w:r>
      <w:r w:rsidR="007F5CE1" w:rsidRPr="00DA2B0A">
        <w:rPr>
          <w:color w:val="000000" w:themeColor="text1"/>
          <w:spacing w:val="-20"/>
          <w:w w:val="1"/>
        </w:rPr>
        <w:t>i</w:t>
      </w:r>
      <w:r w:rsidRPr="00DA2B0A">
        <w:t>d R Sq</w:t>
      </w:r>
      <w:r w:rsidR="007F5CE1" w:rsidRPr="00DA2B0A">
        <w:t>u</w:t>
      </w:r>
      <w:r w:rsidR="007F5CE1" w:rsidRPr="00DA2B0A">
        <w:rPr>
          <w:color w:val="000000" w:themeColor="text1"/>
          <w:spacing w:val="-20"/>
          <w:w w:val="1"/>
        </w:rPr>
        <w:t>i</w:t>
      </w:r>
      <w:r w:rsidRPr="00DA2B0A">
        <w:t>ar</w:t>
      </w:r>
      <w:r w:rsidR="007F5CE1" w:rsidRPr="00DA2B0A">
        <w:t>e</w:t>
      </w:r>
      <w:r w:rsidR="007F5CE1" w:rsidRPr="00DA2B0A">
        <w:rPr>
          <w:color w:val="000000" w:themeColor="text1"/>
          <w:spacing w:val="-20"/>
          <w:w w:val="1"/>
        </w:rPr>
        <w:t>i</w:t>
      </w:r>
      <w:r w:rsidRPr="00DA2B0A">
        <w:t xml:space="preserve"> Std. </w:t>
      </w:r>
      <w:r w:rsidR="007F5CE1" w:rsidRPr="00DA2B0A">
        <w:t>E</w:t>
      </w:r>
      <w:r w:rsidR="007F5CE1" w:rsidRPr="00DA2B0A">
        <w:rPr>
          <w:color w:val="000000" w:themeColor="text1"/>
          <w:spacing w:val="-20"/>
          <w:w w:val="1"/>
        </w:rPr>
        <w:t>i</w:t>
      </w:r>
      <w:r w:rsidRPr="00DA2B0A">
        <w:t>rror of th</w:t>
      </w:r>
      <w:r w:rsidR="007F5CE1" w:rsidRPr="00DA2B0A">
        <w:t>e</w:t>
      </w:r>
      <w:r w:rsidR="007F5CE1" w:rsidRPr="00DA2B0A">
        <w:rPr>
          <w:color w:val="000000" w:themeColor="text1"/>
          <w:spacing w:val="-20"/>
          <w:w w:val="1"/>
        </w:rPr>
        <w:t>i</w:t>
      </w:r>
      <w:r w:rsidRPr="00DA2B0A">
        <w:t xml:space="preserve"> </w:t>
      </w:r>
      <w:r w:rsidR="007F5CE1" w:rsidRPr="00DA2B0A">
        <w:t>E</w:t>
      </w:r>
      <w:r w:rsidR="007F5CE1" w:rsidRPr="00DA2B0A">
        <w:rPr>
          <w:color w:val="000000" w:themeColor="text1"/>
          <w:spacing w:val="-20"/>
          <w:w w:val="1"/>
        </w:rPr>
        <w:t>i</w:t>
      </w:r>
      <w:r w:rsidRPr="00DA2B0A">
        <w:t>stimat</w:t>
      </w:r>
      <w:r w:rsidR="007F5CE1" w:rsidRPr="00DA2B0A">
        <w:t>e</w:t>
      </w:r>
      <w:r w:rsidR="007F5CE1" w:rsidRPr="00DA2B0A">
        <w:rPr>
          <w:color w:val="000000" w:themeColor="text1"/>
          <w:spacing w:val="-20"/>
          <w:w w:val="1"/>
        </w:rPr>
        <w:t>i</w:t>
      </w:r>
      <w:r w:rsidRPr="00DA2B0A">
        <w:t xml:space="preserve"> 1 .403a .163 .148 .04809 a. Pr</w:t>
      </w:r>
      <w:r w:rsidR="007F5CE1" w:rsidRPr="00DA2B0A">
        <w:t>e</w:t>
      </w:r>
      <w:r w:rsidR="007F5CE1" w:rsidRPr="00DA2B0A">
        <w:rPr>
          <w:color w:val="000000" w:themeColor="text1"/>
          <w:spacing w:val="-20"/>
          <w:w w:val="1"/>
        </w:rPr>
        <w:t>i</w:t>
      </w:r>
      <w:r w:rsidRPr="00DA2B0A">
        <w:t>dictors: (Constant), Inv</w:t>
      </w:r>
      <w:r w:rsidR="007F5CE1" w:rsidRPr="00DA2B0A">
        <w:t>e</w:t>
      </w:r>
      <w:r w:rsidR="007F5CE1" w:rsidRPr="00DA2B0A">
        <w:rPr>
          <w:color w:val="000000" w:themeColor="text1"/>
          <w:spacing w:val="-20"/>
          <w:w w:val="1"/>
        </w:rPr>
        <w:t>i</w:t>
      </w:r>
      <w:r w:rsidRPr="00DA2B0A">
        <w:t>ntory , Profitability, L</w:t>
      </w:r>
      <w:r w:rsidR="007F5CE1" w:rsidRPr="00DA2B0A">
        <w:t>e</w:t>
      </w:r>
      <w:r w:rsidR="007F5CE1" w:rsidRPr="00DA2B0A">
        <w:rPr>
          <w:color w:val="000000" w:themeColor="text1"/>
          <w:spacing w:val="-20"/>
          <w:w w:val="1"/>
        </w:rPr>
        <w:t>i</w:t>
      </w:r>
      <w:r w:rsidRPr="00DA2B0A">
        <w:t>v</w:t>
      </w:r>
      <w:r w:rsidR="007F5CE1" w:rsidRPr="00DA2B0A">
        <w:t>e</w:t>
      </w:r>
      <w:r w:rsidR="007F5CE1" w:rsidRPr="00DA2B0A">
        <w:rPr>
          <w:color w:val="000000" w:themeColor="text1"/>
          <w:spacing w:val="-20"/>
          <w:w w:val="1"/>
        </w:rPr>
        <w:t>i</w:t>
      </w:r>
      <w:r w:rsidRPr="00DA2B0A">
        <w:t>rag</w:t>
      </w:r>
      <w:r w:rsidR="007F5CE1" w:rsidRPr="00DA2B0A">
        <w:t>e</w:t>
      </w:r>
      <w:r w:rsidR="007F5CE1" w:rsidRPr="00DA2B0A">
        <w:rPr>
          <w:color w:val="000000" w:themeColor="text1"/>
          <w:spacing w:val="-20"/>
          <w:w w:val="1"/>
        </w:rPr>
        <w:t>i</w:t>
      </w:r>
      <w:r w:rsidRPr="00DA2B0A">
        <w:t>, Fix Ass</w:t>
      </w:r>
      <w:r w:rsidR="007F5CE1" w:rsidRPr="00DA2B0A">
        <w:t>e</w:t>
      </w:r>
      <w:r w:rsidR="007F5CE1" w:rsidRPr="00DA2B0A">
        <w:rPr>
          <w:color w:val="000000" w:themeColor="text1"/>
          <w:spacing w:val="-20"/>
          <w:w w:val="1"/>
        </w:rPr>
        <w:t>i</w:t>
      </w:r>
      <w:r w:rsidRPr="00DA2B0A">
        <w:t>t b. D</w:t>
      </w:r>
      <w:r w:rsidR="007F5CE1" w:rsidRPr="00DA2B0A">
        <w:t>e</w:t>
      </w:r>
      <w:r w:rsidR="007F5CE1" w:rsidRPr="00DA2B0A">
        <w:rPr>
          <w:color w:val="000000" w:themeColor="text1"/>
          <w:spacing w:val="-20"/>
          <w:w w:val="1"/>
        </w:rPr>
        <w:t>i</w:t>
      </w:r>
      <w:r w:rsidRPr="00DA2B0A">
        <w:t>p</w:t>
      </w:r>
      <w:r w:rsidR="007F5CE1" w:rsidRPr="00DA2B0A">
        <w:t>e</w:t>
      </w:r>
      <w:r w:rsidR="007F5CE1" w:rsidRPr="00DA2B0A">
        <w:rPr>
          <w:color w:val="000000" w:themeColor="text1"/>
          <w:spacing w:val="-20"/>
          <w:w w:val="1"/>
        </w:rPr>
        <w:t>i</w:t>
      </w:r>
      <w:r w:rsidRPr="00DA2B0A">
        <w:t>nd</w:t>
      </w:r>
      <w:r w:rsidR="007F5CE1" w:rsidRPr="00DA2B0A">
        <w:t>e</w:t>
      </w:r>
      <w:r w:rsidR="007F5CE1" w:rsidRPr="00DA2B0A">
        <w:rPr>
          <w:color w:val="000000" w:themeColor="text1"/>
          <w:spacing w:val="-20"/>
          <w:w w:val="1"/>
        </w:rPr>
        <w:t>i</w:t>
      </w:r>
      <w:r w:rsidRPr="00DA2B0A">
        <w:t>nt Variab</w:t>
      </w:r>
      <w:r w:rsidR="007F5CE1" w:rsidRPr="00DA2B0A">
        <w:t>e</w:t>
      </w:r>
      <w:r w:rsidR="007F5CE1" w:rsidRPr="00DA2B0A">
        <w:rPr>
          <w:color w:val="000000" w:themeColor="text1"/>
          <w:spacing w:val="-20"/>
          <w:w w:val="1"/>
        </w:rPr>
        <w:t>i</w:t>
      </w:r>
      <w:r w:rsidRPr="00DA2B0A">
        <w:t>l: C</w:t>
      </w:r>
      <w:r w:rsidR="007F5CE1" w:rsidRPr="00DA2B0A">
        <w:t>E</w:t>
      </w:r>
      <w:r w:rsidR="007F5CE1" w:rsidRPr="00DA2B0A">
        <w:rPr>
          <w:color w:val="000000" w:themeColor="text1"/>
          <w:spacing w:val="-20"/>
          <w:w w:val="1"/>
        </w:rPr>
        <w:t>i</w:t>
      </w:r>
      <w:r w:rsidRPr="00DA2B0A">
        <w:t>TR S</w:t>
      </w:r>
      <w:r w:rsidR="007F5CE1" w:rsidRPr="00DA2B0A">
        <w:t>u</w:t>
      </w:r>
      <w:r w:rsidR="007F5CE1" w:rsidRPr="00DA2B0A">
        <w:rPr>
          <w:color w:val="000000" w:themeColor="text1"/>
          <w:spacing w:val="-20"/>
          <w:w w:val="1"/>
        </w:rPr>
        <w:t>i</w:t>
      </w:r>
      <w:r w:rsidRPr="00DA2B0A">
        <w:t>mb</w:t>
      </w:r>
      <w:r w:rsidR="007F5CE1" w:rsidRPr="00DA2B0A">
        <w:t>e</w:t>
      </w:r>
      <w:r w:rsidR="007F5CE1" w:rsidRPr="00DA2B0A">
        <w:rPr>
          <w:color w:val="000000" w:themeColor="text1"/>
          <w:spacing w:val="-20"/>
          <w:w w:val="1"/>
        </w:rPr>
        <w:t>i</w:t>
      </w:r>
      <w:r w:rsidRPr="00DA2B0A">
        <w:t>r : diolah SPSS 26, 2023 72 profitabilitas, l</w:t>
      </w:r>
      <w:r w:rsidR="007F5CE1" w:rsidRPr="00DA2B0A">
        <w:t>e</w:t>
      </w:r>
      <w:r w:rsidR="007F5CE1" w:rsidRPr="00DA2B0A">
        <w:rPr>
          <w:color w:val="000000" w:themeColor="text1"/>
          <w:spacing w:val="-20"/>
          <w:w w:val="1"/>
        </w:rPr>
        <w:t>i</w:t>
      </w:r>
      <w:r w:rsidRPr="00DA2B0A">
        <w:t>v</w:t>
      </w:r>
      <w:r w:rsidR="007F5CE1" w:rsidRPr="00DA2B0A">
        <w:t>e</w:t>
      </w:r>
      <w:r w:rsidR="007F5CE1" w:rsidRPr="00DA2B0A">
        <w:rPr>
          <w:color w:val="000000" w:themeColor="text1"/>
          <w:spacing w:val="-20"/>
          <w:w w:val="1"/>
        </w:rPr>
        <w:t>i</w:t>
      </w:r>
      <w:r w:rsidRPr="00DA2B0A">
        <w:t>rag</w:t>
      </w:r>
      <w:r w:rsidR="007F5CE1" w:rsidRPr="00DA2B0A">
        <w:t>e</w:t>
      </w:r>
      <w:r w:rsidR="007F5CE1" w:rsidRPr="00DA2B0A">
        <w:rPr>
          <w:color w:val="000000" w:themeColor="text1"/>
          <w:spacing w:val="-20"/>
          <w:w w:val="1"/>
        </w:rPr>
        <w:t>i</w:t>
      </w:r>
      <w:r w:rsidRPr="00DA2B0A">
        <w:t>, int</w:t>
      </w:r>
      <w:r w:rsidR="007F5CE1" w:rsidRPr="00DA2B0A">
        <w:t>e</w:t>
      </w:r>
      <w:r w:rsidR="007F5CE1" w:rsidRPr="00DA2B0A">
        <w:rPr>
          <w:color w:val="000000" w:themeColor="text1"/>
          <w:spacing w:val="-20"/>
          <w:w w:val="1"/>
        </w:rPr>
        <w:t>i</w:t>
      </w:r>
      <w:r w:rsidRPr="00DA2B0A">
        <w:t>nsitas as</w:t>
      </w:r>
      <w:r w:rsidR="007F5CE1" w:rsidRPr="00DA2B0A">
        <w:t>e</w:t>
      </w:r>
      <w:r w:rsidR="007F5CE1" w:rsidRPr="00DA2B0A">
        <w:rPr>
          <w:color w:val="000000" w:themeColor="text1"/>
          <w:spacing w:val="-20"/>
          <w:w w:val="1"/>
        </w:rPr>
        <w:t>i</w:t>
      </w:r>
      <w:r w:rsidRPr="00DA2B0A">
        <w:t>t t</w:t>
      </w:r>
      <w:r w:rsidR="007F5CE1" w:rsidRPr="00DA2B0A">
        <w:t>e</w:t>
      </w:r>
      <w:r w:rsidR="007F5CE1" w:rsidRPr="00DA2B0A">
        <w:rPr>
          <w:color w:val="000000" w:themeColor="text1"/>
          <w:spacing w:val="-20"/>
          <w:w w:val="1"/>
        </w:rPr>
        <w:t>i</w:t>
      </w:r>
      <w:r w:rsidRPr="00DA2B0A">
        <w:t>tap, dan int</w:t>
      </w:r>
      <w:r w:rsidR="007F5CE1" w:rsidRPr="00DA2B0A">
        <w:t>e</w:t>
      </w:r>
      <w:r w:rsidR="007F5CE1" w:rsidRPr="00DA2B0A">
        <w:rPr>
          <w:color w:val="000000" w:themeColor="text1"/>
          <w:spacing w:val="-20"/>
          <w:w w:val="1"/>
        </w:rPr>
        <w:t>i</w:t>
      </w:r>
      <w:r w:rsidRPr="00DA2B0A">
        <w:t>nsitas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diaan s</w:t>
      </w:r>
      <w:r w:rsidR="007F5CE1" w:rsidRPr="00DA2B0A">
        <w:t>e</w:t>
      </w:r>
      <w:r w:rsidR="007F5CE1" w:rsidRPr="00DA2B0A">
        <w:rPr>
          <w:color w:val="000000" w:themeColor="text1"/>
          <w:spacing w:val="-20"/>
          <w:w w:val="1"/>
        </w:rPr>
        <w:t>i</w:t>
      </w:r>
      <w:r w:rsidRPr="00DA2B0A">
        <w:t>dangkan sisanya s</w:t>
      </w:r>
      <w:r w:rsidR="007F5CE1" w:rsidRPr="00DA2B0A">
        <w:t>e</w:t>
      </w:r>
      <w:r w:rsidR="007F5CE1" w:rsidRPr="00DA2B0A">
        <w:rPr>
          <w:color w:val="000000" w:themeColor="text1"/>
          <w:spacing w:val="-20"/>
          <w:w w:val="1"/>
        </w:rPr>
        <w:t>i</w:t>
      </w:r>
      <w:r w:rsidRPr="00DA2B0A">
        <w:t>b</w:t>
      </w:r>
      <w:r w:rsidR="007F5CE1" w:rsidRPr="00DA2B0A">
        <w:t>e</w:t>
      </w:r>
      <w:r w:rsidR="007F5CE1" w:rsidRPr="00DA2B0A">
        <w:rPr>
          <w:color w:val="000000" w:themeColor="text1"/>
          <w:spacing w:val="-20"/>
          <w:w w:val="1"/>
        </w:rPr>
        <w:t>i</w:t>
      </w:r>
      <w:r w:rsidRPr="00DA2B0A">
        <w:t>sar 85,2% dij</w:t>
      </w:r>
      <w:r w:rsidR="007F5CE1" w:rsidRPr="00DA2B0A">
        <w:t>e</w:t>
      </w:r>
      <w:r w:rsidR="007F5CE1" w:rsidRPr="00DA2B0A">
        <w:rPr>
          <w:color w:val="000000" w:themeColor="text1"/>
          <w:spacing w:val="-20"/>
          <w:w w:val="1"/>
        </w:rPr>
        <w:t>i</w:t>
      </w:r>
      <w:r w:rsidRPr="00DA2B0A">
        <w:t>laskan ol</w:t>
      </w:r>
      <w:r w:rsidR="007F5CE1" w:rsidRPr="00DA2B0A">
        <w:t>e</w:t>
      </w:r>
      <w:r w:rsidR="007F5CE1" w:rsidRPr="00DA2B0A">
        <w:rPr>
          <w:color w:val="000000" w:themeColor="text1"/>
          <w:spacing w:val="-20"/>
          <w:w w:val="1"/>
        </w:rPr>
        <w:t>i</w:t>
      </w:r>
      <w:r w:rsidRPr="00DA2B0A">
        <w:t>h variab</w:t>
      </w:r>
      <w:r w:rsidR="007F5CE1" w:rsidRPr="00DA2B0A">
        <w:t>e</w:t>
      </w:r>
      <w:r w:rsidR="007F5CE1" w:rsidRPr="00DA2B0A">
        <w:rPr>
          <w:color w:val="000000" w:themeColor="text1"/>
          <w:spacing w:val="-20"/>
          <w:w w:val="1"/>
        </w:rPr>
        <w:t>i</w:t>
      </w:r>
      <w:r w:rsidRPr="00DA2B0A">
        <w:t>l lain yang tidak dit</w:t>
      </w:r>
      <w:r w:rsidR="007F5CE1" w:rsidRPr="00DA2B0A">
        <w:t>e</w:t>
      </w:r>
      <w:r w:rsidR="007F5CE1" w:rsidRPr="00DA2B0A">
        <w:rPr>
          <w:color w:val="000000" w:themeColor="text1"/>
          <w:spacing w:val="-20"/>
          <w:w w:val="1"/>
        </w:rPr>
        <w:t>i</w:t>
      </w:r>
      <w:r w:rsidRPr="00DA2B0A">
        <w:t>liti dalam p</w:t>
      </w:r>
      <w:r w:rsidR="007F5CE1" w:rsidRPr="00DA2B0A">
        <w:t>e</w:t>
      </w:r>
      <w:r w:rsidR="007F5CE1" w:rsidRPr="00DA2B0A">
        <w:rPr>
          <w:color w:val="000000" w:themeColor="text1"/>
          <w:spacing w:val="-20"/>
          <w:w w:val="1"/>
        </w:rPr>
        <w:t>i</w:t>
      </w:r>
      <w:r w:rsidRPr="00DA2B0A">
        <w:t>n</w:t>
      </w:r>
      <w:r w:rsidR="007F5CE1" w:rsidRPr="00DA2B0A">
        <w:t>e</w:t>
      </w:r>
      <w:r w:rsidR="007F5CE1" w:rsidRPr="00DA2B0A">
        <w:rPr>
          <w:color w:val="000000" w:themeColor="text1"/>
          <w:spacing w:val="-20"/>
          <w:w w:val="1"/>
        </w:rPr>
        <w:t>i</w:t>
      </w:r>
      <w:r w:rsidRPr="00DA2B0A">
        <w:t>litian ini.</w:t>
      </w:r>
    </w:p>
    <w:p w14:paraId="0628C3AC" w14:textId="77777777" w:rsidR="00D53D5C" w:rsidRPr="00DA2B0A" w:rsidRDefault="00D53D5C" w:rsidP="00DA2B0A">
      <w:pPr>
        <w:ind w:firstLine="720"/>
        <w:jc w:val="both"/>
        <w:rPr>
          <w:bCs/>
          <w:lang w:val="id-ID"/>
        </w:rPr>
      </w:pPr>
    </w:p>
    <w:p w14:paraId="64E758FA" w14:textId="0D09BE1B" w:rsidR="00D53D5C" w:rsidRPr="00DA2B0A" w:rsidRDefault="00D53D5C" w:rsidP="00DA2B0A">
      <w:pPr>
        <w:pStyle w:val="ListParagraph"/>
        <w:tabs>
          <w:tab w:val="left" w:pos="709"/>
        </w:tabs>
        <w:spacing w:after="0" w:line="240" w:lineRule="auto"/>
        <w:ind w:left="0"/>
        <w:jc w:val="both"/>
        <w:rPr>
          <w:rFonts w:ascii="Times New Roman" w:hAnsi="Times New Roman"/>
          <w:b/>
          <w:bCs/>
          <w:sz w:val="24"/>
          <w:szCs w:val="24"/>
          <w:lang w:val="id-ID"/>
        </w:rPr>
      </w:pPr>
      <w:r w:rsidRPr="00DA2B0A">
        <w:rPr>
          <w:rFonts w:ascii="Times New Roman" w:hAnsi="Times New Roman"/>
          <w:b/>
          <w:bCs/>
          <w:sz w:val="24"/>
          <w:szCs w:val="24"/>
          <w:lang w:val="id-ID"/>
        </w:rPr>
        <w:t>Hasil Uji F</w:t>
      </w:r>
    </w:p>
    <w:p w14:paraId="49CEB7DF" w14:textId="77777777" w:rsidR="00E60988" w:rsidRDefault="00E60988" w:rsidP="00DA2B0A">
      <w:pPr>
        <w:jc w:val="center"/>
        <w:rPr>
          <w:b/>
          <w:lang w:val="id-ID"/>
        </w:rPr>
      </w:pPr>
    </w:p>
    <w:p w14:paraId="1A4D5134" w14:textId="77777777" w:rsidR="00D53D5C" w:rsidRPr="00DA2B0A" w:rsidRDefault="00D53D5C" w:rsidP="00DA2B0A">
      <w:pPr>
        <w:jc w:val="center"/>
        <w:rPr>
          <w:b/>
        </w:rPr>
      </w:pPr>
      <w:r w:rsidRPr="00DA2B0A">
        <w:rPr>
          <w:b/>
        </w:rPr>
        <w:t xml:space="preserve">Tabel </w:t>
      </w:r>
      <w:r w:rsidRPr="00DA2B0A">
        <w:rPr>
          <w:b/>
          <w:lang w:val="id-ID"/>
        </w:rPr>
        <w:t>7.</w:t>
      </w:r>
      <w:r w:rsidRPr="00DA2B0A">
        <w:rPr>
          <w:b/>
        </w:rPr>
        <w:t xml:space="preserve"> Uji F</w:t>
      </w:r>
    </w:p>
    <w:tbl>
      <w:tblPr>
        <w:tblW w:w="42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3"/>
        <w:gridCol w:w="893"/>
        <w:gridCol w:w="671"/>
        <w:gridCol w:w="566"/>
        <w:gridCol w:w="709"/>
        <w:gridCol w:w="567"/>
        <w:gridCol w:w="567"/>
      </w:tblGrid>
      <w:tr w:rsidR="00D53D5C" w:rsidRPr="00E60988" w14:paraId="2999861A" w14:textId="77777777" w:rsidTr="00E60988">
        <w:trPr>
          <w:jc w:val="center"/>
        </w:trPr>
        <w:tc>
          <w:tcPr>
            <w:tcW w:w="4226" w:type="dxa"/>
            <w:gridSpan w:val="7"/>
          </w:tcPr>
          <w:p w14:paraId="2330FE53" w14:textId="77777777" w:rsidR="00D53D5C" w:rsidRPr="00E60988" w:rsidRDefault="00D53D5C" w:rsidP="00E60988">
            <w:pPr>
              <w:adjustRightInd w:val="0"/>
              <w:ind w:left="-113" w:right="-113"/>
              <w:jc w:val="center"/>
              <w:rPr>
                <w:sz w:val="16"/>
                <w:szCs w:val="16"/>
                <w:lang w:val="en-ID"/>
              </w:rPr>
            </w:pPr>
            <w:r w:rsidRPr="00E60988">
              <w:rPr>
                <w:b/>
                <w:bCs/>
                <w:sz w:val="16"/>
                <w:szCs w:val="16"/>
                <w:lang w:val="en-ID"/>
              </w:rPr>
              <w:t>ANOVA</w:t>
            </w:r>
            <w:r w:rsidRPr="00E60988">
              <w:rPr>
                <w:b/>
                <w:bCs/>
                <w:sz w:val="16"/>
                <w:szCs w:val="16"/>
                <w:vertAlign w:val="superscript"/>
                <w:lang w:val="en-ID"/>
              </w:rPr>
              <w:t>a</w:t>
            </w:r>
          </w:p>
        </w:tc>
      </w:tr>
      <w:tr w:rsidR="00D53D5C" w:rsidRPr="00E60988" w14:paraId="17D9DBF1" w14:textId="77777777" w:rsidTr="00E60988">
        <w:trPr>
          <w:jc w:val="center"/>
        </w:trPr>
        <w:tc>
          <w:tcPr>
            <w:tcW w:w="1146" w:type="dxa"/>
            <w:gridSpan w:val="2"/>
          </w:tcPr>
          <w:p w14:paraId="01BA6605" w14:textId="72D31C32" w:rsidR="00D53D5C" w:rsidRPr="00E60988" w:rsidRDefault="00D53D5C" w:rsidP="00E60988">
            <w:pPr>
              <w:tabs>
                <w:tab w:val="left" w:pos="999"/>
              </w:tabs>
              <w:adjustRightInd w:val="0"/>
              <w:ind w:left="-113" w:right="-113"/>
              <w:rPr>
                <w:sz w:val="16"/>
                <w:szCs w:val="16"/>
                <w:lang w:val="en-ID"/>
              </w:rPr>
            </w:pPr>
            <w:r w:rsidRPr="00E60988">
              <w:rPr>
                <w:sz w:val="16"/>
                <w:szCs w:val="16"/>
                <w:lang w:val="en-ID"/>
              </w:rPr>
              <w:t>Mod</w:t>
            </w:r>
            <w:r w:rsidR="007F5CE1" w:rsidRPr="00E60988">
              <w:rPr>
                <w:sz w:val="16"/>
                <w:szCs w:val="16"/>
                <w:lang w:val="en-ID"/>
              </w:rPr>
              <w:t>e</w:t>
            </w:r>
            <w:r w:rsidR="007F5CE1" w:rsidRPr="00E60988">
              <w:rPr>
                <w:color w:val="000000" w:themeColor="text1"/>
                <w:spacing w:val="-20"/>
                <w:w w:val="1"/>
                <w:sz w:val="16"/>
                <w:szCs w:val="16"/>
                <w:lang w:val="en-ID"/>
              </w:rPr>
              <w:t>i</w:t>
            </w:r>
            <w:r w:rsidRPr="00E60988">
              <w:rPr>
                <w:color w:val="000000" w:themeColor="text1"/>
                <w:spacing w:val="-20"/>
                <w:w w:val="1"/>
                <w:sz w:val="16"/>
                <w:szCs w:val="16"/>
                <w:lang w:val="en-ID"/>
              </w:rPr>
              <w:t>i</w:t>
            </w:r>
            <w:r w:rsidRPr="00E60988">
              <w:rPr>
                <w:sz w:val="16"/>
                <w:szCs w:val="16"/>
                <w:lang w:val="en-ID"/>
              </w:rPr>
              <w:t>l</w:t>
            </w:r>
            <w:r w:rsidRPr="00E60988">
              <w:rPr>
                <w:sz w:val="16"/>
                <w:szCs w:val="16"/>
                <w:lang w:val="en-ID"/>
              </w:rPr>
              <w:tab/>
            </w:r>
          </w:p>
        </w:tc>
        <w:tc>
          <w:tcPr>
            <w:tcW w:w="671" w:type="dxa"/>
          </w:tcPr>
          <w:p w14:paraId="66E887BC" w14:textId="6E418F8C" w:rsidR="00D53D5C" w:rsidRPr="00E60988" w:rsidRDefault="00D53D5C" w:rsidP="00E60988">
            <w:pPr>
              <w:adjustRightInd w:val="0"/>
              <w:ind w:left="-113" w:right="-113"/>
              <w:jc w:val="center"/>
              <w:rPr>
                <w:sz w:val="16"/>
                <w:szCs w:val="16"/>
                <w:lang w:val="en-ID"/>
              </w:rPr>
            </w:pPr>
            <w:r w:rsidRPr="00E60988">
              <w:rPr>
                <w:sz w:val="16"/>
                <w:szCs w:val="16"/>
                <w:lang w:val="en-ID"/>
              </w:rPr>
              <w:t>S</w:t>
            </w:r>
            <w:r w:rsidR="007F5CE1" w:rsidRPr="00E60988">
              <w:rPr>
                <w:sz w:val="16"/>
                <w:szCs w:val="16"/>
                <w:lang w:val="en-ID"/>
              </w:rPr>
              <w:t>u</w:t>
            </w:r>
            <w:r w:rsidR="007F5CE1" w:rsidRPr="00E60988">
              <w:rPr>
                <w:color w:val="000000" w:themeColor="text1"/>
                <w:spacing w:val="-20"/>
                <w:w w:val="1"/>
                <w:sz w:val="16"/>
                <w:szCs w:val="16"/>
                <w:lang w:val="en-ID"/>
              </w:rPr>
              <w:t>i</w:t>
            </w:r>
            <w:r w:rsidRPr="00E60988">
              <w:rPr>
                <w:color w:val="000000" w:themeColor="text1"/>
                <w:spacing w:val="-20"/>
                <w:w w:val="1"/>
                <w:sz w:val="16"/>
                <w:szCs w:val="16"/>
                <w:lang w:val="en-ID"/>
              </w:rPr>
              <w:t>i</w:t>
            </w:r>
            <w:r w:rsidRPr="00E60988">
              <w:rPr>
                <w:sz w:val="16"/>
                <w:szCs w:val="16"/>
                <w:lang w:val="en-ID"/>
              </w:rPr>
              <w:t>m of Sq</w:t>
            </w:r>
            <w:r w:rsidR="007F5CE1" w:rsidRPr="00E60988">
              <w:rPr>
                <w:sz w:val="16"/>
                <w:szCs w:val="16"/>
                <w:lang w:val="en-ID"/>
              </w:rPr>
              <w:t>u</w:t>
            </w:r>
            <w:r w:rsidR="007F5CE1" w:rsidRPr="00E60988">
              <w:rPr>
                <w:color w:val="000000" w:themeColor="text1"/>
                <w:spacing w:val="-20"/>
                <w:w w:val="1"/>
                <w:sz w:val="16"/>
                <w:szCs w:val="16"/>
                <w:lang w:val="en-ID"/>
              </w:rPr>
              <w:t>i</w:t>
            </w:r>
            <w:r w:rsidRPr="00E60988">
              <w:rPr>
                <w:color w:val="000000" w:themeColor="text1"/>
                <w:spacing w:val="-20"/>
                <w:w w:val="1"/>
                <w:sz w:val="16"/>
                <w:szCs w:val="16"/>
                <w:lang w:val="en-ID"/>
              </w:rPr>
              <w:t>i</w:t>
            </w:r>
            <w:r w:rsidRPr="00E60988">
              <w:rPr>
                <w:sz w:val="16"/>
                <w:szCs w:val="16"/>
                <w:lang w:val="en-ID"/>
              </w:rPr>
              <w:t>ar</w:t>
            </w:r>
            <w:r w:rsidR="007F5CE1" w:rsidRPr="00E60988">
              <w:rPr>
                <w:sz w:val="16"/>
                <w:szCs w:val="16"/>
                <w:lang w:val="en-ID"/>
              </w:rPr>
              <w:t>e</w:t>
            </w:r>
            <w:r w:rsidR="007F5CE1" w:rsidRPr="00E60988">
              <w:rPr>
                <w:color w:val="000000" w:themeColor="text1"/>
                <w:spacing w:val="-20"/>
                <w:w w:val="1"/>
                <w:sz w:val="16"/>
                <w:szCs w:val="16"/>
                <w:lang w:val="en-ID"/>
              </w:rPr>
              <w:t>i</w:t>
            </w:r>
            <w:r w:rsidRPr="00E60988">
              <w:rPr>
                <w:color w:val="000000" w:themeColor="text1"/>
                <w:spacing w:val="-20"/>
                <w:w w:val="1"/>
                <w:sz w:val="16"/>
                <w:szCs w:val="16"/>
                <w:lang w:val="en-ID"/>
              </w:rPr>
              <w:t>i</w:t>
            </w:r>
            <w:r w:rsidRPr="00E60988">
              <w:rPr>
                <w:sz w:val="16"/>
                <w:szCs w:val="16"/>
                <w:lang w:val="en-ID"/>
              </w:rPr>
              <w:t>s</w:t>
            </w:r>
          </w:p>
        </w:tc>
        <w:tc>
          <w:tcPr>
            <w:tcW w:w="566" w:type="dxa"/>
          </w:tcPr>
          <w:p w14:paraId="01AC20CD" w14:textId="77777777" w:rsidR="00D53D5C" w:rsidRPr="00E60988" w:rsidRDefault="00D53D5C" w:rsidP="00E60988">
            <w:pPr>
              <w:adjustRightInd w:val="0"/>
              <w:ind w:left="-113" w:right="-113"/>
              <w:jc w:val="center"/>
              <w:rPr>
                <w:sz w:val="16"/>
                <w:szCs w:val="16"/>
                <w:lang w:val="en-ID"/>
              </w:rPr>
            </w:pPr>
            <w:r w:rsidRPr="00E60988">
              <w:rPr>
                <w:sz w:val="16"/>
                <w:szCs w:val="16"/>
                <w:lang w:val="en-ID"/>
              </w:rPr>
              <w:t>Df</w:t>
            </w:r>
          </w:p>
        </w:tc>
        <w:tc>
          <w:tcPr>
            <w:tcW w:w="709" w:type="dxa"/>
          </w:tcPr>
          <w:p w14:paraId="4373195C" w14:textId="3A679D5E" w:rsidR="00D53D5C" w:rsidRPr="00E60988" w:rsidRDefault="00D53D5C" w:rsidP="00E60988">
            <w:pPr>
              <w:adjustRightInd w:val="0"/>
              <w:ind w:left="-113" w:right="-113"/>
              <w:jc w:val="center"/>
              <w:rPr>
                <w:sz w:val="16"/>
                <w:szCs w:val="16"/>
                <w:lang w:val="en-ID"/>
              </w:rPr>
            </w:pPr>
            <w:r w:rsidRPr="00E60988">
              <w:rPr>
                <w:sz w:val="16"/>
                <w:szCs w:val="16"/>
                <w:lang w:val="en-ID"/>
              </w:rPr>
              <w:t>M</w:t>
            </w:r>
            <w:r w:rsidR="007F5CE1" w:rsidRPr="00E60988">
              <w:rPr>
                <w:sz w:val="16"/>
                <w:szCs w:val="16"/>
                <w:lang w:val="en-ID"/>
              </w:rPr>
              <w:t>e</w:t>
            </w:r>
            <w:r w:rsidR="007F5CE1" w:rsidRPr="00E60988">
              <w:rPr>
                <w:color w:val="000000" w:themeColor="text1"/>
                <w:spacing w:val="-20"/>
                <w:w w:val="1"/>
                <w:sz w:val="16"/>
                <w:szCs w:val="16"/>
                <w:lang w:val="en-ID"/>
              </w:rPr>
              <w:t>i</w:t>
            </w:r>
            <w:r w:rsidRPr="00E60988">
              <w:rPr>
                <w:color w:val="000000" w:themeColor="text1"/>
                <w:spacing w:val="-20"/>
                <w:w w:val="1"/>
                <w:sz w:val="16"/>
                <w:szCs w:val="16"/>
                <w:lang w:val="en-ID"/>
              </w:rPr>
              <w:t>i</w:t>
            </w:r>
            <w:r w:rsidRPr="00E60988">
              <w:rPr>
                <w:sz w:val="16"/>
                <w:szCs w:val="16"/>
                <w:lang w:val="en-ID"/>
              </w:rPr>
              <w:t>an Sq</w:t>
            </w:r>
            <w:r w:rsidR="007F5CE1" w:rsidRPr="00E60988">
              <w:rPr>
                <w:sz w:val="16"/>
                <w:szCs w:val="16"/>
                <w:lang w:val="en-ID"/>
              </w:rPr>
              <w:t>u</w:t>
            </w:r>
            <w:r w:rsidR="007F5CE1" w:rsidRPr="00E60988">
              <w:rPr>
                <w:color w:val="000000" w:themeColor="text1"/>
                <w:spacing w:val="-20"/>
                <w:w w:val="1"/>
                <w:sz w:val="16"/>
                <w:szCs w:val="16"/>
                <w:lang w:val="en-ID"/>
              </w:rPr>
              <w:t>i</w:t>
            </w:r>
            <w:r w:rsidRPr="00E60988">
              <w:rPr>
                <w:color w:val="000000" w:themeColor="text1"/>
                <w:spacing w:val="-20"/>
                <w:w w:val="1"/>
                <w:sz w:val="16"/>
                <w:szCs w:val="16"/>
                <w:lang w:val="en-ID"/>
              </w:rPr>
              <w:t>i</w:t>
            </w:r>
            <w:r w:rsidRPr="00E60988">
              <w:rPr>
                <w:sz w:val="16"/>
                <w:szCs w:val="16"/>
                <w:lang w:val="en-ID"/>
              </w:rPr>
              <w:t>ar</w:t>
            </w:r>
            <w:r w:rsidR="007F5CE1" w:rsidRPr="00E60988">
              <w:rPr>
                <w:sz w:val="16"/>
                <w:szCs w:val="16"/>
                <w:lang w:val="en-ID"/>
              </w:rPr>
              <w:t>e</w:t>
            </w:r>
            <w:r w:rsidR="007F5CE1" w:rsidRPr="00E60988">
              <w:rPr>
                <w:color w:val="000000" w:themeColor="text1"/>
                <w:spacing w:val="-20"/>
                <w:w w:val="1"/>
                <w:sz w:val="16"/>
                <w:szCs w:val="16"/>
                <w:lang w:val="en-ID"/>
              </w:rPr>
              <w:t>i</w:t>
            </w:r>
            <w:r w:rsidRPr="00E60988">
              <w:rPr>
                <w:color w:val="000000" w:themeColor="text1"/>
                <w:spacing w:val="-20"/>
                <w:w w:val="1"/>
                <w:sz w:val="16"/>
                <w:szCs w:val="16"/>
                <w:lang w:val="en-ID"/>
              </w:rPr>
              <w:t>i</w:t>
            </w:r>
          </w:p>
        </w:tc>
        <w:tc>
          <w:tcPr>
            <w:tcW w:w="567" w:type="dxa"/>
          </w:tcPr>
          <w:p w14:paraId="31A0C3CE" w14:textId="77777777" w:rsidR="00D53D5C" w:rsidRPr="00E60988" w:rsidRDefault="00D53D5C" w:rsidP="00E60988">
            <w:pPr>
              <w:adjustRightInd w:val="0"/>
              <w:ind w:left="-113" w:right="-113"/>
              <w:jc w:val="center"/>
              <w:rPr>
                <w:sz w:val="16"/>
                <w:szCs w:val="16"/>
                <w:lang w:val="en-ID"/>
              </w:rPr>
            </w:pPr>
            <w:r w:rsidRPr="00E60988">
              <w:rPr>
                <w:sz w:val="16"/>
                <w:szCs w:val="16"/>
                <w:lang w:val="en-ID"/>
              </w:rPr>
              <w:t>F</w:t>
            </w:r>
          </w:p>
        </w:tc>
        <w:tc>
          <w:tcPr>
            <w:tcW w:w="567" w:type="dxa"/>
          </w:tcPr>
          <w:p w14:paraId="7F847718" w14:textId="77777777" w:rsidR="00D53D5C" w:rsidRPr="00E60988" w:rsidRDefault="00D53D5C" w:rsidP="00E60988">
            <w:pPr>
              <w:adjustRightInd w:val="0"/>
              <w:ind w:left="-113" w:right="-113"/>
              <w:jc w:val="center"/>
              <w:rPr>
                <w:sz w:val="16"/>
                <w:szCs w:val="16"/>
                <w:lang w:val="en-ID"/>
              </w:rPr>
            </w:pPr>
            <w:r w:rsidRPr="00E60988">
              <w:rPr>
                <w:sz w:val="16"/>
                <w:szCs w:val="16"/>
                <w:lang w:val="en-ID"/>
              </w:rPr>
              <w:t>Sig.</w:t>
            </w:r>
          </w:p>
        </w:tc>
      </w:tr>
      <w:tr w:rsidR="00D53D5C" w:rsidRPr="00E60988" w14:paraId="3ED7920F" w14:textId="77777777" w:rsidTr="00E60988">
        <w:trPr>
          <w:jc w:val="center"/>
        </w:trPr>
        <w:tc>
          <w:tcPr>
            <w:tcW w:w="253" w:type="dxa"/>
            <w:vMerge w:val="restart"/>
          </w:tcPr>
          <w:p w14:paraId="1BD768B9" w14:textId="77777777" w:rsidR="00D53D5C" w:rsidRPr="00E60988" w:rsidRDefault="00D53D5C" w:rsidP="00E60988">
            <w:pPr>
              <w:adjustRightInd w:val="0"/>
              <w:ind w:left="-113" w:right="-113"/>
              <w:rPr>
                <w:sz w:val="16"/>
                <w:szCs w:val="16"/>
                <w:lang w:val="en-ID"/>
              </w:rPr>
            </w:pPr>
            <w:r w:rsidRPr="00E60988">
              <w:rPr>
                <w:sz w:val="16"/>
                <w:szCs w:val="16"/>
                <w:lang w:val="en-ID"/>
              </w:rPr>
              <w:t>1</w:t>
            </w:r>
          </w:p>
        </w:tc>
        <w:tc>
          <w:tcPr>
            <w:tcW w:w="893" w:type="dxa"/>
          </w:tcPr>
          <w:p w14:paraId="31D92F37" w14:textId="24043205" w:rsidR="00D53D5C" w:rsidRPr="00E60988" w:rsidRDefault="00D53D5C" w:rsidP="00E60988">
            <w:pPr>
              <w:adjustRightInd w:val="0"/>
              <w:ind w:left="-113" w:right="-113"/>
              <w:rPr>
                <w:sz w:val="16"/>
                <w:szCs w:val="16"/>
                <w:lang w:val="en-ID"/>
              </w:rPr>
            </w:pPr>
            <w:r w:rsidRPr="00E60988">
              <w:rPr>
                <w:sz w:val="16"/>
                <w:szCs w:val="16"/>
                <w:lang w:val="en-ID"/>
              </w:rPr>
              <w:t>R</w:t>
            </w:r>
            <w:r w:rsidR="007F5CE1" w:rsidRPr="00E60988">
              <w:rPr>
                <w:sz w:val="16"/>
                <w:szCs w:val="16"/>
                <w:lang w:val="en-ID"/>
              </w:rPr>
              <w:t>e</w:t>
            </w:r>
            <w:r w:rsidR="007F5CE1" w:rsidRPr="00E60988">
              <w:rPr>
                <w:color w:val="000000" w:themeColor="text1"/>
                <w:spacing w:val="-20"/>
                <w:w w:val="1"/>
                <w:sz w:val="16"/>
                <w:szCs w:val="16"/>
                <w:lang w:val="en-ID"/>
              </w:rPr>
              <w:t>i</w:t>
            </w:r>
            <w:r w:rsidRPr="00E60988">
              <w:rPr>
                <w:color w:val="000000" w:themeColor="text1"/>
                <w:spacing w:val="-20"/>
                <w:w w:val="1"/>
                <w:sz w:val="16"/>
                <w:szCs w:val="16"/>
                <w:lang w:val="en-ID"/>
              </w:rPr>
              <w:t>i</w:t>
            </w:r>
            <w:r w:rsidRPr="00E60988">
              <w:rPr>
                <w:sz w:val="16"/>
                <w:szCs w:val="16"/>
                <w:lang w:val="en-ID"/>
              </w:rPr>
              <w:t>gr</w:t>
            </w:r>
            <w:r w:rsidR="007F5CE1" w:rsidRPr="00E60988">
              <w:rPr>
                <w:sz w:val="16"/>
                <w:szCs w:val="16"/>
                <w:lang w:val="en-ID"/>
              </w:rPr>
              <w:t>e</w:t>
            </w:r>
            <w:r w:rsidR="007F5CE1" w:rsidRPr="00E60988">
              <w:rPr>
                <w:color w:val="000000" w:themeColor="text1"/>
                <w:spacing w:val="-20"/>
                <w:w w:val="1"/>
                <w:sz w:val="16"/>
                <w:szCs w:val="16"/>
                <w:lang w:val="en-ID"/>
              </w:rPr>
              <w:t>i</w:t>
            </w:r>
            <w:r w:rsidRPr="00E60988">
              <w:rPr>
                <w:color w:val="000000" w:themeColor="text1"/>
                <w:spacing w:val="-20"/>
                <w:w w:val="1"/>
                <w:sz w:val="16"/>
                <w:szCs w:val="16"/>
                <w:lang w:val="en-ID"/>
              </w:rPr>
              <w:t>i</w:t>
            </w:r>
            <w:r w:rsidRPr="00E60988">
              <w:rPr>
                <w:sz w:val="16"/>
                <w:szCs w:val="16"/>
                <w:lang w:val="en-ID"/>
              </w:rPr>
              <w:t>ssion</w:t>
            </w:r>
          </w:p>
        </w:tc>
        <w:tc>
          <w:tcPr>
            <w:tcW w:w="671" w:type="dxa"/>
          </w:tcPr>
          <w:p w14:paraId="73F518AF" w14:textId="77777777" w:rsidR="00D53D5C" w:rsidRPr="00E60988" w:rsidRDefault="00D53D5C" w:rsidP="00E60988">
            <w:pPr>
              <w:adjustRightInd w:val="0"/>
              <w:ind w:left="-113" w:right="-113"/>
              <w:jc w:val="right"/>
              <w:rPr>
                <w:sz w:val="16"/>
                <w:szCs w:val="16"/>
                <w:lang w:val="en-ID"/>
              </w:rPr>
            </w:pPr>
            <w:r w:rsidRPr="00E60988">
              <w:rPr>
                <w:sz w:val="16"/>
                <w:szCs w:val="16"/>
                <w:lang w:val="en-ID"/>
              </w:rPr>
              <w:t>.109</w:t>
            </w:r>
          </w:p>
        </w:tc>
        <w:tc>
          <w:tcPr>
            <w:tcW w:w="566" w:type="dxa"/>
          </w:tcPr>
          <w:p w14:paraId="1CC0EB43" w14:textId="77777777" w:rsidR="00D53D5C" w:rsidRPr="00E60988" w:rsidRDefault="00D53D5C" w:rsidP="00E60988">
            <w:pPr>
              <w:adjustRightInd w:val="0"/>
              <w:ind w:left="-113" w:right="-113"/>
              <w:jc w:val="right"/>
              <w:rPr>
                <w:sz w:val="16"/>
                <w:szCs w:val="16"/>
                <w:lang w:val="en-ID"/>
              </w:rPr>
            </w:pPr>
            <w:r w:rsidRPr="00E60988">
              <w:rPr>
                <w:sz w:val="16"/>
                <w:szCs w:val="16"/>
                <w:lang w:val="en-ID"/>
              </w:rPr>
              <w:t>4</w:t>
            </w:r>
          </w:p>
        </w:tc>
        <w:tc>
          <w:tcPr>
            <w:tcW w:w="709" w:type="dxa"/>
          </w:tcPr>
          <w:p w14:paraId="300E1C38" w14:textId="77777777" w:rsidR="00D53D5C" w:rsidRPr="00E60988" w:rsidRDefault="00D53D5C" w:rsidP="00E60988">
            <w:pPr>
              <w:adjustRightInd w:val="0"/>
              <w:ind w:left="-113" w:right="-113"/>
              <w:jc w:val="right"/>
              <w:rPr>
                <w:sz w:val="16"/>
                <w:szCs w:val="16"/>
                <w:lang w:val="en-ID"/>
              </w:rPr>
            </w:pPr>
            <w:r w:rsidRPr="00E60988">
              <w:rPr>
                <w:sz w:val="16"/>
                <w:szCs w:val="16"/>
                <w:lang w:val="en-ID"/>
              </w:rPr>
              <w:t>.027</w:t>
            </w:r>
          </w:p>
        </w:tc>
        <w:tc>
          <w:tcPr>
            <w:tcW w:w="567" w:type="dxa"/>
          </w:tcPr>
          <w:p w14:paraId="285D50A2" w14:textId="77777777" w:rsidR="00D53D5C" w:rsidRPr="00E60988" w:rsidRDefault="00D53D5C" w:rsidP="00E60988">
            <w:pPr>
              <w:adjustRightInd w:val="0"/>
              <w:ind w:left="-113" w:right="-113"/>
              <w:jc w:val="right"/>
              <w:rPr>
                <w:sz w:val="16"/>
                <w:szCs w:val="16"/>
                <w:lang w:val="en-ID"/>
              </w:rPr>
            </w:pPr>
            <w:r w:rsidRPr="00E60988">
              <w:rPr>
                <w:sz w:val="16"/>
                <w:szCs w:val="16"/>
                <w:lang w:val="en-ID"/>
              </w:rPr>
              <w:t>4.084</w:t>
            </w:r>
          </w:p>
        </w:tc>
        <w:tc>
          <w:tcPr>
            <w:tcW w:w="567" w:type="dxa"/>
          </w:tcPr>
          <w:p w14:paraId="1EEB2AD9" w14:textId="77777777" w:rsidR="00D53D5C" w:rsidRPr="00E60988" w:rsidRDefault="00D53D5C" w:rsidP="00E60988">
            <w:pPr>
              <w:adjustRightInd w:val="0"/>
              <w:ind w:left="-113" w:right="-113"/>
              <w:jc w:val="right"/>
              <w:rPr>
                <w:sz w:val="16"/>
                <w:szCs w:val="16"/>
                <w:lang w:val="en-ID"/>
              </w:rPr>
            </w:pPr>
            <w:r w:rsidRPr="00E60988">
              <w:rPr>
                <w:sz w:val="16"/>
                <w:szCs w:val="16"/>
                <w:lang w:val="en-ID"/>
              </w:rPr>
              <w:t>.003</w:t>
            </w:r>
            <w:r w:rsidRPr="00E60988">
              <w:rPr>
                <w:sz w:val="16"/>
                <w:szCs w:val="16"/>
                <w:vertAlign w:val="superscript"/>
                <w:lang w:val="en-ID"/>
              </w:rPr>
              <w:t>b</w:t>
            </w:r>
          </w:p>
        </w:tc>
      </w:tr>
      <w:tr w:rsidR="00D53D5C" w:rsidRPr="00E60988" w14:paraId="344759FC" w14:textId="77777777" w:rsidTr="00E60988">
        <w:trPr>
          <w:jc w:val="center"/>
        </w:trPr>
        <w:tc>
          <w:tcPr>
            <w:tcW w:w="253" w:type="dxa"/>
            <w:vMerge/>
          </w:tcPr>
          <w:p w14:paraId="6F0B315F" w14:textId="77777777" w:rsidR="00D53D5C" w:rsidRPr="00E60988" w:rsidRDefault="00D53D5C" w:rsidP="00E60988">
            <w:pPr>
              <w:adjustRightInd w:val="0"/>
              <w:ind w:left="-113" w:right="-113"/>
              <w:rPr>
                <w:sz w:val="16"/>
                <w:szCs w:val="16"/>
                <w:lang w:val="en-ID"/>
              </w:rPr>
            </w:pPr>
          </w:p>
        </w:tc>
        <w:tc>
          <w:tcPr>
            <w:tcW w:w="893" w:type="dxa"/>
          </w:tcPr>
          <w:p w14:paraId="1B72073E" w14:textId="10DB3245" w:rsidR="00D53D5C" w:rsidRPr="00E60988" w:rsidRDefault="00D53D5C" w:rsidP="00E60988">
            <w:pPr>
              <w:adjustRightInd w:val="0"/>
              <w:ind w:left="-113" w:right="-113"/>
              <w:rPr>
                <w:sz w:val="16"/>
                <w:szCs w:val="16"/>
                <w:lang w:val="en-ID"/>
              </w:rPr>
            </w:pPr>
            <w:r w:rsidRPr="00E60988">
              <w:rPr>
                <w:sz w:val="16"/>
                <w:szCs w:val="16"/>
                <w:lang w:val="en-ID"/>
              </w:rPr>
              <w:t>R</w:t>
            </w:r>
            <w:r w:rsidR="007F5CE1" w:rsidRPr="00E60988">
              <w:rPr>
                <w:sz w:val="16"/>
                <w:szCs w:val="16"/>
                <w:lang w:val="en-ID"/>
              </w:rPr>
              <w:t>e</w:t>
            </w:r>
            <w:r w:rsidR="007F5CE1" w:rsidRPr="00E60988">
              <w:rPr>
                <w:color w:val="000000" w:themeColor="text1"/>
                <w:spacing w:val="-20"/>
                <w:w w:val="1"/>
                <w:sz w:val="16"/>
                <w:szCs w:val="16"/>
                <w:lang w:val="en-ID"/>
              </w:rPr>
              <w:t>i</w:t>
            </w:r>
            <w:r w:rsidRPr="00E60988">
              <w:rPr>
                <w:color w:val="000000" w:themeColor="text1"/>
                <w:spacing w:val="-20"/>
                <w:w w:val="1"/>
                <w:sz w:val="16"/>
                <w:szCs w:val="16"/>
                <w:lang w:val="en-ID"/>
              </w:rPr>
              <w:t>i</w:t>
            </w:r>
            <w:r w:rsidRPr="00E60988">
              <w:rPr>
                <w:sz w:val="16"/>
                <w:szCs w:val="16"/>
                <w:lang w:val="en-ID"/>
              </w:rPr>
              <w:t>sid</w:t>
            </w:r>
            <w:r w:rsidR="007F5CE1" w:rsidRPr="00E60988">
              <w:rPr>
                <w:sz w:val="16"/>
                <w:szCs w:val="16"/>
                <w:lang w:val="en-ID"/>
              </w:rPr>
              <w:t>u</w:t>
            </w:r>
            <w:r w:rsidR="007F5CE1" w:rsidRPr="00E60988">
              <w:rPr>
                <w:color w:val="000000" w:themeColor="text1"/>
                <w:spacing w:val="-20"/>
                <w:w w:val="1"/>
                <w:sz w:val="16"/>
                <w:szCs w:val="16"/>
                <w:lang w:val="en-ID"/>
              </w:rPr>
              <w:t>i</w:t>
            </w:r>
            <w:r w:rsidRPr="00E60988">
              <w:rPr>
                <w:color w:val="000000" w:themeColor="text1"/>
                <w:spacing w:val="-20"/>
                <w:w w:val="1"/>
                <w:sz w:val="16"/>
                <w:szCs w:val="16"/>
                <w:lang w:val="en-ID"/>
              </w:rPr>
              <w:t>i</w:t>
            </w:r>
            <w:r w:rsidRPr="00E60988">
              <w:rPr>
                <w:sz w:val="16"/>
                <w:szCs w:val="16"/>
                <w:lang w:val="en-ID"/>
              </w:rPr>
              <w:t>al</w:t>
            </w:r>
          </w:p>
        </w:tc>
        <w:tc>
          <w:tcPr>
            <w:tcW w:w="671" w:type="dxa"/>
          </w:tcPr>
          <w:p w14:paraId="008CA793" w14:textId="77777777" w:rsidR="00D53D5C" w:rsidRPr="00E60988" w:rsidRDefault="00D53D5C" w:rsidP="00E60988">
            <w:pPr>
              <w:adjustRightInd w:val="0"/>
              <w:ind w:left="-113" w:right="-113"/>
              <w:jc w:val="right"/>
              <w:rPr>
                <w:sz w:val="16"/>
                <w:szCs w:val="16"/>
                <w:lang w:val="en-ID"/>
              </w:rPr>
            </w:pPr>
            <w:r w:rsidRPr="00E60988">
              <w:rPr>
                <w:sz w:val="16"/>
                <w:szCs w:val="16"/>
                <w:lang w:val="en-ID"/>
              </w:rPr>
              <w:t>1.356</w:t>
            </w:r>
          </w:p>
        </w:tc>
        <w:tc>
          <w:tcPr>
            <w:tcW w:w="566" w:type="dxa"/>
          </w:tcPr>
          <w:p w14:paraId="2F0561E9" w14:textId="77777777" w:rsidR="00D53D5C" w:rsidRPr="00E60988" w:rsidRDefault="00D53D5C" w:rsidP="00E60988">
            <w:pPr>
              <w:adjustRightInd w:val="0"/>
              <w:ind w:left="-113" w:right="-113"/>
              <w:jc w:val="right"/>
              <w:rPr>
                <w:sz w:val="16"/>
                <w:szCs w:val="16"/>
                <w:lang w:val="en-ID"/>
              </w:rPr>
            </w:pPr>
            <w:r w:rsidRPr="00E60988">
              <w:rPr>
                <w:sz w:val="16"/>
                <w:szCs w:val="16"/>
                <w:lang w:val="en-ID"/>
              </w:rPr>
              <w:t>203</w:t>
            </w:r>
          </w:p>
        </w:tc>
        <w:tc>
          <w:tcPr>
            <w:tcW w:w="709" w:type="dxa"/>
          </w:tcPr>
          <w:p w14:paraId="7C89E143" w14:textId="77777777" w:rsidR="00D53D5C" w:rsidRPr="00E60988" w:rsidRDefault="00D53D5C" w:rsidP="00E60988">
            <w:pPr>
              <w:adjustRightInd w:val="0"/>
              <w:ind w:left="-113" w:right="-113"/>
              <w:jc w:val="right"/>
              <w:rPr>
                <w:sz w:val="16"/>
                <w:szCs w:val="16"/>
                <w:lang w:val="en-ID"/>
              </w:rPr>
            </w:pPr>
            <w:r w:rsidRPr="00E60988">
              <w:rPr>
                <w:sz w:val="16"/>
                <w:szCs w:val="16"/>
                <w:lang w:val="en-ID"/>
              </w:rPr>
              <w:t>.007</w:t>
            </w:r>
          </w:p>
        </w:tc>
        <w:tc>
          <w:tcPr>
            <w:tcW w:w="567" w:type="dxa"/>
          </w:tcPr>
          <w:p w14:paraId="5093C6D4" w14:textId="77777777" w:rsidR="00D53D5C" w:rsidRPr="00E60988" w:rsidRDefault="00D53D5C" w:rsidP="00E60988">
            <w:pPr>
              <w:adjustRightInd w:val="0"/>
              <w:ind w:left="-113" w:right="-113"/>
              <w:rPr>
                <w:sz w:val="16"/>
                <w:szCs w:val="16"/>
                <w:lang w:val="en-ID"/>
              </w:rPr>
            </w:pPr>
          </w:p>
        </w:tc>
        <w:tc>
          <w:tcPr>
            <w:tcW w:w="567" w:type="dxa"/>
          </w:tcPr>
          <w:p w14:paraId="503FA26F" w14:textId="77777777" w:rsidR="00D53D5C" w:rsidRPr="00E60988" w:rsidRDefault="00D53D5C" w:rsidP="00E60988">
            <w:pPr>
              <w:adjustRightInd w:val="0"/>
              <w:ind w:left="-113" w:right="-113"/>
              <w:rPr>
                <w:sz w:val="16"/>
                <w:szCs w:val="16"/>
                <w:lang w:val="en-ID"/>
              </w:rPr>
            </w:pPr>
          </w:p>
        </w:tc>
      </w:tr>
      <w:tr w:rsidR="00D53D5C" w:rsidRPr="00E60988" w14:paraId="64B72C9A" w14:textId="77777777" w:rsidTr="00E60988">
        <w:trPr>
          <w:jc w:val="center"/>
        </w:trPr>
        <w:tc>
          <w:tcPr>
            <w:tcW w:w="253" w:type="dxa"/>
            <w:vMerge/>
          </w:tcPr>
          <w:p w14:paraId="3053F456" w14:textId="77777777" w:rsidR="00D53D5C" w:rsidRPr="00E60988" w:rsidRDefault="00D53D5C" w:rsidP="00E60988">
            <w:pPr>
              <w:adjustRightInd w:val="0"/>
              <w:ind w:left="-113" w:right="-113"/>
              <w:rPr>
                <w:sz w:val="16"/>
                <w:szCs w:val="16"/>
                <w:lang w:val="en-ID"/>
              </w:rPr>
            </w:pPr>
          </w:p>
        </w:tc>
        <w:tc>
          <w:tcPr>
            <w:tcW w:w="893" w:type="dxa"/>
          </w:tcPr>
          <w:p w14:paraId="1FD14E47" w14:textId="77777777" w:rsidR="00D53D5C" w:rsidRPr="00E60988" w:rsidRDefault="00D53D5C" w:rsidP="00E60988">
            <w:pPr>
              <w:adjustRightInd w:val="0"/>
              <w:ind w:left="-113" w:right="-113"/>
              <w:rPr>
                <w:sz w:val="16"/>
                <w:szCs w:val="16"/>
                <w:lang w:val="en-ID"/>
              </w:rPr>
            </w:pPr>
            <w:r w:rsidRPr="00E60988">
              <w:rPr>
                <w:sz w:val="16"/>
                <w:szCs w:val="16"/>
                <w:lang w:val="en-ID"/>
              </w:rPr>
              <w:t>Total</w:t>
            </w:r>
          </w:p>
        </w:tc>
        <w:tc>
          <w:tcPr>
            <w:tcW w:w="671" w:type="dxa"/>
          </w:tcPr>
          <w:p w14:paraId="3BB4B4C3" w14:textId="77777777" w:rsidR="00D53D5C" w:rsidRPr="00E60988" w:rsidRDefault="00D53D5C" w:rsidP="00E60988">
            <w:pPr>
              <w:adjustRightInd w:val="0"/>
              <w:ind w:left="-113" w:right="-113"/>
              <w:jc w:val="right"/>
              <w:rPr>
                <w:sz w:val="16"/>
                <w:szCs w:val="16"/>
                <w:lang w:val="en-ID"/>
              </w:rPr>
            </w:pPr>
            <w:r w:rsidRPr="00E60988">
              <w:rPr>
                <w:sz w:val="16"/>
                <w:szCs w:val="16"/>
                <w:lang w:val="en-ID"/>
              </w:rPr>
              <w:t>1.465</w:t>
            </w:r>
          </w:p>
        </w:tc>
        <w:tc>
          <w:tcPr>
            <w:tcW w:w="566" w:type="dxa"/>
          </w:tcPr>
          <w:p w14:paraId="1E8774CF" w14:textId="77777777" w:rsidR="00D53D5C" w:rsidRPr="00E60988" w:rsidRDefault="00D53D5C" w:rsidP="00E60988">
            <w:pPr>
              <w:adjustRightInd w:val="0"/>
              <w:ind w:left="-113" w:right="-113"/>
              <w:jc w:val="right"/>
              <w:rPr>
                <w:sz w:val="16"/>
                <w:szCs w:val="16"/>
                <w:lang w:val="en-ID"/>
              </w:rPr>
            </w:pPr>
            <w:r w:rsidRPr="00E60988">
              <w:rPr>
                <w:sz w:val="16"/>
                <w:szCs w:val="16"/>
                <w:lang w:val="en-ID"/>
              </w:rPr>
              <w:t>207</w:t>
            </w:r>
          </w:p>
        </w:tc>
        <w:tc>
          <w:tcPr>
            <w:tcW w:w="709" w:type="dxa"/>
          </w:tcPr>
          <w:p w14:paraId="4D98E61E" w14:textId="77777777" w:rsidR="00D53D5C" w:rsidRPr="00E60988" w:rsidRDefault="00D53D5C" w:rsidP="00E60988">
            <w:pPr>
              <w:adjustRightInd w:val="0"/>
              <w:ind w:left="-113" w:right="-113"/>
              <w:rPr>
                <w:sz w:val="16"/>
                <w:szCs w:val="16"/>
                <w:lang w:val="en-ID"/>
              </w:rPr>
            </w:pPr>
          </w:p>
        </w:tc>
        <w:tc>
          <w:tcPr>
            <w:tcW w:w="567" w:type="dxa"/>
          </w:tcPr>
          <w:p w14:paraId="7DC0DA39" w14:textId="77777777" w:rsidR="00D53D5C" w:rsidRPr="00E60988" w:rsidRDefault="00D53D5C" w:rsidP="00E60988">
            <w:pPr>
              <w:adjustRightInd w:val="0"/>
              <w:ind w:left="-113" w:right="-113"/>
              <w:rPr>
                <w:sz w:val="16"/>
                <w:szCs w:val="16"/>
                <w:lang w:val="en-ID"/>
              </w:rPr>
            </w:pPr>
          </w:p>
        </w:tc>
        <w:tc>
          <w:tcPr>
            <w:tcW w:w="567" w:type="dxa"/>
          </w:tcPr>
          <w:p w14:paraId="6A80A7ED" w14:textId="77777777" w:rsidR="00D53D5C" w:rsidRPr="00E60988" w:rsidRDefault="00D53D5C" w:rsidP="00E60988">
            <w:pPr>
              <w:adjustRightInd w:val="0"/>
              <w:ind w:left="-113" w:right="-113"/>
              <w:rPr>
                <w:sz w:val="16"/>
                <w:szCs w:val="16"/>
                <w:lang w:val="en-ID"/>
              </w:rPr>
            </w:pPr>
          </w:p>
        </w:tc>
      </w:tr>
    </w:tbl>
    <w:p w14:paraId="6236F34C" w14:textId="740F4DC2" w:rsidR="00D53D5C" w:rsidRPr="00DA2B0A" w:rsidRDefault="00E60988" w:rsidP="00DA2B0A">
      <w:pPr>
        <w:rPr>
          <w:bCs/>
        </w:rPr>
      </w:pPr>
      <w:r w:rsidRPr="00DA2B0A">
        <w:rPr>
          <w:b/>
          <w:sz w:val="20"/>
        </w:rPr>
        <w:t>Su</w:t>
      </w:r>
      <w:r w:rsidRPr="00DA2B0A">
        <w:rPr>
          <w:b/>
          <w:color w:val="000000" w:themeColor="text1"/>
          <w:spacing w:val="-20"/>
          <w:w w:val="1"/>
          <w:sz w:val="20"/>
        </w:rPr>
        <w:t>ii</w:t>
      </w:r>
      <w:r w:rsidRPr="00DA2B0A">
        <w:rPr>
          <w:b/>
          <w:sz w:val="20"/>
        </w:rPr>
        <w:t>mbe</w:t>
      </w:r>
      <w:r w:rsidRPr="00DA2B0A">
        <w:rPr>
          <w:b/>
          <w:color w:val="000000" w:themeColor="text1"/>
          <w:spacing w:val="-20"/>
          <w:w w:val="1"/>
          <w:sz w:val="20"/>
        </w:rPr>
        <w:t>ii</w:t>
      </w:r>
      <w:r w:rsidRPr="00DA2B0A">
        <w:rPr>
          <w:b/>
          <w:sz w:val="20"/>
        </w:rPr>
        <w:t>r :</w:t>
      </w:r>
      <w:r w:rsidRPr="00DA2B0A">
        <w:rPr>
          <w:sz w:val="20"/>
        </w:rPr>
        <w:t xml:space="preserve">  </w:t>
      </w:r>
      <w:r w:rsidRPr="00DA2B0A">
        <w:rPr>
          <w:i/>
          <w:sz w:val="20"/>
          <w:lang w:val="id-ID"/>
        </w:rPr>
        <w:t xml:space="preserve">Data </w:t>
      </w:r>
      <w:r w:rsidRPr="00DA2B0A">
        <w:rPr>
          <w:i/>
          <w:sz w:val="20"/>
        </w:rPr>
        <w:t xml:space="preserve">Olahan SPSS 26 </w:t>
      </w:r>
      <w:r w:rsidRPr="00DA2B0A">
        <w:rPr>
          <w:i/>
          <w:sz w:val="20"/>
          <w:lang w:val="id-ID"/>
        </w:rPr>
        <w:t xml:space="preserve"> (202</w:t>
      </w:r>
      <w:r w:rsidRPr="00DA2B0A">
        <w:rPr>
          <w:i/>
          <w:sz w:val="20"/>
        </w:rPr>
        <w:t>4</w:t>
      </w:r>
      <w:r w:rsidRPr="00DA2B0A">
        <w:rPr>
          <w:i/>
          <w:sz w:val="20"/>
          <w:lang w:val="id-ID"/>
        </w:rPr>
        <w:t>)</w:t>
      </w:r>
    </w:p>
    <w:p w14:paraId="0A2709BC" w14:textId="77777777" w:rsidR="00E60988" w:rsidRDefault="00E60988" w:rsidP="00DA2B0A">
      <w:pPr>
        <w:ind w:firstLine="720"/>
        <w:jc w:val="both"/>
        <w:rPr>
          <w:bCs/>
          <w:lang w:val="id-ID"/>
        </w:rPr>
      </w:pPr>
    </w:p>
    <w:p w14:paraId="7120A544" w14:textId="262094D6" w:rsidR="00D53D5C" w:rsidRPr="00DA2B0A" w:rsidRDefault="00D53D5C" w:rsidP="00DA2B0A">
      <w:pPr>
        <w:ind w:firstLine="720"/>
        <w:jc w:val="both"/>
        <w:rPr>
          <w:bCs/>
          <w:i/>
          <w:iCs/>
        </w:rPr>
      </w:pPr>
      <w:r w:rsidRPr="00DA2B0A">
        <w:rPr>
          <w:bCs/>
        </w:rPr>
        <w:t>B</w:t>
      </w:r>
      <w:r w:rsidR="007F5CE1" w:rsidRPr="00DA2B0A">
        <w:rPr>
          <w:bCs/>
        </w:rPr>
        <w:t>e</w:t>
      </w:r>
      <w:r w:rsidR="007F5CE1" w:rsidRPr="00DA2B0A">
        <w:rPr>
          <w:bCs/>
          <w:color w:val="000000" w:themeColor="text1"/>
          <w:spacing w:val="-20"/>
          <w:w w:val="1"/>
        </w:rPr>
        <w:t>i</w:t>
      </w:r>
      <w:r w:rsidRPr="00DA2B0A">
        <w:rPr>
          <w:bCs/>
          <w:color w:val="000000" w:themeColor="text1"/>
          <w:spacing w:val="-20"/>
          <w:w w:val="1"/>
        </w:rPr>
        <w:t>i</w:t>
      </w:r>
      <w:r w:rsidRPr="00DA2B0A">
        <w:rPr>
          <w:bCs/>
        </w:rPr>
        <w:t xml:space="preserve">rdasarkan hasil </w:t>
      </w:r>
      <w:r w:rsidR="007F5CE1" w:rsidRPr="00DA2B0A">
        <w:rPr>
          <w:bCs/>
        </w:rPr>
        <w:t>u</w:t>
      </w:r>
      <w:r w:rsidR="007F5CE1" w:rsidRPr="00DA2B0A">
        <w:rPr>
          <w:bCs/>
          <w:color w:val="000000" w:themeColor="text1"/>
          <w:spacing w:val="-20"/>
          <w:w w:val="1"/>
        </w:rPr>
        <w:t>i</w:t>
      </w:r>
      <w:r w:rsidRPr="00DA2B0A">
        <w:rPr>
          <w:bCs/>
          <w:color w:val="000000" w:themeColor="text1"/>
          <w:spacing w:val="-20"/>
          <w:w w:val="1"/>
        </w:rPr>
        <w:t>i</w:t>
      </w:r>
      <w:r w:rsidRPr="00DA2B0A">
        <w:rPr>
          <w:bCs/>
        </w:rPr>
        <w:t>ji F diatas dip</w:t>
      </w:r>
      <w:r w:rsidR="007F5CE1" w:rsidRPr="00DA2B0A">
        <w:rPr>
          <w:bCs/>
        </w:rPr>
        <w:t>e</w:t>
      </w:r>
      <w:r w:rsidR="007F5CE1" w:rsidRPr="00DA2B0A">
        <w:rPr>
          <w:bCs/>
          <w:color w:val="000000" w:themeColor="text1"/>
          <w:spacing w:val="-20"/>
          <w:w w:val="1"/>
        </w:rPr>
        <w:t>i</w:t>
      </w:r>
      <w:r w:rsidRPr="00DA2B0A">
        <w:rPr>
          <w:bCs/>
          <w:color w:val="000000" w:themeColor="text1"/>
          <w:spacing w:val="-20"/>
          <w:w w:val="1"/>
        </w:rPr>
        <w:t>i</w:t>
      </w:r>
      <w:r w:rsidRPr="00DA2B0A">
        <w:rPr>
          <w:bCs/>
        </w:rPr>
        <w:t>rol</w:t>
      </w:r>
      <w:r w:rsidR="007F5CE1" w:rsidRPr="00DA2B0A">
        <w:rPr>
          <w:bCs/>
        </w:rPr>
        <w:t>e</w:t>
      </w:r>
      <w:r w:rsidR="007F5CE1" w:rsidRPr="00DA2B0A">
        <w:rPr>
          <w:bCs/>
          <w:color w:val="000000" w:themeColor="text1"/>
          <w:spacing w:val="-20"/>
          <w:w w:val="1"/>
        </w:rPr>
        <w:t>i</w:t>
      </w:r>
      <w:r w:rsidRPr="00DA2B0A">
        <w:rPr>
          <w:bCs/>
          <w:color w:val="000000" w:themeColor="text1"/>
          <w:spacing w:val="-20"/>
          <w:w w:val="1"/>
        </w:rPr>
        <w:t>i</w:t>
      </w:r>
      <w:r w:rsidRPr="00DA2B0A">
        <w:rPr>
          <w:bCs/>
        </w:rPr>
        <w:t>h nilai signifikansi s</w:t>
      </w:r>
      <w:r w:rsidR="007F5CE1" w:rsidRPr="00DA2B0A">
        <w:rPr>
          <w:bCs/>
        </w:rPr>
        <w:t>e</w:t>
      </w:r>
      <w:r w:rsidR="007F5CE1" w:rsidRPr="00DA2B0A">
        <w:rPr>
          <w:bCs/>
          <w:color w:val="000000" w:themeColor="text1"/>
          <w:spacing w:val="-20"/>
          <w:w w:val="1"/>
        </w:rPr>
        <w:t>i</w:t>
      </w:r>
      <w:r w:rsidRPr="00DA2B0A">
        <w:rPr>
          <w:bCs/>
          <w:color w:val="000000" w:themeColor="text1"/>
          <w:spacing w:val="-20"/>
          <w:w w:val="1"/>
        </w:rPr>
        <w:t>i</w:t>
      </w:r>
      <w:r w:rsidRPr="00DA2B0A">
        <w:rPr>
          <w:bCs/>
        </w:rPr>
        <w:t>b</w:t>
      </w:r>
      <w:r w:rsidR="007F5CE1" w:rsidRPr="00DA2B0A">
        <w:rPr>
          <w:bCs/>
        </w:rPr>
        <w:t>e</w:t>
      </w:r>
      <w:r w:rsidR="007F5CE1" w:rsidRPr="00DA2B0A">
        <w:rPr>
          <w:bCs/>
          <w:color w:val="000000" w:themeColor="text1"/>
          <w:spacing w:val="-20"/>
          <w:w w:val="1"/>
        </w:rPr>
        <w:t>i</w:t>
      </w:r>
      <w:r w:rsidRPr="00DA2B0A">
        <w:rPr>
          <w:bCs/>
          <w:color w:val="000000" w:themeColor="text1"/>
          <w:spacing w:val="-20"/>
          <w:w w:val="1"/>
        </w:rPr>
        <w:t>i</w:t>
      </w:r>
      <w:r w:rsidRPr="00DA2B0A">
        <w:rPr>
          <w:bCs/>
        </w:rPr>
        <w:t>sar 0.003 yang l</w:t>
      </w:r>
      <w:r w:rsidR="007F5CE1" w:rsidRPr="00DA2B0A">
        <w:rPr>
          <w:bCs/>
        </w:rPr>
        <w:t>e</w:t>
      </w:r>
      <w:r w:rsidR="007F5CE1" w:rsidRPr="00DA2B0A">
        <w:rPr>
          <w:bCs/>
          <w:color w:val="000000" w:themeColor="text1"/>
          <w:spacing w:val="-20"/>
          <w:w w:val="1"/>
        </w:rPr>
        <w:t>i</w:t>
      </w:r>
      <w:r w:rsidRPr="00DA2B0A">
        <w:rPr>
          <w:bCs/>
          <w:color w:val="000000" w:themeColor="text1"/>
          <w:spacing w:val="-20"/>
          <w:w w:val="1"/>
        </w:rPr>
        <w:t>i</w:t>
      </w:r>
      <w:r w:rsidRPr="00DA2B0A">
        <w:rPr>
          <w:bCs/>
        </w:rPr>
        <w:t>bih k</w:t>
      </w:r>
      <w:r w:rsidR="007F5CE1" w:rsidRPr="00DA2B0A">
        <w:rPr>
          <w:bCs/>
        </w:rPr>
        <w:t>e</w:t>
      </w:r>
      <w:r w:rsidR="007F5CE1" w:rsidRPr="00DA2B0A">
        <w:rPr>
          <w:bCs/>
          <w:color w:val="000000" w:themeColor="text1"/>
          <w:spacing w:val="-20"/>
          <w:w w:val="1"/>
        </w:rPr>
        <w:t>i</w:t>
      </w:r>
      <w:r w:rsidRPr="00DA2B0A">
        <w:rPr>
          <w:bCs/>
          <w:color w:val="000000" w:themeColor="text1"/>
          <w:spacing w:val="-20"/>
          <w:w w:val="1"/>
        </w:rPr>
        <w:t>i</w:t>
      </w:r>
      <w:r w:rsidRPr="00DA2B0A">
        <w:rPr>
          <w:bCs/>
        </w:rPr>
        <w:t>cil dari 0.05 (0.003 &lt; 0.05). Ol</w:t>
      </w:r>
      <w:r w:rsidR="007F5CE1" w:rsidRPr="00DA2B0A">
        <w:rPr>
          <w:bCs/>
        </w:rPr>
        <w:t>e</w:t>
      </w:r>
      <w:r w:rsidR="007F5CE1" w:rsidRPr="00DA2B0A">
        <w:rPr>
          <w:bCs/>
          <w:color w:val="000000" w:themeColor="text1"/>
          <w:spacing w:val="-20"/>
          <w:w w:val="1"/>
        </w:rPr>
        <w:t>i</w:t>
      </w:r>
      <w:r w:rsidRPr="00DA2B0A">
        <w:rPr>
          <w:bCs/>
          <w:color w:val="000000" w:themeColor="text1"/>
          <w:spacing w:val="-20"/>
          <w:w w:val="1"/>
        </w:rPr>
        <w:t>i</w:t>
      </w:r>
      <w:r w:rsidRPr="00DA2B0A">
        <w:rPr>
          <w:bCs/>
        </w:rPr>
        <w:t>h kar</w:t>
      </w:r>
      <w:r w:rsidR="007F5CE1" w:rsidRPr="00DA2B0A">
        <w:rPr>
          <w:bCs/>
        </w:rPr>
        <w:t>e</w:t>
      </w:r>
      <w:r w:rsidR="007F5CE1" w:rsidRPr="00DA2B0A">
        <w:rPr>
          <w:bCs/>
          <w:color w:val="000000" w:themeColor="text1"/>
          <w:spacing w:val="-20"/>
          <w:w w:val="1"/>
        </w:rPr>
        <w:t>i</w:t>
      </w:r>
      <w:r w:rsidRPr="00DA2B0A">
        <w:rPr>
          <w:bCs/>
          <w:color w:val="000000" w:themeColor="text1"/>
          <w:spacing w:val="-20"/>
          <w:w w:val="1"/>
        </w:rPr>
        <w:t>i</w:t>
      </w:r>
      <w:r w:rsidRPr="00DA2B0A">
        <w:rPr>
          <w:bCs/>
        </w:rPr>
        <w:t>na it</w:t>
      </w:r>
      <w:r w:rsidR="007F5CE1" w:rsidRPr="00DA2B0A">
        <w:rPr>
          <w:bCs/>
        </w:rPr>
        <w:t>u</w:t>
      </w:r>
      <w:r w:rsidR="007F5CE1" w:rsidRPr="00DA2B0A">
        <w:rPr>
          <w:bCs/>
          <w:color w:val="000000" w:themeColor="text1"/>
          <w:spacing w:val="-20"/>
          <w:w w:val="1"/>
        </w:rPr>
        <w:t>i</w:t>
      </w:r>
      <w:r w:rsidRPr="00DA2B0A">
        <w:rPr>
          <w:bCs/>
          <w:color w:val="000000" w:themeColor="text1"/>
          <w:spacing w:val="-20"/>
          <w:w w:val="1"/>
        </w:rPr>
        <w:t>i</w:t>
      </w:r>
      <w:r w:rsidRPr="00DA2B0A">
        <w:rPr>
          <w:bCs/>
        </w:rPr>
        <w:t>, dapat disimp</w:t>
      </w:r>
      <w:r w:rsidR="007F5CE1" w:rsidRPr="00DA2B0A">
        <w:rPr>
          <w:bCs/>
        </w:rPr>
        <w:t>u</w:t>
      </w:r>
      <w:r w:rsidR="007F5CE1" w:rsidRPr="00DA2B0A">
        <w:rPr>
          <w:bCs/>
          <w:color w:val="000000" w:themeColor="text1"/>
          <w:spacing w:val="-20"/>
          <w:w w:val="1"/>
        </w:rPr>
        <w:t>i</w:t>
      </w:r>
      <w:r w:rsidRPr="00DA2B0A">
        <w:rPr>
          <w:bCs/>
          <w:color w:val="000000" w:themeColor="text1"/>
          <w:spacing w:val="-20"/>
          <w:w w:val="1"/>
        </w:rPr>
        <w:t>i</w:t>
      </w:r>
      <w:r w:rsidRPr="00DA2B0A">
        <w:rPr>
          <w:bCs/>
        </w:rPr>
        <w:t>lkan bahwa k</w:t>
      </w:r>
      <w:r w:rsidR="007F5CE1" w:rsidRPr="00DA2B0A">
        <w:rPr>
          <w:bCs/>
        </w:rPr>
        <w:t>e</w:t>
      </w:r>
      <w:r w:rsidR="007F5CE1" w:rsidRPr="00DA2B0A">
        <w:rPr>
          <w:bCs/>
          <w:color w:val="000000" w:themeColor="text1"/>
          <w:spacing w:val="-20"/>
          <w:w w:val="1"/>
        </w:rPr>
        <w:t>i</w:t>
      </w:r>
      <w:r w:rsidRPr="00DA2B0A">
        <w:rPr>
          <w:bCs/>
          <w:color w:val="000000" w:themeColor="text1"/>
          <w:spacing w:val="-20"/>
          <w:w w:val="1"/>
        </w:rPr>
        <w:t>i</w:t>
      </w:r>
      <w:r w:rsidR="007F5CE1" w:rsidRPr="00DA2B0A">
        <w:rPr>
          <w:bCs/>
        </w:rPr>
        <w:t>e</w:t>
      </w:r>
      <w:r w:rsidR="007F5CE1" w:rsidRPr="00DA2B0A">
        <w:rPr>
          <w:bCs/>
          <w:color w:val="000000" w:themeColor="text1"/>
          <w:spacing w:val="-20"/>
          <w:w w:val="1"/>
        </w:rPr>
        <w:t>i</w:t>
      </w:r>
      <w:r w:rsidRPr="00DA2B0A">
        <w:rPr>
          <w:bCs/>
          <w:color w:val="000000" w:themeColor="text1"/>
          <w:spacing w:val="-20"/>
          <w:w w:val="1"/>
        </w:rPr>
        <w:t>i</w:t>
      </w:r>
      <w:r w:rsidRPr="00DA2B0A">
        <w:rPr>
          <w:bCs/>
        </w:rPr>
        <w:t>mpat variab</w:t>
      </w:r>
      <w:r w:rsidR="007F5CE1" w:rsidRPr="00DA2B0A">
        <w:rPr>
          <w:bCs/>
        </w:rPr>
        <w:t>e</w:t>
      </w:r>
      <w:r w:rsidR="007F5CE1" w:rsidRPr="00DA2B0A">
        <w:rPr>
          <w:bCs/>
          <w:color w:val="000000" w:themeColor="text1"/>
          <w:spacing w:val="-20"/>
          <w:w w:val="1"/>
        </w:rPr>
        <w:t>i</w:t>
      </w:r>
      <w:r w:rsidRPr="00DA2B0A">
        <w:rPr>
          <w:bCs/>
          <w:color w:val="000000" w:themeColor="text1"/>
          <w:spacing w:val="-20"/>
          <w:w w:val="1"/>
        </w:rPr>
        <w:t>i</w:t>
      </w:r>
      <w:r w:rsidRPr="00DA2B0A">
        <w:rPr>
          <w:bCs/>
        </w:rPr>
        <w:t>l ind</w:t>
      </w:r>
      <w:r w:rsidR="007F5CE1" w:rsidRPr="00DA2B0A">
        <w:rPr>
          <w:bCs/>
        </w:rPr>
        <w:t>e</w:t>
      </w:r>
      <w:r w:rsidR="007F5CE1" w:rsidRPr="00DA2B0A">
        <w:rPr>
          <w:bCs/>
          <w:color w:val="000000" w:themeColor="text1"/>
          <w:spacing w:val="-20"/>
          <w:w w:val="1"/>
        </w:rPr>
        <w:t>i</w:t>
      </w:r>
      <w:r w:rsidRPr="00DA2B0A">
        <w:rPr>
          <w:bCs/>
          <w:color w:val="000000" w:themeColor="text1"/>
          <w:spacing w:val="-20"/>
          <w:w w:val="1"/>
        </w:rPr>
        <w:t>i</w:t>
      </w:r>
      <w:r w:rsidRPr="00DA2B0A">
        <w:rPr>
          <w:bCs/>
        </w:rPr>
        <w:t>p</w:t>
      </w:r>
      <w:r w:rsidR="007F5CE1" w:rsidRPr="00DA2B0A">
        <w:rPr>
          <w:bCs/>
        </w:rPr>
        <w:t>e</w:t>
      </w:r>
      <w:r w:rsidR="007F5CE1" w:rsidRPr="00DA2B0A">
        <w:rPr>
          <w:bCs/>
          <w:color w:val="000000" w:themeColor="text1"/>
          <w:spacing w:val="-20"/>
          <w:w w:val="1"/>
        </w:rPr>
        <w:t>i</w:t>
      </w:r>
      <w:r w:rsidRPr="00DA2B0A">
        <w:rPr>
          <w:bCs/>
          <w:color w:val="000000" w:themeColor="text1"/>
          <w:spacing w:val="-20"/>
          <w:w w:val="1"/>
        </w:rPr>
        <w:t>i</w:t>
      </w:r>
      <w:r w:rsidRPr="00DA2B0A">
        <w:rPr>
          <w:bCs/>
        </w:rPr>
        <w:t>nd</w:t>
      </w:r>
      <w:r w:rsidR="007F5CE1" w:rsidRPr="00DA2B0A">
        <w:rPr>
          <w:bCs/>
        </w:rPr>
        <w:t>e</w:t>
      </w:r>
      <w:r w:rsidR="007F5CE1" w:rsidRPr="00DA2B0A">
        <w:rPr>
          <w:bCs/>
          <w:color w:val="000000" w:themeColor="text1"/>
          <w:spacing w:val="-20"/>
          <w:w w:val="1"/>
        </w:rPr>
        <w:t>i</w:t>
      </w:r>
      <w:r w:rsidRPr="00DA2B0A">
        <w:rPr>
          <w:bCs/>
          <w:color w:val="000000" w:themeColor="text1"/>
          <w:spacing w:val="-20"/>
          <w:w w:val="1"/>
        </w:rPr>
        <w:t>i</w:t>
      </w:r>
      <w:r w:rsidRPr="00DA2B0A">
        <w:rPr>
          <w:bCs/>
        </w:rPr>
        <w:t xml:space="preserve">nt </w:t>
      </w:r>
      <w:r w:rsidRPr="00DA2B0A">
        <w:t xml:space="preserve">profitabilitas, </w:t>
      </w:r>
      <w:r w:rsidRPr="00DA2B0A">
        <w:rPr>
          <w:i/>
          <w:iCs/>
        </w:rPr>
        <w:t>l</w:t>
      </w:r>
      <w:r w:rsidR="007F5CE1" w:rsidRPr="00DA2B0A">
        <w:rPr>
          <w:i/>
          <w:iCs/>
        </w:rPr>
        <w:t>e</w:t>
      </w:r>
      <w:r w:rsidR="007F5CE1" w:rsidRPr="00DA2B0A">
        <w:rPr>
          <w:i/>
          <w:iCs/>
          <w:color w:val="000000" w:themeColor="text1"/>
          <w:spacing w:val="-20"/>
          <w:w w:val="1"/>
        </w:rPr>
        <w:t>i</w:t>
      </w:r>
      <w:r w:rsidRPr="00DA2B0A">
        <w:rPr>
          <w:i/>
          <w:iCs/>
          <w:color w:val="000000" w:themeColor="text1"/>
          <w:spacing w:val="-20"/>
          <w:w w:val="1"/>
        </w:rPr>
        <w:t>i</w:t>
      </w:r>
      <w:r w:rsidRPr="00DA2B0A">
        <w:rPr>
          <w:i/>
          <w:iCs/>
        </w:rPr>
        <w:t>v</w:t>
      </w:r>
      <w:r w:rsidR="007F5CE1" w:rsidRPr="00DA2B0A">
        <w:rPr>
          <w:i/>
          <w:iCs/>
        </w:rPr>
        <w:t>e</w:t>
      </w:r>
      <w:r w:rsidR="007F5CE1" w:rsidRPr="00DA2B0A">
        <w:rPr>
          <w:i/>
          <w:iCs/>
          <w:color w:val="000000" w:themeColor="text1"/>
          <w:spacing w:val="-20"/>
          <w:w w:val="1"/>
        </w:rPr>
        <w:t>i</w:t>
      </w:r>
      <w:r w:rsidRPr="00DA2B0A">
        <w:rPr>
          <w:i/>
          <w:iCs/>
          <w:color w:val="000000" w:themeColor="text1"/>
          <w:spacing w:val="-20"/>
          <w:w w:val="1"/>
        </w:rPr>
        <w:t>i</w:t>
      </w:r>
      <w:r w:rsidRPr="00DA2B0A">
        <w:rPr>
          <w:i/>
          <w:iCs/>
        </w:rPr>
        <w:t>rag</w:t>
      </w:r>
      <w:r w:rsidR="007F5CE1" w:rsidRPr="00DA2B0A">
        <w:rPr>
          <w:i/>
          <w:iCs/>
        </w:rPr>
        <w:t>e</w:t>
      </w:r>
      <w:r w:rsidR="007F5CE1" w:rsidRPr="00DA2B0A">
        <w:rPr>
          <w:i/>
          <w:iCs/>
          <w:color w:val="000000" w:themeColor="text1"/>
          <w:spacing w:val="-20"/>
          <w:w w:val="1"/>
        </w:rPr>
        <w:t>i</w:t>
      </w:r>
      <w:r w:rsidRPr="00DA2B0A">
        <w:rPr>
          <w:i/>
          <w:iCs/>
          <w:color w:val="000000" w:themeColor="text1"/>
          <w:spacing w:val="-20"/>
          <w:w w:val="1"/>
        </w:rPr>
        <w:t>i</w:t>
      </w:r>
      <w:r w:rsidRPr="00DA2B0A">
        <w:rPr>
          <w:i/>
          <w:iCs/>
        </w:rPr>
        <w:t xml:space="preserve">, </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k</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ran P</w:t>
      </w:r>
      <w:r w:rsidR="007F5CE1" w:rsidRPr="00DA2B0A">
        <w:t>e</w:t>
      </w:r>
      <w:r w:rsidR="007F5CE1" w:rsidRPr="00DA2B0A">
        <w:rPr>
          <w:color w:val="000000" w:themeColor="text1"/>
          <w:spacing w:val="-20"/>
          <w:w w:val="1"/>
        </w:rPr>
        <w:t>i</w:t>
      </w:r>
      <w:r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rPr>
          <w:color w:val="000000" w:themeColor="text1"/>
          <w:spacing w:val="-20"/>
          <w:w w:val="1"/>
        </w:rPr>
        <w:t>i</w:t>
      </w:r>
      <w:r w:rsidRPr="00DA2B0A">
        <w:t xml:space="preserve">sahaan dan </w:t>
      </w:r>
      <w:r w:rsidRPr="00DA2B0A">
        <w:rPr>
          <w:i/>
          <w:iCs/>
        </w:rPr>
        <w:t>m</w:t>
      </w:r>
      <w:r w:rsidR="007F5CE1" w:rsidRPr="00DA2B0A">
        <w:rPr>
          <w:i/>
          <w:iCs/>
        </w:rPr>
        <w:t>e</w:t>
      </w:r>
      <w:r w:rsidR="007F5CE1" w:rsidRPr="00DA2B0A">
        <w:rPr>
          <w:i/>
          <w:iCs/>
          <w:color w:val="000000" w:themeColor="text1"/>
          <w:spacing w:val="-20"/>
          <w:w w:val="1"/>
        </w:rPr>
        <w:t>i</w:t>
      </w:r>
      <w:r w:rsidRPr="00DA2B0A">
        <w:rPr>
          <w:i/>
          <w:iCs/>
          <w:color w:val="000000" w:themeColor="text1"/>
          <w:spacing w:val="-20"/>
          <w:w w:val="1"/>
        </w:rPr>
        <w:t>i</w:t>
      </w:r>
      <w:r w:rsidRPr="00DA2B0A">
        <w:rPr>
          <w:i/>
          <w:iCs/>
        </w:rPr>
        <w:t xml:space="preserve">dia </w:t>
      </w:r>
      <w:r w:rsidR="007F5CE1" w:rsidRPr="00DA2B0A">
        <w:rPr>
          <w:i/>
          <w:iCs/>
        </w:rPr>
        <w:t>e</w:t>
      </w:r>
      <w:r w:rsidR="007F5CE1" w:rsidRPr="00DA2B0A">
        <w:rPr>
          <w:i/>
          <w:iCs/>
          <w:color w:val="000000" w:themeColor="text1"/>
          <w:spacing w:val="-20"/>
          <w:w w:val="1"/>
        </w:rPr>
        <w:t>i</w:t>
      </w:r>
      <w:r w:rsidRPr="00DA2B0A">
        <w:rPr>
          <w:i/>
          <w:iCs/>
          <w:color w:val="000000" w:themeColor="text1"/>
          <w:spacing w:val="-20"/>
          <w:w w:val="1"/>
        </w:rPr>
        <w:t>i</w:t>
      </w:r>
      <w:r w:rsidRPr="00DA2B0A">
        <w:rPr>
          <w:i/>
          <w:iCs/>
        </w:rPr>
        <w:t>xpos</w:t>
      </w:r>
      <w:r w:rsidR="007F5CE1" w:rsidRPr="00DA2B0A">
        <w:rPr>
          <w:i/>
          <w:iCs/>
        </w:rPr>
        <w:t>u</w:t>
      </w:r>
      <w:r w:rsidR="007F5CE1" w:rsidRPr="00DA2B0A">
        <w:rPr>
          <w:i/>
          <w:iCs/>
          <w:color w:val="000000" w:themeColor="text1"/>
          <w:spacing w:val="-20"/>
          <w:w w:val="1"/>
        </w:rPr>
        <w:t>i</w:t>
      </w:r>
      <w:r w:rsidRPr="00DA2B0A">
        <w:rPr>
          <w:i/>
          <w:iCs/>
          <w:color w:val="000000" w:themeColor="text1"/>
          <w:spacing w:val="-20"/>
          <w:w w:val="1"/>
        </w:rPr>
        <w:t>i</w:t>
      </w:r>
      <w:r w:rsidRPr="00DA2B0A">
        <w:rPr>
          <w:i/>
          <w:iCs/>
        </w:rPr>
        <w:t>r</w:t>
      </w:r>
      <w:r w:rsidR="007F5CE1" w:rsidRPr="00DA2B0A">
        <w:rPr>
          <w:i/>
          <w:iCs/>
        </w:rPr>
        <w:t>e</w:t>
      </w:r>
      <w:r w:rsidR="007F5CE1" w:rsidRPr="00DA2B0A">
        <w:rPr>
          <w:i/>
          <w:iCs/>
          <w:color w:val="000000" w:themeColor="text1"/>
          <w:spacing w:val="-20"/>
          <w:w w:val="1"/>
        </w:rPr>
        <w:t>i</w:t>
      </w:r>
      <w:r w:rsidRPr="00DA2B0A">
        <w:rPr>
          <w:i/>
          <w:iCs/>
          <w:color w:val="000000" w:themeColor="text1"/>
          <w:spacing w:val="-20"/>
          <w:w w:val="1"/>
        </w:rPr>
        <w:t>i</w:t>
      </w:r>
      <w:r w:rsidRPr="00DA2B0A">
        <w:rPr>
          <w:bCs/>
        </w:rPr>
        <w:t xml:space="preserve"> yait</w:t>
      </w:r>
      <w:r w:rsidR="007F5CE1" w:rsidRPr="00DA2B0A">
        <w:rPr>
          <w:bCs/>
        </w:rPr>
        <w:t>u</w:t>
      </w:r>
      <w:r w:rsidR="007F5CE1" w:rsidRPr="00DA2B0A">
        <w:rPr>
          <w:bCs/>
          <w:color w:val="000000" w:themeColor="text1"/>
          <w:spacing w:val="-20"/>
          <w:w w:val="1"/>
        </w:rPr>
        <w:t>i</w:t>
      </w:r>
      <w:r w:rsidRPr="00DA2B0A">
        <w:rPr>
          <w:bCs/>
          <w:color w:val="000000" w:themeColor="text1"/>
          <w:spacing w:val="-20"/>
          <w:w w:val="1"/>
        </w:rPr>
        <w:t>i</w:t>
      </w:r>
      <w:r w:rsidRPr="00DA2B0A">
        <w:rPr>
          <w:bCs/>
        </w:rPr>
        <w:t xml:space="preserve"> b</w:t>
      </w:r>
      <w:r w:rsidR="007F5CE1" w:rsidRPr="00DA2B0A">
        <w:rPr>
          <w:bCs/>
        </w:rPr>
        <w:t>e</w:t>
      </w:r>
      <w:r w:rsidR="007F5CE1" w:rsidRPr="00DA2B0A">
        <w:rPr>
          <w:bCs/>
          <w:color w:val="000000" w:themeColor="text1"/>
          <w:spacing w:val="-20"/>
          <w:w w:val="1"/>
        </w:rPr>
        <w:t>i</w:t>
      </w:r>
      <w:r w:rsidRPr="00DA2B0A">
        <w:rPr>
          <w:bCs/>
          <w:color w:val="000000" w:themeColor="text1"/>
          <w:spacing w:val="-20"/>
          <w:w w:val="1"/>
        </w:rPr>
        <w:t>i</w:t>
      </w:r>
      <w:r w:rsidRPr="00DA2B0A">
        <w:rPr>
          <w:bCs/>
        </w:rPr>
        <w:t>rp</w:t>
      </w:r>
      <w:r w:rsidR="007F5CE1" w:rsidRPr="00DA2B0A">
        <w:rPr>
          <w:bCs/>
        </w:rPr>
        <w:t>e</w:t>
      </w:r>
      <w:r w:rsidR="007F5CE1" w:rsidRPr="00DA2B0A">
        <w:rPr>
          <w:bCs/>
          <w:color w:val="000000" w:themeColor="text1"/>
          <w:spacing w:val="-20"/>
          <w:w w:val="1"/>
        </w:rPr>
        <w:t>i</w:t>
      </w:r>
      <w:r w:rsidRPr="00DA2B0A">
        <w:rPr>
          <w:bCs/>
          <w:color w:val="000000" w:themeColor="text1"/>
          <w:spacing w:val="-20"/>
          <w:w w:val="1"/>
        </w:rPr>
        <w:t>i</w:t>
      </w:r>
      <w:r w:rsidRPr="00DA2B0A">
        <w:rPr>
          <w:bCs/>
        </w:rPr>
        <w:t>ngar</w:t>
      </w:r>
      <w:r w:rsidR="007F5CE1" w:rsidRPr="00DA2B0A">
        <w:rPr>
          <w:bCs/>
        </w:rPr>
        <w:t>u</w:t>
      </w:r>
      <w:r w:rsidR="007F5CE1" w:rsidRPr="00DA2B0A">
        <w:rPr>
          <w:bCs/>
          <w:color w:val="000000" w:themeColor="text1"/>
          <w:spacing w:val="-20"/>
          <w:w w:val="1"/>
        </w:rPr>
        <w:t>i</w:t>
      </w:r>
      <w:r w:rsidRPr="00DA2B0A">
        <w:rPr>
          <w:bCs/>
          <w:color w:val="000000" w:themeColor="text1"/>
          <w:spacing w:val="-20"/>
          <w:w w:val="1"/>
        </w:rPr>
        <w:t>i</w:t>
      </w:r>
      <w:r w:rsidRPr="00DA2B0A">
        <w:rPr>
          <w:bCs/>
        </w:rPr>
        <w:t>h s</w:t>
      </w:r>
      <w:r w:rsidR="007F5CE1" w:rsidRPr="00DA2B0A">
        <w:rPr>
          <w:bCs/>
        </w:rPr>
        <w:t>e</w:t>
      </w:r>
      <w:r w:rsidR="007F5CE1" w:rsidRPr="00DA2B0A">
        <w:rPr>
          <w:bCs/>
          <w:color w:val="000000" w:themeColor="text1"/>
          <w:spacing w:val="-20"/>
          <w:w w:val="1"/>
        </w:rPr>
        <w:t>i</w:t>
      </w:r>
      <w:r w:rsidRPr="00DA2B0A">
        <w:rPr>
          <w:bCs/>
          <w:color w:val="000000" w:themeColor="text1"/>
          <w:spacing w:val="-20"/>
          <w:w w:val="1"/>
        </w:rPr>
        <w:t>i</w:t>
      </w:r>
      <w:r w:rsidRPr="00DA2B0A">
        <w:rPr>
          <w:bCs/>
        </w:rPr>
        <w:t>cara sim</w:t>
      </w:r>
      <w:r w:rsidR="007F5CE1" w:rsidRPr="00DA2B0A">
        <w:rPr>
          <w:bCs/>
        </w:rPr>
        <w:t>u</w:t>
      </w:r>
      <w:r w:rsidR="007F5CE1" w:rsidRPr="00DA2B0A">
        <w:rPr>
          <w:bCs/>
          <w:color w:val="000000" w:themeColor="text1"/>
          <w:spacing w:val="-20"/>
          <w:w w:val="1"/>
        </w:rPr>
        <w:t>i</w:t>
      </w:r>
      <w:r w:rsidRPr="00DA2B0A">
        <w:rPr>
          <w:bCs/>
          <w:color w:val="000000" w:themeColor="text1"/>
          <w:spacing w:val="-20"/>
          <w:w w:val="1"/>
        </w:rPr>
        <w:t>i</w:t>
      </w:r>
      <w:r w:rsidRPr="00DA2B0A">
        <w:rPr>
          <w:bCs/>
        </w:rPr>
        <w:t>ltan t</w:t>
      </w:r>
      <w:r w:rsidR="007F5CE1" w:rsidRPr="00DA2B0A">
        <w:rPr>
          <w:bCs/>
        </w:rPr>
        <w:t>e</w:t>
      </w:r>
      <w:r w:rsidR="007F5CE1" w:rsidRPr="00DA2B0A">
        <w:rPr>
          <w:bCs/>
          <w:color w:val="000000" w:themeColor="text1"/>
          <w:spacing w:val="-20"/>
          <w:w w:val="1"/>
        </w:rPr>
        <w:t>i</w:t>
      </w:r>
      <w:r w:rsidRPr="00DA2B0A">
        <w:rPr>
          <w:bCs/>
          <w:color w:val="000000" w:themeColor="text1"/>
          <w:spacing w:val="-20"/>
          <w:w w:val="1"/>
        </w:rPr>
        <w:t>i</w:t>
      </w:r>
      <w:r w:rsidRPr="00DA2B0A">
        <w:rPr>
          <w:bCs/>
        </w:rPr>
        <w:t xml:space="preserve">rhadap </w:t>
      </w:r>
      <w:r w:rsidRPr="00DA2B0A">
        <w:rPr>
          <w:bCs/>
          <w:i/>
          <w:iCs/>
        </w:rPr>
        <w:t>Corporat</w:t>
      </w:r>
      <w:r w:rsidR="007F5CE1" w:rsidRPr="00DA2B0A">
        <w:rPr>
          <w:bCs/>
          <w:i/>
          <w:iCs/>
        </w:rPr>
        <w:t>e</w:t>
      </w:r>
      <w:r w:rsidR="007F5CE1" w:rsidRPr="00DA2B0A">
        <w:rPr>
          <w:bCs/>
          <w:i/>
          <w:iCs/>
          <w:color w:val="000000" w:themeColor="text1"/>
          <w:spacing w:val="-20"/>
          <w:w w:val="1"/>
        </w:rPr>
        <w:t>i</w:t>
      </w:r>
      <w:r w:rsidRPr="00DA2B0A">
        <w:rPr>
          <w:bCs/>
          <w:i/>
          <w:iCs/>
          <w:color w:val="000000" w:themeColor="text1"/>
          <w:spacing w:val="-20"/>
          <w:w w:val="1"/>
        </w:rPr>
        <w:t>i</w:t>
      </w:r>
      <w:r w:rsidRPr="00DA2B0A">
        <w:rPr>
          <w:bCs/>
          <w:i/>
          <w:iCs/>
        </w:rPr>
        <w:t xml:space="preserve"> Social R</w:t>
      </w:r>
      <w:r w:rsidR="007F5CE1" w:rsidRPr="00DA2B0A">
        <w:rPr>
          <w:bCs/>
          <w:i/>
          <w:iCs/>
        </w:rPr>
        <w:t>e</w:t>
      </w:r>
      <w:r w:rsidR="007F5CE1" w:rsidRPr="00DA2B0A">
        <w:rPr>
          <w:bCs/>
          <w:i/>
          <w:iCs/>
          <w:color w:val="000000" w:themeColor="text1"/>
          <w:spacing w:val="-20"/>
          <w:w w:val="1"/>
        </w:rPr>
        <w:t>i</w:t>
      </w:r>
      <w:r w:rsidRPr="00DA2B0A">
        <w:rPr>
          <w:bCs/>
          <w:i/>
          <w:iCs/>
          <w:color w:val="000000" w:themeColor="text1"/>
          <w:spacing w:val="-20"/>
          <w:w w:val="1"/>
        </w:rPr>
        <w:t>i</w:t>
      </w:r>
      <w:r w:rsidRPr="00DA2B0A">
        <w:rPr>
          <w:bCs/>
          <w:i/>
          <w:iCs/>
        </w:rPr>
        <w:t>sponsibility.</w:t>
      </w:r>
    </w:p>
    <w:p w14:paraId="0C7108CF" w14:textId="77777777" w:rsidR="00D53D5C" w:rsidRPr="00DA2B0A" w:rsidRDefault="00D53D5C" w:rsidP="00DA2B0A">
      <w:pPr>
        <w:rPr>
          <w:lang w:val="id-ID"/>
        </w:rPr>
      </w:pPr>
      <w:bookmarkStart w:id="35" w:name="_Hlk1071196"/>
      <w:bookmarkEnd w:id="31"/>
    </w:p>
    <w:p w14:paraId="676B9E46" w14:textId="6B00AA9D" w:rsidR="00D53D5C" w:rsidRPr="00DA2B0A" w:rsidRDefault="00E60988" w:rsidP="00DA2B0A">
      <w:pPr>
        <w:tabs>
          <w:tab w:val="left" w:pos="709"/>
        </w:tabs>
        <w:rPr>
          <w:b/>
        </w:rPr>
      </w:pPr>
      <w:r w:rsidRPr="00DA2B0A">
        <w:rPr>
          <w:b/>
        </w:rPr>
        <w:t xml:space="preserve">PEMBAHASAN </w:t>
      </w:r>
    </w:p>
    <w:p w14:paraId="26A3E2A9" w14:textId="596BA184" w:rsidR="00D53D5C" w:rsidRPr="00DA2B0A" w:rsidRDefault="00D53D5C" w:rsidP="00DA2B0A">
      <w:pPr>
        <w:tabs>
          <w:tab w:val="left" w:pos="709"/>
        </w:tabs>
        <w:rPr>
          <w:b/>
        </w:rPr>
      </w:pPr>
    </w:p>
    <w:bookmarkEnd w:id="35"/>
    <w:p w14:paraId="2CDD2B21" w14:textId="4C3C04D5" w:rsidR="00D53D5C" w:rsidRPr="00DA2B0A" w:rsidRDefault="00E60988" w:rsidP="00E60988">
      <w:pPr>
        <w:pStyle w:val="Heading3"/>
        <w:spacing w:before="0" w:beforeAutospacing="0" w:after="0" w:afterAutospacing="0"/>
        <w:jc w:val="both"/>
        <w:rPr>
          <w:bCs w:val="0"/>
          <w:i/>
          <w:iCs/>
          <w:sz w:val="24"/>
          <w:szCs w:val="24"/>
        </w:rPr>
      </w:pPr>
      <w:r w:rsidRPr="00DA2B0A">
        <w:rPr>
          <w:sz w:val="24"/>
          <w:szCs w:val="24"/>
        </w:rPr>
        <w:t>Profitabilitas Berpengaruh Signifikan Terhadap Manajemen Pajak</w:t>
      </w:r>
    </w:p>
    <w:p w14:paraId="379EE7B6" w14:textId="662C0C9A" w:rsidR="00D53D5C" w:rsidRPr="00DA2B0A" w:rsidRDefault="00D53D5C" w:rsidP="00DA2B0A">
      <w:pPr>
        <w:pStyle w:val="Heading3"/>
        <w:spacing w:before="0" w:beforeAutospacing="0" w:after="0" w:afterAutospacing="0"/>
        <w:rPr>
          <w:bCs w:val="0"/>
          <w:sz w:val="24"/>
          <w:szCs w:val="24"/>
        </w:rPr>
      </w:pPr>
      <w:r w:rsidRPr="00DA2B0A">
        <w:rPr>
          <w:b w:val="0"/>
          <w:noProof/>
          <w:sz w:val="24"/>
          <w:szCs w:val="24"/>
          <w:lang w:val="id-ID" w:eastAsia="id-ID"/>
        </w:rPr>
        <w:drawing>
          <wp:inline distT="0" distB="0" distL="0" distR="0" wp14:anchorId="42EC67D5" wp14:editId="47227A13">
            <wp:extent cx="2289976" cy="3480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5).png"/>
                    <pic:cNvPicPr/>
                  </pic:nvPicPr>
                  <pic:blipFill rotWithShape="1">
                    <a:blip r:embed="rId19" cstate="print">
                      <a:extLst>
                        <a:ext uri="{28A0092B-C50C-407E-A947-70E740481C1C}">
                          <a14:useLocalDpi xmlns:a14="http://schemas.microsoft.com/office/drawing/2010/main" val="0"/>
                        </a:ext>
                      </a:extLst>
                    </a:blip>
                    <a:srcRect l="4116" t="26867" r="53737" b="57200"/>
                    <a:stretch/>
                  </pic:blipFill>
                  <pic:spPr bwMode="auto">
                    <a:xfrm>
                      <a:off x="0" y="0"/>
                      <a:ext cx="2295811" cy="348970"/>
                    </a:xfrm>
                    <a:prstGeom prst="rect">
                      <a:avLst/>
                    </a:prstGeom>
                    <a:ln>
                      <a:noFill/>
                    </a:ln>
                    <a:extLst>
                      <a:ext uri="{53640926-AAD7-44D8-BBD7-CCE9431645EC}">
                        <a14:shadowObscured xmlns:a14="http://schemas.microsoft.com/office/drawing/2010/main"/>
                      </a:ext>
                    </a:extLst>
                  </pic:spPr>
                </pic:pic>
              </a:graphicData>
            </a:graphic>
          </wp:inline>
        </w:drawing>
      </w:r>
    </w:p>
    <w:p w14:paraId="3BCC6429" w14:textId="1967D274" w:rsidR="00D53D5C" w:rsidRPr="00DA2B0A" w:rsidRDefault="00D53D5C" w:rsidP="00DA2B0A">
      <w:pPr>
        <w:ind w:firstLine="720"/>
        <w:jc w:val="both"/>
      </w:pPr>
      <w:r w:rsidRPr="00DA2B0A">
        <w:t>Hasil p</w:t>
      </w:r>
      <w:r w:rsidR="007F5CE1" w:rsidRPr="00DA2B0A">
        <w:t>e</w:t>
      </w:r>
      <w:r w:rsidR="007F5CE1" w:rsidRPr="00DA2B0A">
        <w:rPr>
          <w:color w:val="000000" w:themeColor="text1"/>
          <w:spacing w:val="-20"/>
          <w:w w:val="1"/>
        </w:rPr>
        <w:t>i</w:t>
      </w:r>
      <w:r w:rsidRPr="00DA2B0A">
        <w:t>ng</w:t>
      </w:r>
      <w:r w:rsidR="007F5CE1" w:rsidRPr="00DA2B0A">
        <w:t>u</w:t>
      </w:r>
      <w:r w:rsidR="007F5CE1" w:rsidRPr="00DA2B0A">
        <w:rPr>
          <w:color w:val="000000" w:themeColor="text1"/>
          <w:spacing w:val="-20"/>
          <w:w w:val="1"/>
        </w:rPr>
        <w:t>i</w:t>
      </w:r>
      <w:r w:rsidRPr="00DA2B0A">
        <w:t>jian hipot</w:t>
      </w:r>
      <w:r w:rsidR="007F5CE1" w:rsidRPr="00DA2B0A">
        <w:t>e</w:t>
      </w:r>
      <w:r w:rsidR="007F5CE1" w:rsidRPr="00DA2B0A">
        <w:rPr>
          <w:color w:val="000000" w:themeColor="text1"/>
          <w:spacing w:val="-20"/>
          <w:w w:val="1"/>
        </w:rPr>
        <w:t>i</w:t>
      </w:r>
      <w:r w:rsidRPr="00DA2B0A">
        <w:t>sis p</w:t>
      </w:r>
      <w:r w:rsidR="007F5CE1" w:rsidRPr="00DA2B0A">
        <w:t>e</w:t>
      </w:r>
      <w:r w:rsidR="007F5CE1" w:rsidRPr="00DA2B0A">
        <w:rPr>
          <w:color w:val="000000" w:themeColor="text1"/>
          <w:spacing w:val="-20"/>
          <w:w w:val="1"/>
        </w:rPr>
        <w:t>i</w:t>
      </w:r>
      <w:r w:rsidRPr="00DA2B0A">
        <w:t>rtama (H1) m</w:t>
      </w:r>
      <w:r w:rsidR="007F5CE1" w:rsidRPr="00DA2B0A">
        <w:t>e</w:t>
      </w:r>
      <w:r w:rsidR="007F5CE1" w:rsidRPr="00DA2B0A">
        <w:rPr>
          <w:color w:val="000000" w:themeColor="text1"/>
          <w:spacing w:val="-20"/>
          <w:w w:val="1"/>
        </w:rPr>
        <w:t>i</w:t>
      </w:r>
      <w:r w:rsidRPr="00DA2B0A">
        <w:t>n</w:t>
      </w:r>
      <w:r w:rsidR="007F5CE1" w:rsidRPr="00DA2B0A">
        <w:t>u</w:t>
      </w:r>
      <w:r w:rsidR="007F5CE1" w:rsidRPr="00DA2B0A">
        <w:rPr>
          <w:color w:val="000000" w:themeColor="text1"/>
          <w:spacing w:val="-20"/>
          <w:w w:val="1"/>
        </w:rPr>
        <w:t>i</w:t>
      </w:r>
      <w:r w:rsidRPr="00DA2B0A">
        <w:t>nj</w:t>
      </w:r>
      <w:r w:rsidR="007F5CE1" w:rsidRPr="00DA2B0A">
        <w:t>u</w:t>
      </w:r>
      <w:r w:rsidR="007F5CE1" w:rsidRPr="00DA2B0A">
        <w:rPr>
          <w:color w:val="000000" w:themeColor="text1"/>
          <w:spacing w:val="-20"/>
          <w:w w:val="1"/>
        </w:rPr>
        <w:t>i</w:t>
      </w:r>
      <w:r w:rsidRPr="00DA2B0A">
        <w:t>kkan bahwa profitabilitas b</w:t>
      </w:r>
      <w:r w:rsidR="007F5CE1" w:rsidRPr="00DA2B0A">
        <w:t>e</w:t>
      </w:r>
      <w:r w:rsidR="007F5CE1" w:rsidRPr="00DA2B0A">
        <w:rPr>
          <w:color w:val="000000" w:themeColor="text1"/>
          <w:spacing w:val="-20"/>
          <w:w w:val="1"/>
        </w:rPr>
        <w:t>i</w:t>
      </w:r>
      <w:r w:rsidRPr="00DA2B0A">
        <w:t>r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signifikan t</w:t>
      </w:r>
      <w:r w:rsidR="007F5CE1" w:rsidRPr="00DA2B0A">
        <w:t>e</w:t>
      </w:r>
      <w:r w:rsidR="007F5CE1" w:rsidRPr="00DA2B0A">
        <w:rPr>
          <w:color w:val="000000" w:themeColor="text1"/>
          <w:spacing w:val="-20"/>
          <w:w w:val="1"/>
        </w:rPr>
        <w:t>i</w:t>
      </w:r>
      <w:r w:rsidRPr="00DA2B0A">
        <w:t>rhadap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Nilai ko</w:t>
      </w:r>
      <w:r w:rsidR="007F5CE1" w:rsidRPr="00DA2B0A">
        <w:t>e</w:t>
      </w:r>
      <w:r w:rsidR="007F5CE1" w:rsidRPr="00DA2B0A">
        <w:rPr>
          <w:color w:val="000000" w:themeColor="text1"/>
          <w:spacing w:val="-20"/>
          <w:w w:val="1"/>
        </w:rPr>
        <w:t>i</w:t>
      </w:r>
      <w:r w:rsidRPr="00DA2B0A">
        <w:t>fisi</w:t>
      </w:r>
      <w:r w:rsidR="007F5CE1" w:rsidRPr="00DA2B0A">
        <w:t>e</w:t>
      </w:r>
      <w:r w:rsidR="007F5CE1" w:rsidRPr="00DA2B0A">
        <w:rPr>
          <w:color w:val="000000" w:themeColor="text1"/>
          <w:spacing w:val="-20"/>
          <w:w w:val="1"/>
        </w:rPr>
        <w:t>i</w:t>
      </w:r>
      <w:r w:rsidRPr="00DA2B0A">
        <w:t>n r</w:t>
      </w:r>
      <w:r w:rsidR="007F5CE1" w:rsidRPr="00DA2B0A">
        <w:t>e</w:t>
      </w:r>
      <w:r w:rsidR="007F5CE1" w:rsidRPr="00DA2B0A">
        <w:rPr>
          <w:color w:val="000000" w:themeColor="text1"/>
          <w:spacing w:val="-20"/>
          <w:w w:val="1"/>
        </w:rPr>
        <w:t>i</w:t>
      </w:r>
      <w:r w:rsidRPr="00DA2B0A">
        <w:t>gr</w:t>
      </w:r>
      <w:r w:rsidR="007F5CE1" w:rsidRPr="00DA2B0A">
        <w:t>e</w:t>
      </w:r>
      <w:r w:rsidR="007F5CE1" w:rsidRPr="00DA2B0A">
        <w:rPr>
          <w:color w:val="000000" w:themeColor="text1"/>
          <w:spacing w:val="-20"/>
          <w:w w:val="1"/>
        </w:rPr>
        <w:t>i</w:t>
      </w:r>
      <w:r w:rsidRPr="00DA2B0A">
        <w:t>si profitabilitas adalah 0,185 dan b</w:t>
      </w:r>
      <w:r w:rsidR="007F5CE1" w:rsidRPr="00DA2B0A">
        <w:t>e</w:t>
      </w:r>
      <w:r w:rsidR="007F5CE1" w:rsidRPr="00DA2B0A">
        <w:rPr>
          <w:color w:val="000000" w:themeColor="text1"/>
          <w:spacing w:val="-20"/>
          <w:w w:val="1"/>
        </w:rPr>
        <w:t>i</w:t>
      </w:r>
      <w:r w:rsidRPr="00DA2B0A">
        <w:t xml:space="preserve">rtanda positif. Artinya </w:t>
      </w:r>
      <w:r w:rsidRPr="00DA2B0A">
        <w:lastRenderedPageBreak/>
        <w:t>bahwa s</w:t>
      </w:r>
      <w:r w:rsidR="007F5CE1" w:rsidRPr="00DA2B0A">
        <w:t>e</w:t>
      </w:r>
      <w:r w:rsidR="007F5CE1" w:rsidRPr="00DA2B0A">
        <w:rPr>
          <w:color w:val="000000" w:themeColor="text1"/>
          <w:spacing w:val="-20"/>
          <w:w w:val="1"/>
        </w:rPr>
        <w:t>i</w:t>
      </w:r>
      <w:r w:rsidRPr="00DA2B0A">
        <w:t>tiap p</w:t>
      </w:r>
      <w:r w:rsidR="007F5CE1" w:rsidRPr="00DA2B0A">
        <w:t>e</w:t>
      </w:r>
      <w:r w:rsidR="007F5CE1" w:rsidRPr="00DA2B0A">
        <w:rPr>
          <w:color w:val="000000" w:themeColor="text1"/>
          <w:spacing w:val="-20"/>
          <w:w w:val="1"/>
        </w:rPr>
        <w:t>i</w:t>
      </w:r>
      <w:r w:rsidRPr="00DA2B0A">
        <w:t>ningkatan sat</w:t>
      </w:r>
      <w:r w:rsidR="007F5CE1" w:rsidRPr="00DA2B0A">
        <w:t>u</w:t>
      </w:r>
      <w:r w:rsidR="007F5CE1" w:rsidRPr="00DA2B0A">
        <w:rPr>
          <w:color w:val="000000" w:themeColor="text1"/>
          <w:spacing w:val="-20"/>
          <w:w w:val="1"/>
        </w:rPr>
        <w:t>i</w:t>
      </w:r>
      <w:r w:rsidRPr="00DA2B0A">
        <w:t xml:space="preserve"> sat</w:t>
      </w:r>
      <w:r w:rsidR="007F5CE1" w:rsidRPr="00DA2B0A">
        <w:t>u</w:t>
      </w:r>
      <w:r w:rsidR="007F5CE1" w:rsidRPr="00DA2B0A">
        <w:rPr>
          <w:color w:val="000000" w:themeColor="text1"/>
          <w:spacing w:val="-20"/>
          <w:w w:val="1"/>
        </w:rPr>
        <w:t>i</w:t>
      </w:r>
      <w:r w:rsidRPr="00DA2B0A">
        <w:t>an pada variab</w:t>
      </w:r>
      <w:r w:rsidR="007F5CE1" w:rsidRPr="00DA2B0A">
        <w:t>e</w:t>
      </w:r>
      <w:r w:rsidR="007F5CE1" w:rsidRPr="00DA2B0A">
        <w:rPr>
          <w:color w:val="000000" w:themeColor="text1"/>
          <w:spacing w:val="-20"/>
          <w:w w:val="1"/>
        </w:rPr>
        <w:t>i</w:t>
      </w:r>
      <w:r w:rsidRPr="00DA2B0A">
        <w:t>l profitabilitas d</w:t>
      </w:r>
      <w:r w:rsidR="007F5CE1" w:rsidRPr="00DA2B0A">
        <w:t>e</w:t>
      </w:r>
      <w:r w:rsidR="007F5CE1" w:rsidRPr="00DA2B0A">
        <w:rPr>
          <w:color w:val="000000" w:themeColor="text1"/>
          <w:spacing w:val="-20"/>
          <w:w w:val="1"/>
        </w:rPr>
        <w:t>i</w:t>
      </w:r>
      <w:r w:rsidRPr="00DA2B0A">
        <w:t>ngan as</w:t>
      </w:r>
      <w:r w:rsidR="007F5CE1" w:rsidRPr="00DA2B0A">
        <w:t>u</w:t>
      </w:r>
      <w:r w:rsidR="007F5CE1" w:rsidRPr="00DA2B0A">
        <w:rPr>
          <w:color w:val="000000" w:themeColor="text1"/>
          <w:spacing w:val="-20"/>
          <w:w w:val="1"/>
        </w:rPr>
        <w:t>i</w:t>
      </w:r>
      <w:r w:rsidRPr="00DA2B0A">
        <w:t>msi variab</w:t>
      </w:r>
      <w:r w:rsidR="007F5CE1" w:rsidRPr="00DA2B0A">
        <w:t>e</w:t>
      </w:r>
      <w:r w:rsidR="007F5CE1" w:rsidRPr="00DA2B0A">
        <w:rPr>
          <w:color w:val="000000" w:themeColor="text1"/>
          <w:spacing w:val="-20"/>
          <w:w w:val="1"/>
        </w:rPr>
        <w:t>i</w:t>
      </w:r>
      <w:r w:rsidRPr="00DA2B0A">
        <w:t>l ind</w:t>
      </w:r>
      <w:r w:rsidR="007F5CE1" w:rsidRPr="00DA2B0A">
        <w:t>e</w:t>
      </w:r>
      <w:r w:rsidR="007F5CE1" w:rsidRPr="00DA2B0A">
        <w:rPr>
          <w:color w:val="000000" w:themeColor="text1"/>
          <w:spacing w:val="-20"/>
          <w:w w:val="1"/>
        </w:rPr>
        <w:t>i</w:t>
      </w:r>
      <w:r w:rsidRPr="00DA2B0A">
        <w:t>p</w:t>
      </w:r>
      <w:r w:rsidR="007F5CE1" w:rsidRPr="00DA2B0A">
        <w:t>e</w:t>
      </w:r>
      <w:r w:rsidR="007F5CE1" w:rsidRPr="00DA2B0A">
        <w:rPr>
          <w:color w:val="000000" w:themeColor="text1"/>
          <w:spacing w:val="-20"/>
          <w:w w:val="1"/>
        </w:rPr>
        <w:t>i</w:t>
      </w:r>
      <w:r w:rsidRPr="00DA2B0A">
        <w:t>nd</w:t>
      </w:r>
      <w:r w:rsidR="007F5CE1" w:rsidRPr="00DA2B0A">
        <w:t>e</w:t>
      </w:r>
      <w:r w:rsidR="007F5CE1" w:rsidRPr="00DA2B0A">
        <w:rPr>
          <w:color w:val="000000" w:themeColor="text1"/>
          <w:spacing w:val="-20"/>
          <w:w w:val="1"/>
        </w:rPr>
        <w:t>i</w:t>
      </w:r>
      <w:r w:rsidRPr="00DA2B0A">
        <w:t>n lainnya t</w:t>
      </w:r>
      <w:r w:rsidR="007F5CE1" w:rsidRPr="00DA2B0A">
        <w:t>e</w:t>
      </w:r>
      <w:r w:rsidR="007F5CE1" w:rsidRPr="00DA2B0A">
        <w:rPr>
          <w:color w:val="000000" w:themeColor="text1"/>
          <w:spacing w:val="-20"/>
          <w:w w:val="1"/>
        </w:rPr>
        <w:t>i</w:t>
      </w:r>
      <w:r w:rsidRPr="00DA2B0A">
        <w:t>tap, maka akan m</w:t>
      </w:r>
      <w:r w:rsidR="007F5CE1" w:rsidRPr="00DA2B0A">
        <w:t>e</w:t>
      </w:r>
      <w:r w:rsidR="007F5CE1" w:rsidRPr="00DA2B0A">
        <w:rPr>
          <w:color w:val="000000" w:themeColor="text1"/>
          <w:spacing w:val="-20"/>
          <w:w w:val="1"/>
        </w:rPr>
        <w:t>i</w:t>
      </w:r>
      <w:r w:rsidRPr="00DA2B0A">
        <w:t>ningkatkan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s</w:t>
      </w:r>
      <w:r w:rsidR="007F5CE1" w:rsidRPr="00DA2B0A">
        <w:t>e</w:t>
      </w:r>
      <w:r w:rsidR="007F5CE1" w:rsidRPr="00DA2B0A">
        <w:rPr>
          <w:color w:val="000000" w:themeColor="text1"/>
          <w:spacing w:val="-20"/>
          <w:w w:val="1"/>
        </w:rPr>
        <w:t>i</w:t>
      </w:r>
      <w:r w:rsidRPr="00DA2B0A">
        <w:t>b</w:t>
      </w:r>
      <w:r w:rsidR="007F5CE1" w:rsidRPr="00DA2B0A">
        <w:t>e</w:t>
      </w:r>
      <w:r w:rsidR="007F5CE1" w:rsidRPr="00DA2B0A">
        <w:rPr>
          <w:color w:val="000000" w:themeColor="text1"/>
          <w:spacing w:val="-20"/>
          <w:w w:val="1"/>
        </w:rPr>
        <w:t>i</w:t>
      </w:r>
      <w:r w:rsidRPr="00DA2B0A">
        <w:t>sar 0,185. Nilai ko</w:t>
      </w:r>
      <w:r w:rsidR="007F5CE1" w:rsidRPr="00DA2B0A">
        <w:t>e</w:t>
      </w:r>
      <w:r w:rsidR="007F5CE1" w:rsidRPr="00DA2B0A">
        <w:rPr>
          <w:color w:val="000000" w:themeColor="text1"/>
          <w:spacing w:val="-20"/>
          <w:w w:val="1"/>
        </w:rPr>
        <w:t>i</w:t>
      </w:r>
      <w:r w:rsidRPr="00DA2B0A">
        <w:t>fisi</w:t>
      </w:r>
      <w:r w:rsidR="007F5CE1" w:rsidRPr="00DA2B0A">
        <w:t>e</w:t>
      </w:r>
      <w:r w:rsidR="007F5CE1" w:rsidRPr="00DA2B0A">
        <w:rPr>
          <w:color w:val="000000" w:themeColor="text1"/>
          <w:spacing w:val="-20"/>
          <w:w w:val="1"/>
        </w:rPr>
        <w:t>i</w:t>
      </w:r>
      <w:r w:rsidRPr="00DA2B0A">
        <w:t>n signifikansi variab</w:t>
      </w:r>
      <w:r w:rsidR="007F5CE1" w:rsidRPr="00DA2B0A">
        <w:t>e</w:t>
      </w:r>
      <w:r w:rsidR="007F5CE1" w:rsidRPr="00DA2B0A">
        <w:rPr>
          <w:color w:val="000000" w:themeColor="text1"/>
          <w:spacing w:val="-20"/>
          <w:w w:val="1"/>
        </w:rPr>
        <w:t>i</w:t>
      </w:r>
      <w:r w:rsidRPr="00DA2B0A">
        <w:t>l profitabilitas s</w:t>
      </w:r>
      <w:r w:rsidR="007F5CE1" w:rsidRPr="00DA2B0A">
        <w:t>e</w:t>
      </w:r>
      <w:r w:rsidR="007F5CE1" w:rsidRPr="00DA2B0A">
        <w:rPr>
          <w:color w:val="000000" w:themeColor="text1"/>
          <w:spacing w:val="-20"/>
          <w:w w:val="1"/>
        </w:rPr>
        <w:t>i</w:t>
      </w:r>
      <w:r w:rsidRPr="00DA2B0A">
        <w:t>b</w:t>
      </w:r>
      <w:r w:rsidR="007F5CE1" w:rsidRPr="00DA2B0A">
        <w:t>e</w:t>
      </w:r>
      <w:r w:rsidR="007F5CE1" w:rsidRPr="00DA2B0A">
        <w:rPr>
          <w:color w:val="000000" w:themeColor="text1"/>
          <w:spacing w:val="-20"/>
          <w:w w:val="1"/>
        </w:rPr>
        <w:t>i</w:t>
      </w:r>
      <w:r w:rsidRPr="00DA2B0A">
        <w:t>sar 0,019 dimana nilai t</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b</w:t>
      </w:r>
      <w:r w:rsidR="007F5CE1" w:rsidRPr="00DA2B0A">
        <w:t>u</w:t>
      </w:r>
      <w:r w:rsidR="007F5CE1" w:rsidRPr="00DA2B0A">
        <w:rPr>
          <w:color w:val="000000" w:themeColor="text1"/>
          <w:spacing w:val="-20"/>
          <w:w w:val="1"/>
        </w:rPr>
        <w:t>i</w:t>
      </w:r>
      <w:r w:rsidRPr="00DA2B0A">
        <w:t>t l</w:t>
      </w:r>
      <w:r w:rsidR="007F5CE1" w:rsidRPr="00DA2B0A">
        <w:t>e</w:t>
      </w:r>
      <w:r w:rsidR="007F5CE1" w:rsidRPr="00DA2B0A">
        <w:rPr>
          <w:color w:val="000000" w:themeColor="text1"/>
          <w:spacing w:val="-20"/>
          <w:w w:val="1"/>
        </w:rPr>
        <w:t>i</w:t>
      </w:r>
      <w:r w:rsidRPr="00DA2B0A">
        <w:t>bih k</w:t>
      </w:r>
      <w:r w:rsidR="007F5CE1" w:rsidRPr="00DA2B0A">
        <w:t>e</w:t>
      </w:r>
      <w:r w:rsidR="007F5CE1" w:rsidRPr="00DA2B0A">
        <w:rPr>
          <w:color w:val="000000" w:themeColor="text1"/>
          <w:spacing w:val="-20"/>
          <w:w w:val="1"/>
        </w:rPr>
        <w:t>i</w:t>
      </w:r>
      <w:r w:rsidRPr="00DA2B0A">
        <w:t>cil dari 0,05 s</w:t>
      </w:r>
      <w:r w:rsidR="007F5CE1" w:rsidRPr="00DA2B0A">
        <w:t>e</w:t>
      </w:r>
      <w:r w:rsidR="007F5CE1" w:rsidRPr="00DA2B0A">
        <w:rPr>
          <w:color w:val="000000" w:themeColor="text1"/>
          <w:spacing w:val="-20"/>
          <w:w w:val="1"/>
        </w:rPr>
        <w:t>i</w:t>
      </w:r>
      <w:r w:rsidRPr="00DA2B0A">
        <w:t>hingga hasil t</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b</w:t>
      </w:r>
      <w:r w:rsidR="007F5CE1" w:rsidRPr="00DA2B0A">
        <w:t>u</w:t>
      </w:r>
      <w:r w:rsidR="007F5CE1" w:rsidRPr="00DA2B0A">
        <w:rPr>
          <w:color w:val="000000" w:themeColor="text1"/>
          <w:spacing w:val="-20"/>
          <w:w w:val="1"/>
        </w:rPr>
        <w:t>i</w:t>
      </w:r>
      <w:r w:rsidRPr="00DA2B0A">
        <w:t>t m</w:t>
      </w:r>
      <w:r w:rsidR="007F5CE1" w:rsidRPr="00DA2B0A">
        <w:t>e</w:t>
      </w:r>
      <w:r w:rsidR="007F5CE1" w:rsidRPr="00DA2B0A">
        <w:rPr>
          <w:color w:val="000000" w:themeColor="text1"/>
          <w:spacing w:val="-20"/>
          <w:w w:val="1"/>
        </w:rPr>
        <w:t>i</w:t>
      </w:r>
      <w:r w:rsidRPr="00DA2B0A">
        <w:t>nd</w:t>
      </w:r>
      <w:r w:rsidR="007F5CE1" w:rsidRPr="00DA2B0A">
        <w:t>u</w:t>
      </w:r>
      <w:r w:rsidR="007F5CE1" w:rsidRPr="00DA2B0A">
        <w:rPr>
          <w:color w:val="000000" w:themeColor="text1"/>
          <w:spacing w:val="-20"/>
          <w:w w:val="1"/>
        </w:rPr>
        <w:t>i</w:t>
      </w:r>
      <w:r w:rsidRPr="00DA2B0A">
        <w:t>k</w:t>
      </w:r>
      <w:r w:rsidR="007F5CE1" w:rsidRPr="00DA2B0A">
        <w:t>u</w:t>
      </w:r>
      <w:r w:rsidR="007F5CE1" w:rsidRPr="00DA2B0A">
        <w:rPr>
          <w:color w:val="000000" w:themeColor="text1"/>
          <w:spacing w:val="-20"/>
          <w:w w:val="1"/>
        </w:rPr>
        <w:t>i</w:t>
      </w:r>
      <w:r w:rsidRPr="00DA2B0A">
        <w:t>ng hipot</w:t>
      </w:r>
      <w:r w:rsidR="007F5CE1" w:rsidRPr="00DA2B0A">
        <w:t>e</w:t>
      </w:r>
      <w:r w:rsidR="007F5CE1" w:rsidRPr="00DA2B0A">
        <w:rPr>
          <w:color w:val="000000" w:themeColor="text1"/>
          <w:spacing w:val="-20"/>
          <w:w w:val="1"/>
        </w:rPr>
        <w:t>i</w:t>
      </w:r>
      <w:r w:rsidRPr="00DA2B0A">
        <w:t>sis yang diaj</w:t>
      </w:r>
      <w:r w:rsidR="007F5CE1" w:rsidRPr="00DA2B0A">
        <w:t>u</w:t>
      </w:r>
      <w:r w:rsidR="007F5CE1" w:rsidRPr="00DA2B0A">
        <w:rPr>
          <w:color w:val="000000" w:themeColor="text1"/>
          <w:spacing w:val="-20"/>
          <w:w w:val="1"/>
        </w:rPr>
        <w:t>i</w:t>
      </w:r>
      <w:r w:rsidRPr="00DA2B0A">
        <w:t>kan yait</w:t>
      </w:r>
      <w:r w:rsidR="007F5CE1" w:rsidRPr="00DA2B0A">
        <w:t>u</w:t>
      </w:r>
      <w:r w:rsidR="007F5CE1" w:rsidRPr="00DA2B0A">
        <w:rPr>
          <w:color w:val="000000" w:themeColor="text1"/>
          <w:spacing w:val="-20"/>
          <w:w w:val="1"/>
        </w:rPr>
        <w:t>i</w:t>
      </w:r>
      <w:r w:rsidRPr="00DA2B0A">
        <w:t xml:space="preserve"> (H1) dit</w:t>
      </w:r>
      <w:r w:rsidR="007F5CE1" w:rsidRPr="00DA2B0A">
        <w:t>e</w:t>
      </w:r>
      <w:r w:rsidR="007F5CE1" w:rsidRPr="00DA2B0A">
        <w:rPr>
          <w:color w:val="000000" w:themeColor="text1"/>
          <w:spacing w:val="-20"/>
          <w:w w:val="1"/>
        </w:rPr>
        <w:t>i</w:t>
      </w:r>
      <w:r w:rsidRPr="00DA2B0A">
        <w:t>rima</w:t>
      </w:r>
      <w:r w:rsidRPr="00DA2B0A">
        <w:rPr>
          <w:lang w:val="id-ID"/>
        </w:rPr>
        <w:t xml:space="preserve">. </w:t>
      </w:r>
    </w:p>
    <w:p w14:paraId="2B2B4433" w14:textId="77777777" w:rsidR="00D53D5C" w:rsidRPr="00DA2B0A" w:rsidRDefault="00D53D5C" w:rsidP="00DA2B0A">
      <w:pPr>
        <w:pStyle w:val="Heading3"/>
        <w:spacing w:before="0" w:beforeAutospacing="0" w:after="0" w:afterAutospacing="0"/>
        <w:ind w:hanging="540"/>
        <w:jc w:val="both"/>
        <w:rPr>
          <w:b w:val="0"/>
          <w:bCs w:val="0"/>
          <w:sz w:val="24"/>
          <w:szCs w:val="24"/>
          <w:lang w:val="id-ID"/>
        </w:rPr>
      </w:pPr>
      <w:bookmarkStart w:id="36" w:name="_Toc171224210"/>
    </w:p>
    <w:p w14:paraId="35E4210F" w14:textId="17F12442" w:rsidR="00D53D5C" w:rsidRPr="00DA2B0A" w:rsidRDefault="00E60988" w:rsidP="00DA2B0A">
      <w:pPr>
        <w:pStyle w:val="Heading3"/>
        <w:spacing w:before="0" w:beforeAutospacing="0" w:after="0" w:afterAutospacing="0"/>
        <w:ind w:hanging="709"/>
        <w:jc w:val="both"/>
        <w:rPr>
          <w:bCs w:val="0"/>
          <w:sz w:val="24"/>
          <w:szCs w:val="24"/>
        </w:rPr>
      </w:pPr>
      <w:r>
        <w:rPr>
          <w:bCs w:val="0"/>
          <w:sz w:val="24"/>
          <w:szCs w:val="24"/>
          <w:lang w:val="id-ID"/>
        </w:rPr>
        <w:t>4.6</w:t>
      </w:r>
      <w:r>
        <w:rPr>
          <w:bCs w:val="0"/>
          <w:sz w:val="24"/>
          <w:szCs w:val="24"/>
          <w:lang w:val="id-ID"/>
        </w:rPr>
        <w:tab/>
      </w:r>
      <w:r w:rsidR="00D53D5C" w:rsidRPr="00DA2B0A">
        <w:rPr>
          <w:bCs w:val="0"/>
          <w:sz w:val="24"/>
          <w:szCs w:val="24"/>
        </w:rPr>
        <w:t xml:space="preserve">Pengaruh Leverage Terhadap </w:t>
      </w:r>
      <w:bookmarkEnd w:id="36"/>
      <w:r w:rsidR="00D53D5C" w:rsidRPr="00DA2B0A">
        <w:rPr>
          <w:bCs w:val="0"/>
          <w:sz w:val="24"/>
          <w:szCs w:val="24"/>
        </w:rPr>
        <w:t>Manajemen Pajak</w:t>
      </w:r>
    </w:p>
    <w:p w14:paraId="0AC71091" w14:textId="72825320" w:rsidR="00D53D5C" w:rsidRPr="00DA2B0A" w:rsidRDefault="00D53D5C" w:rsidP="00E60988">
      <w:pPr>
        <w:jc w:val="both"/>
      </w:pPr>
      <w:r w:rsidRPr="00DA2B0A">
        <w:rPr>
          <w:noProof/>
          <w:lang w:val="id-ID" w:eastAsia="id-ID"/>
        </w:rPr>
        <w:drawing>
          <wp:inline distT="0" distB="0" distL="0" distR="0" wp14:anchorId="0CBBF83A" wp14:editId="5B86B274">
            <wp:extent cx="2305879" cy="2940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6).png"/>
                    <pic:cNvPicPr/>
                  </pic:nvPicPr>
                  <pic:blipFill rotWithShape="1">
                    <a:blip r:embed="rId20" cstate="print">
                      <a:extLst>
                        <a:ext uri="{28A0092B-C50C-407E-A947-70E740481C1C}">
                          <a14:useLocalDpi xmlns:a14="http://schemas.microsoft.com/office/drawing/2010/main" val="0"/>
                        </a:ext>
                      </a:extLst>
                    </a:blip>
                    <a:srcRect l="4648" t="23375" r="53204" b="60376"/>
                    <a:stretch/>
                  </pic:blipFill>
                  <pic:spPr bwMode="auto">
                    <a:xfrm>
                      <a:off x="0" y="0"/>
                      <a:ext cx="2322461" cy="296185"/>
                    </a:xfrm>
                    <a:prstGeom prst="rect">
                      <a:avLst/>
                    </a:prstGeom>
                    <a:ln>
                      <a:noFill/>
                    </a:ln>
                    <a:extLst>
                      <a:ext uri="{53640926-AAD7-44D8-BBD7-CCE9431645EC}">
                        <a14:shadowObscured xmlns:a14="http://schemas.microsoft.com/office/drawing/2010/main"/>
                      </a:ext>
                    </a:extLst>
                  </pic:spPr>
                </pic:pic>
              </a:graphicData>
            </a:graphic>
          </wp:inline>
        </w:drawing>
      </w:r>
    </w:p>
    <w:p w14:paraId="1E848152" w14:textId="237E836B" w:rsidR="00D53D5C" w:rsidRPr="00DA2B0A" w:rsidRDefault="00D53D5C" w:rsidP="00DA2B0A">
      <w:pPr>
        <w:ind w:firstLine="720"/>
        <w:jc w:val="both"/>
      </w:pPr>
      <w:r w:rsidRPr="00DA2B0A">
        <w:t>Hasil p</w:t>
      </w:r>
      <w:r w:rsidR="007F5CE1" w:rsidRPr="00DA2B0A">
        <w:t>e</w:t>
      </w:r>
      <w:r w:rsidR="007F5CE1" w:rsidRPr="00DA2B0A">
        <w:rPr>
          <w:color w:val="000000" w:themeColor="text1"/>
          <w:spacing w:val="-20"/>
          <w:w w:val="1"/>
        </w:rPr>
        <w:t>i</w:t>
      </w:r>
      <w:r w:rsidRPr="00DA2B0A">
        <w:t>ng</w:t>
      </w:r>
      <w:r w:rsidR="007F5CE1" w:rsidRPr="00DA2B0A">
        <w:t>u</w:t>
      </w:r>
      <w:r w:rsidR="007F5CE1" w:rsidRPr="00DA2B0A">
        <w:rPr>
          <w:color w:val="000000" w:themeColor="text1"/>
          <w:spacing w:val="-20"/>
          <w:w w:val="1"/>
        </w:rPr>
        <w:t>i</w:t>
      </w:r>
      <w:r w:rsidRPr="00DA2B0A">
        <w:t>jian hipot</w:t>
      </w:r>
      <w:r w:rsidR="007F5CE1" w:rsidRPr="00DA2B0A">
        <w:t>e</w:t>
      </w:r>
      <w:r w:rsidR="007F5CE1" w:rsidRPr="00DA2B0A">
        <w:rPr>
          <w:color w:val="000000" w:themeColor="text1"/>
          <w:spacing w:val="-20"/>
          <w:w w:val="1"/>
        </w:rPr>
        <w:t>i</w:t>
      </w:r>
      <w:r w:rsidRPr="00DA2B0A">
        <w:t>sis k</w:t>
      </w:r>
      <w:r w:rsidR="007F5CE1" w:rsidRPr="00DA2B0A">
        <w:t>e</w:t>
      </w:r>
      <w:r w:rsidR="007F5CE1" w:rsidRPr="00DA2B0A">
        <w:rPr>
          <w:color w:val="000000" w:themeColor="text1"/>
          <w:spacing w:val="-20"/>
          <w:w w:val="1"/>
        </w:rPr>
        <w:t>i</w:t>
      </w:r>
      <w:r w:rsidRPr="00DA2B0A">
        <w:t>d</w:t>
      </w:r>
      <w:r w:rsidR="007F5CE1" w:rsidRPr="00DA2B0A">
        <w:t>u</w:t>
      </w:r>
      <w:r w:rsidR="007F5CE1" w:rsidRPr="00DA2B0A">
        <w:rPr>
          <w:color w:val="000000" w:themeColor="text1"/>
          <w:spacing w:val="-20"/>
          <w:w w:val="1"/>
        </w:rPr>
        <w:t>i</w:t>
      </w:r>
      <w:r w:rsidRPr="00DA2B0A">
        <w:t>a (H2) m</w:t>
      </w:r>
      <w:r w:rsidR="007F5CE1" w:rsidRPr="00DA2B0A">
        <w:t>e</w:t>
      </w:r>
      <w:r w:rsidR="007F5CE1" w:rsidRPr="00DA2B0A">
        <w:rPr>
          <w:color w:val="000000" w:themeColor="text1"/>
          <w:spacing w:val="-20"/>
          <w:w w:val="1"/>
        </w:rPr>
        <w:t>i</w:t>
      </w:r>
      <w:r w:rsidRPr="00DA2B0A">
        <w:t>n</w:t>
      </w:r>
      <w:r w:rsidR="007F5CE1" w:rsidRPr="00DA2B0A">
        <w:t>u</w:t>
      </w:r>
      <w:r w:rsidR="007F5CE1" w:rsidRPr="00DA2B0A">
        <w:rPr>
          <w:color w:val="000000" w:themeColor="text1"/>
          <w:spacing w:val="-20"/>
          <w:w w:val="1"/>
        </w:rPr>
        <w:t>i</w:t>
      </w:r>
      <w:r w:rsidRPr="00DA2B0A">
        <w:t>nj</w:t>
      </w:r>
      <w:r w:rsidR="007F5CE1" w:rsidRPr="00DA2B0A">
        <w:t>u</w:t>
      </w:r>
      <w:r w:rsidR="007F5CE1" w:rsidRPr="00DA2B0A">
        <w:rPr>
          <w:color w:val="000000" w:themeColor="text1"/>
          <w:spacing w:val="-20"/>
          <w:w w:val="1"/>
        </w:rPr>
        <w:t>i</w:t>
      </w:r>
      <w:r w:rsidRPr="00DA2B0A">
        <w:t>kkan bahwa l</w:t>
      </w:r>
      <w:r w:rsidR="007F5CE1" w:rsidRPr="00DA2B0A">
        <w:t>e</w:t>
      </w:r>
      <w:r w:rsidR="007F5CE1" w:rsidRPr="00DA2B0A">
        <w:rPr>
          <w:color w:val="000000" w:themeColor="text1"/>
          <w:spacing w:val="-20"/>
          <w:w w:val="1"/>
        </w:rPr>
        <w:t>i</w:t>
      </w:r>
      <w:r w:rsidRPr="00DA2B0A">
        <w:t>v</w:t>
      </w:r>
      <w:r w:rsidR="007F5CE1" w:rsidRPr="00DA2B0A">
        <w:t>e</w:t>
      </w:r>
      <w:r w:rsidR="007F5CE1" w:rsidRPr="00DA2B0A">
        <w:rPr>
          <w:color w:val="000000" w:themeColor="text1"/>
          <w:spacing w:val="-20"/>
          <w:w w:val="1"/>
        </w:rPr>
        <w:t>i</w:t>
      </w:r>
      <w:r w:rsidRPr="00DA2B0A">
        <w:t>rag</w:t>
      </w:r>
      <w:r w:rsidR="007F5CE1" w:rsidRPr="00DA2B0A">
        <w:t>e</w:t>
      </w:r>
      <w:r w:rsidR="007F5CE1" w:rsidRPr="00DA2B0A">
        <w:rPr>
          <w:color w:val="000000" w:themeColor="text1"/>
          <w:spacing w:val="-20"/>
          <w:w w:val="1"/>
        </w:rPr>
        <w:t>i</w:t>
      </w:r>
      <w:r w:rsidRPr="00DA2B0A">
        <w:t xml:space="preserve"> tidak b</w:t>
      </w:r>
      <w:r w:rsidR="007F5CE1" w:rsidRPr="00DA2B0A">
        <w:t>e</w:t>
      </w:r>
      <w:r w:rsidR="007F5CE1" w:rsidRPr="00DA2B0A">
        <w:rPr>
          <w:color w:val="000000" w:themeColor="text1"/>
          <w:spacing w:val="-20"/>
          <w:w w:val="1"/>
        </w:rPr>
        <w:t>i</w:t>
      </w:r>
      <w:r w:rsidRPr="00DA2B0A">
        <w:t>r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signifikan t</w:t>
      </w:r>
      <w:r w:rsidR="007F5CE1" w:rsidRPr="00DA2B0A">
        <w:t>e</w:t>
      </w:r>
      <w:r w:rsidR="007F5CE1" w:rsidRPr="00DA2B0A">
        <w:rPr>
          <w:color w:val="000000" w:themeColor="text1"/>
          <w:spacing w:val="-20"/>
          <w:w w:val="1"/>
        </w:rPr>
        <w:t>i</w:t>
      </w:r>
      <w:r w:rsidRPr="00DA2B0A">
        <w:t>rhadap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Nilai ko</w:t>
      </w:r>
      <w:r w:rsidR="007F5CE1" w:rsidRPr="00DA2B0A">
        <w:t>e</w:t>
      </w:r>
      <w:r w:rsidR="007F5CE1" w:rsidRPr="00DA2B0A">
        <w:rPr>
          <w:color w:val="000000" w:themeColor="text1"/>
          <w:spacing w:val="-20"/>
          <w:w w:val="1"/>
        </w:rPr>
        <w:t>i</w:t>
      </w:r>
      <w:r w:rsidRPr="00DA2B0A">
        <w:t>fisi</w:t>
      </w:r>
      <w:r w:rsidR="007F5CE1" w:rsidRPr="00DA2B0A">
        <w:t>e</w:t>
      </w:r>
      <w:r w:rsidR="007F5CE1" w:rsidRPr="00DA2B0A">
        <w:rPr>
          <w:color w:val="000000" w:themeColor="text1"/>
          <w:spacing w:val="-20"/>
          <w:w w:val="1"/>
        </w:rPr>
        <w:t>i</w:t>
      </w:r>
      <w:r w:rsidRPr="00DA2B0A">
        <w:t>n r</w:t>
      </w:r>
      <w:r w:rsidR="007F5CE1" w:rsidRPr="00DA2B0A">
        <w:t>e</w:t>
      </w:r>
      <w:r w:rsidR="007F5CE1" w:rsidRPr="00DA2B0A">
        <w:rPr>
          <w:color w:val="000000" w:themeColor="text1"/>
          <w:spacing w:val="-20"/>
          <w:w w:val="1"/>
        </w:rPr>
        <w:t>i</w:t>
      </w:r>
      <w:r w:rsidRPr="00DA2B0A">
        <w:t>gr</w:t>
      </w:r>
      <w:r w:rsidR="007F5CE1" w:rsidRPr="00DA2B0A">
        <w:t>e</w:t>
      </w:r>
      <w:r w:rsidR="007F5CE1" w:rsidRPr="00DA2B0A">
        <w:rPr>
          <w:color w:val="000000" w:themeColor="text1"/>
          <w:spacing w:val="-20"/>
          <w:w w:val="1"/>
        </w:rPr>
        <w:t>i</w:t>
      </w:r>
      <w:r w:rsidRPr="00DA2B0A">
        <w:t>si l</w:t>
      </w:r>
      <w:r w:rsidR="007F5CE1" w:rsidRPr="00DA2B0A">
        <w:t>e</w:t>
      </w:r>
      <w:r w:rsidR="007F5CE1" w:rsidRPr="00DA2B0A">
        <w:rPr>
          <w:color w:val="000000" w:themeColor="text1"/>
          <w:spacing w:val="-20"/>
          <w:w w:val="1"/>
        </w:rPr>
        <w:t>i</w:t>
      </w:r>
      <w:r w:rsidRPr="00DA2B0A">
        <w:t>v</w:t>
      </w:r>
      <w:r w:rsidR="007F5CE1" w:rsidRPr="00DA2B0A">
        <w:t>e</w:t>
      </w:r>
      <w:r w:rsidR="007F5CE1" w:rsidRPr="00DA2B0A">
        <w:rPr>
          <w:color w:val="000000" w:themeColor="text1"/>
          <w:spacing w:val="-20"/>
          <w:w w:val="1"/>
        </w:rPr>
        <w:t>i</w:t>
      </w:r>
      <w:r w:rsidRPr="00DA2B0A">
        <w:t>rag</w:t>
      </w:r>
      <w:r w:rsidR="007F5CE1" w:rsidRPr="00DA2B0A">
        <w:t>e</w:t>
      </w:r>
      <w:r w:rsidR="007F5CE1" w:rsidRPr="00DA2B0A">
        <w:rPr>
          <w:color w:val="000000" w:themeColor="text1"/>
          <w:spacing w:val="-20"/>
          <w:w w:val="1"/>
        </w:rPr>
        <w:t>i</w:t>
      </w:r>
      <w:r w:rsidRPr="00DA2B0A">
        <w:t xml:space="preserve"> adalah 0,025 dan b</w:t>
      </w:r>
      <w:r w:rsidR="007F5CE1" w:rsidRPr="00DA2B0A">
        <w:t>e</w:t>
      </w:r>
      <w:r w:rsidR="007F5CE1" w:rsidRPr="00DA2B0A">
        <w:rPr>
          <w:color w:val="000000" w:themeColor="text1"/>
          <w:spacing w:val="-20"/>
          <w:w w:val="1"/>
        </w:rPr>
        <w:t>i</w:t>
      </w:r>
      <w:r w:rsidRPr="00DA2B0A">
        <w:t>rtanda n</w:t>
      </w:r>
      <w:r w:rsidR="007F5CE1" w:rsidRPr="00DA2B0A">
        <w:t>e</w:t>
      </w:r>
      <w:r w:rsidR="007F5CE1" w:rsidRPr="00DA2B0A">
        <w:rPr>
          <w:color w:val="000000" w:themeColor="text1"/>
          <w:spacing w:val="-20"/>
          <w:w w:val="1"/>
        </w:rPr>
        <w:t>i</w:t>
      </w:r>
      <w:r w:rsidRPr="00DA2B0A">
        <w:t>gatif. Artinya bahwa s</w:t>
      </w:r>
      <w:r w:rsidR="007F5CE1" w:rsidRPr="00DA2B0A">
        <w:t>e</w:t>
      </w:r>
      <w:r w:rsidR="007F5CE1" w:rsidRPr="00DA2B0A">
        <w:rPr>
          <w:color w:val="000000" w:themeColor="text1"/>
          <w:spacing w:val="-20"/>
          <w:w w:val="1"/>
        </w:rPr>
        <w:t>i</w:t>
      </w:r>
      <w:r w:rsidRPr="00DA2B0A">
        <w:t>tiap p</w:t>
      </w:r>
      <w:r w:rsidR="007F5CE1" w:rsidRPr="00DA2B0A">
        <w:t>e</w:t>
      </w:r>
      <w:r w:rsidR="007F5CE1" w:rsidRPr="00DA2B0A">
        <w:rPr>
          <w:color w:val="000000" w:themeColor="text1"/>
          <w:spacing w:val="-20"/>
          <w:w w:val="1"/>
        </w:rPr>
        <w:t>i</w:t>
      </w:r>
      <w:r w:rsidRPr="00DA2B0A">
        <w:t>ningkatan sat</w:t>
      </w:r>
      <w:r w:rsidR="007F5CE1" w:rsidRPr="00DA2B0A">
        <w:t>u</w:t>
      </w:r>
      <w:r w:rsidR="007F5CE1" w:rsidRPr="00DA2B0A">
        <w:rPr>
          <w:color w:val="000000" w:themeColor="text1"/>
          <w:spacing w:val="-20"/>
          <w:w w:val="1"/>
        </w:rPr>
        <w:t>i</w:t>
      </w:r>
      <w:r w:rsidRPr="00DA2B0A">
        <w:t xml:space="preserve"> sat</w:t>
      </w:r>
      <w:r w:rsidR="007F5CE1" w:rsidRPr="00DA2B0A">
        <w:t>u</w:t>
      </w:r>
      <w:r w:rsidR="007F5CE1" w:rsidRPr="00DA2B0A">
        <w:rPr>
          <w:color w:val="000000" w:themeColor="text1"/>
          <w:spacing w:val="-20"/>
          <w:w w:val="1"/>
        </w:rPr>
        <w:t>i</w:t>
      </w:r>
      <w:r w:rsidRPr="00DA2B0A">
        <w:t>an pada variab</w:t>
      </w:r>
      <w:r w:rsidR="007F5CE1" w:rsidRPr="00DA2B0A">
        <w:t>e</w:t>
      </w:r>
      <w:r w:rsidR="007F5CE1" w:rsidRPr="00DA2B0A">
        <w:rPr>
          <w:color w:val="000000" w:themeColor="text1"/>
          <w:spacing w:val="-20"/>
          <w:w w:val="1"/>
        </w:rPr>
        <w:t>i</w:t>
      </w:r>
      <w:r w:rsidRPr="00DA2B0A">
        <w:t>l l</w:t>
      </w:r>
      <w:r w:rsidR="007F5CE1" w:rsidRPr="00DA2B0A">
        <w:t>e</w:t>
      </w:r>
      <w:r w:rsidR="007F5CE1" w:rsidRPr="00DA2B0A">
        <w:rPr>
          <w:color w:val="000000" w:themeColor="text1"/>
          <w:spacing w:val="-20"/>
          <w:w w:val="1"/>
        </w:rPr>
        <w:t>i</w:t>
      </w:r>
      <w:r w:rsidRPr="00DA2B0A">
        <w:t>v</w:t>
      </w:r>
      <w:r w:rsidR="007F5CE1" w:rsidRPr="00DA2B0A">
        <w:t>e</w:t>
      </w:r>
      <w:r w:rsidR="007F5CE1" w:rsidRPr="00DA2B0A">
        <w:rPr>
          <w:color w:val="000000" w:themeColor="text1"/>
          <w:spacing w:val="-20"/>
          <w:w w:val="1"/>
        </w:rPr>
        <w:t>i</w:t>
      </w:r>
      <w:r w:rsidRPr="00DA2B0A">
        <w:t>rag</w:t>
      </w:r>
      <w:r w:rsidR="007F5CE1" w:rsidRPr="00DA2B0A">
        <w:t>e</w:t>
      </w:r>
      <w:r w:rsidR="007F5CE1" w:rsidRPr="00DA2B0A">
        <w:rPr>
          <w:color w:val="000000" w:themeColor="text1"/>
          <w:spacing w:val="-20"/>
          <w:w w:val="1"/>
        </w:rPr>
        <w:t>i</w:t>
      </w:r>
      <w:r w:rsidRPr="00DA2B0A">
        <w:t xml:space="preserve"> d</w:t>
      </w:r>
      <w:r w:rsidR="007F5CE1" w:rsidRPr="00DA2B0A">
        <w:t>e</w:t>
      </w:r>
      <w:r w:rsidR="007F5CE1" w:rsidRPr="00DA2B0A">
        <w:rPr>
          <w:color w:val="000000" w:themeColor="text1"/>
          <w:spacing w:val="-20"/>
          <w:w w:val="1"/>
        </w:rPr>
        <w:t>i</w:t>
      </w:r>
      <w:r w:rsidRPr="00DA2B0A">
        <w:t>ngan as</w:t>
      </w:r>
      <w:r w:rsidR="007F5CE1" w:rsidRPr="00DA2B0A">
        <w:t>u</w:t>
      </w:r>
      <w:r w:rsidR="007F5CE1" w:rsidRPr="00DA2B0A">
        <w:rPr>
          <w:color w:val="000000" w:themeColor="text1"/>
          <w:spacing w:val="-20"/>
          <w:w w:val="1"/>
        </w:rPr>
        <w:t>i</w:t>
      </w:r>
      <w:r w:rsidRPr="00DA2B0A">
        <w:t>msi variab</w:t>
      </w:r>
      <w:r w:rsidR="007F5CE1" w:rsidRPr="00DA2B0A">
        <w:t>e</w:t>
      </w:r>
      <w:r w:rsidR="007F5CE1" w:rsidRPr="00DA2B0A">
        <w:rPr>
          <w:color w:val="000000" w:themeColor="text1"/>
          <w:spacing w:val="-20"/>
          <w:w w:val="1"/>
        </w:rPr>
        <w:t>i</w:t>
      </w:r>
      <w:r w:rsidRPr="00DA2B0A">
        <w:t>l ind</w:t>
      </w:r>
      <w:r w:rsidR="007F5CE1" w:rsidRPr="00DA2B0A">
        <w:t>e</w:t>
      </w:r>
      <w:r w:rsidR="007F5CE1" w:rsidRPr="00DA2B0A">
        <w:rPr>
          <w:color w:val="000000" w:themeColor="text1"/>
          <w:spacing w:val="-20"/>
          <w:w w:val="1"/>
        </w:rPr>
        <w:t>i</w:t>
      </w:r>
      <w:r w:rsidRPr="00DA2B0A">
        <w:t>p</w:t>
      </w:r>
      <w:r w:rsidR="007F5CE1" w:rsidRPr="00DA2B0A">
        <w:t>e</w:t>
      </w:r>
      <w:r w:rsidR="007F5CE1" w:rsidRPr="00DA2B0A">
        <w:rPr>
          <w:color w:val="000000" w:themeColor="text1"/>
          <w:spacing w:val="-20"/>
          <w:w w:val="1"/>
        </w:rPr>
        <w:t>i</w:t>
      </w:r>
      <w:r w:rsidRPr="00DA2B0A">
        <w:t>nd</w:t>
      </w:r>
      <w:r w:rsidR="007F5CE1" w:rsidRPr="00DA2B0A">
        <w:t>e</w:t>
      </w:r>
      <w:r w:rsidR="007F5CE1" w:rsidRPr="00DA2B0A">
        <w:rPr>
          <w:color w:val="000000" w:themeColor="text1"/>
          <w:spacing w:val="-20"/>
          <w:w w:val="1"/>
        </w:rPr>
        <w:t>i</w:t>
      </w:r>
      <w:r w:rsidRPr="00DA2B0A">
        <w:t>n lainnya t</w:t>
      </w:r>
      <w:r w:rsidR="007F5CE1" w:rsidRPr="00DA2B0A">
        <w:t>e</w:t>
      </w:r>
      <w:r w:rsidR="007F5CE1" w:rsidRPr="00DA2B0A">
        <w:rPr>
          <w:color w:val="000000" w:themeColor="text1"/>
          <w:spacing w:val="-20"/>
          <w:w w:val="1"/>
        </w:rPr>
        <w:t>i</w:t>
      </w:r>
      <w:r w:rsidRPr="00DA2B0A">
        <w:t>tap, maka akan m</w:t>
      </w:r>
      <w:r w:rsidR="007F5CE1" w:rsidRPr="00DA2B0A">
        <w:t>e</w:t>
      </w:r>
      <w:r w:rsidR="007F5CE1" w:rsidRPr="00DA2B0A">
        <w:rPr>
          <w:color w:val="000000" w:themeColor="text1"/>
          <w:spacing w:val="-20"/>
          <w:w w:val="1"/>
        </w:rPr>
        <w:t>i</w:t>
      </w:r>
      <w:r w:rsidRPr="00DA2B0A">
        <w:t>n</w:t>
      </w:r>
      <w:r w:rsidR="007F5CE1" w:rsidRPr="00DA2B0A">
        <w:t>u</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nkan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s</w:t>
      </w:r>
      <w:r w:rsidR="007F5CE1" w:rsidRPr="00DA2B0A">
        <w:t>e</w:t>
      </w:r>
      <w:r w:rsidR="007F5CE1" w:rsidRPr="00DA2B0A">
        <w:rPr>
          <w:color w:val="000000" w:themeColor="text1"/>
          <w:spacing w:val="-20"/>
          <w:w w:val="1"/>
        </w:rPr>
        <w:t>i</w:t>
      </w:r>
      <w:r w:rsidRPr="00DA2B0A">
        <w:t>b</w:t>
      </w:r>
      <w:r w:rsidR="007F5CE1" w:rsidRPr="00DA2B0A">
        <w:t>e</w:t>
      </w:r>
      <w:r w:rsidR="007F5CE1" w:rsidRPr="00DA2B0A">
        <w:rPr>
          <w:color w:val="000000" w:themeColor="text1"/>
          <w:spacing w:val="-20"/>
          <w:w w:val="1"/>
        </w:rPr>
        <w:t>i</w:t>
      </w:r>
      <w:r w:rsidRPr="00DA2B0A">
        <w:t>sar 0,025. Nilai ko</w:t>
      </w:r>
      <w:r w:rsidR="007F5CE1" w:rsidRPr="00DA2B0A">
        <w:t>e</w:t>
      </w:r>
      <w:r w:rsidR="007F5CE1" w:rsidRPr="00DA2B0A">
        <w:rPr>
          <w:color w:val="000000" w:themeColor="text1"/>
          <w:spacing w:val="-20"/>
          <w:w w:val="1"/>
        </w:rPr>
        <w:t>i</w:t>
      </w:r>
      <w:r w:rsidRPr="00DA2B0A">
        <w:t>fisi</w:t>
      </w:r>
      <w:r w:rsidR="007F5CE1" w:rsidRPr="00DA2B0A">
        <w:t>e</w:t>
      </w:r>
      <w:r w:rsidR="007F5CE1" w:rsidRPr="00DA2B0A">
        <w:rPr>
          <w:color w:val="000000" w:themeColor="text1"/>
          <w:spacing w:val="-20"/>
          <w:w w:val="1"/>
        </w:rPr>
        <w:t>i</w:t>
      </w:r>
      <w:r w:rsidRPr="00DA2B0A">
        <w:t>n signifikansi variab</w:t>
      </w:r>
      <w:r w:rsidR="007F5CE1" w:rsidRPr="00DA2B0A">
        <w:t>e</w:t>
      </w:r>
      <w:r w:rsidR="007F5CE1" w:rsidRPr="00DA2B0A">
        <w:rPr>
          <w:color w:val="000000" w:themeColor="text1"/>
          <w:spacing w:val="-20"/>
          <w:w w:val="1"/>
        </w:rPr>
        <w:t>i</w:t>
      </w:r>
      <w:r w:rsidRPr="00DA2B0A">
        <w:t>l l</w:t>
      </w:r>
      <w:r w:rsidR="007F5CE1" w:rsidRPr="00DA2B0A">
        <w:t>e</w:t>
      </w:r>
      <w:r w:rsidR="007F5CE1" w:rsidRPr="00DA2B0A">
        <w:rPr>
          <w:color w:val="000000" w:themeColor="text1"/>
          <w:spacing w:val="-20"/>
          <w:w w:val="1"/>
        </w:rPr>
        <w:t>i</w:t>
      </w:r>
      <w:r w:rsidRPr="00DA2B0A">
        <w:t>v</w:t>
      </w:r>
      <w:r w:rsidR="007F5CE1" w:rsidRPr="00DA2B0A">
        <w:t>e</w:t>
      </w:r>
      <w:r w:rsidR="007F5CE1" w:rsidRPr="00DA2B0A">
        <w:rPr>
          <w:color w:val="000000" w:themeColor="text1"/>
          <w:spacing w:val="-20"/>
          <w:w w:val="1"/>
        </w:rPr>
        <w:t>i</w:t>
      </w:r>
      <w:r w:rsidRPr="00DA2B0A">
        <w:t>rag</w:t>
      </w:r>
      <w:r w:rsidR="007F5CE1" w:rsidRPr="00DA2B0A">
        <w:t>e</w:t>
      </w:r>
      <w:r w:rsidR="007F5CE1" w:rsidRPr="00DA2B0A">
        <w:rPr>
          <w:color w:val="000000" w:themeColor="text1"/>
          <w:spacing w:val="-20"/>
          <w:w w:val="1"/>
        </w:rPr>
        <w:t>i</w:t>
      </w:r>
      <w:r w:rsidRPr="00DA2B0A">
        <w:t xml:space="preserve"> s</w:t>
      </w:r>
      <w:r w:rsidR="007F5CE1" w:rsidRPr="00DA2B0A">
        <w:t>e</w:t>
      </w:r>
      <w:r w:rsidR="007F5CE1" w:rsidRPr="00DA2B0A">
        <w:rPr>
          <w:color w:val="000000" w:themeColor="text1"/>
          <w:spacing w:val="-20"/>
          <w:w w:val="1"/>
        </w:rPr>
        <w:t>i</w:t>
      </w:r>
      <w:r w:rsidRPr="00DA2B0A">
        <w:t>b</w:t>
      </w:r>
      <w:r w:rsidR="007F5CE1" w:rsidRPr="00DA2B0A">
        <w:t>e</w:t>
      </w:r>
      <w:r w:rsidR="007F5CE1" w:rsidRPr="00DA2B0A">
        <w:rPr>
          <w:color w:val="000000" w:themeColor="text1"/>
          <w:spacing w:val="-20"/>
          <w:w w:val="1"/>
        </w:rPr>
        <w:t>i</w:t>
      </w:r>
      <w:r w:rsidRPr="00DA2B0A">
        <w:t>sar 0,053 dimana nilai t</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b</w:t>
      </w:r>
      <w:r w:rsidR="007F5CE1" w:rsidRPr="00DA2B0A">
        <w:t>u</w:t>
      </w:r>
      <w:r w:rsidR="007F5CE1" w:rsidRPr="00DA2B0A">
        <w:rPr>
          <w:color w:val="000000" w:themeColor="text1"/>
          <w:spacing w:val="-20"/>
          <w:w w:val="1"/>
        </w:rPr>
        <w:t>i</w:t>
      </w:r>
      <w:r w:rsidRPr="00DA2B0A">
        <w:t>t l</w:t>
      </w:r>
      <w:r w:rsidR="007F5CE1" w:rsidRPr="00DA2B0A">
        <w:t>e</w:t>
      </w:r>
      <w:r w:rsidR="007F5CE1" w:rsidRPr="00DA2B0A">
        <w:rPr>
          <w:color w:val="000000" w:themeColor="text1"/>
          <w:spacing w:val="-20"/>
          <w:w w:val="1"/>
        </w:rPr>
        <w:t>i</w:t>
      </w:r>
      <w:r w:rsidRPr="00DA2B0A">
        <w:t>bih b</w:t>
      </w:r>
      <w:r w:rsidR="007F5CE1" w:rsidRPr="00DA2B0A">
        <w:t>e</w:t>
      </w:r>
      <w:r w:rsidR="007F5CE1" w:rsidRPr="00DA2B0A">
        <w:rPr>
          <w:color w:val="000000" w:themeColor="text1"/>
          <w:spacing w:val="-20"/>
          <w:w w:val="1"/>
        </w:rPr>
        <w:t>i</w:t>
      </w:r>
      <w:r w:rsidRPr="00DA2B0A">
        <w:t>sar dari 0,05 s</w:t>
      </w:r>
      <w:r w:rsidR="007F5CE1" w:rsidRPr="00DA2B0A">
        <w:t>e</w:t>
      </w:r>
      <w:r w:rsidR="007F5CE1" w:rsidRPr="00DA2B0A">
        <w:rPr>
          <w:color w:val="000000" w:themeColor="text1"/>
          <w:spacing w:val="-20"/>
          <w:w w:val="1"/>
        </w:rPr>
        <w:t>i</w:t>
      </w:r>
      <w:r w:rsidRPr="00DA2B0A">
        <w:t>hingga hasil t</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b</w:t>
      </w:r>
      <w:r w:rsidR="007F5CE1" w:rsidRPr="00DA2B0A">
        <w:t>u</w:t>
      </w:r>
      <w:r w:rsidR="007F5CE1" w:rsidRPr="00DA2B0A">
        <w:rPr>
          <w:color w:val="000000" w:themeColor="text1"/>
          <w:spacing w:val="-20"/>
          <w:w w:val="1"/>
        </w:rPr>
        <w:t>i</w:t>
      </w:r>
      <w:r w:rsidRPr="00DA2B0A">
        <w:t>t m</w:t>
      </w:r>
      <w:r w:rsidR="007F5CE1" w:rsidRPr="00DA2B0A">
        <w:t>e</w:t>
      </w:r>
      <w:r w:rsidR="007F5CE1" w:rsidRPr="00DA2B0A">
        <w:rPr>
          <w:color w:val="000000" w:themeColor="text1"/>
          <w:spacing w:val="-20"/>
          <w:w w:val="1"/>
        </w:rPr>
        <w:t>i</w:t>
      </w:r>
      <w:r w:rsidRPr="00DA2B0A">
        <w:t>nd</w:t>
      </w:r>
      <w:r w:rsidR="007F5CE1" w:rsidRPr="00DA2B0A">
        <w:t>u</w:t>
      </w:r>
      <w:r w:rsidR="007F5CE1" w:rsidRPr="00DA2B0A">
        <w:rPr>
          <w:color w:val="000000" w:themeColor="text1"/>
          <w:spacing w:val="-20"/>
          <w:w w:val="1"/>
        </w:rPr>
        <w:t>i</w:t>
      </w:r>
      <w:r w:rsidRPr="00DA2B0A">
        <w:t>k</w:t>
      </w:r>
      <w:r w:rsidR="007F5CE1" w:rsidRPr="00DA2B0A">
        <w:t>u</w:t>
      </w:r>
      <w:r w:rsidR="007F5CE1" w:rsidRPr="00DA2B0A">
        <w:rPr>
          <w:color w:val="000000" w:themeColor="text1"/>
          <w:spacing w:val="-20"/>
          <w:w w:val="1"/>
        </w:rPr>
        <w:t>i</w:t>
      </w:r>
      <w:r w:rsidRPr="00DA2B0A">
        <w:t>ng hipot</w:t>
      </w:r>
      <w:r w:rsidR="007F5CE1" w:rsidRPr="00DA2B0A">
        <w:t>e</w:t>
      </w:r>
      <w:r w:rsidR="007F5CE1" w:rsidRPr="00DA2B0A">
        <w:rPr>
          <w:color w:val="000000" w:themeColor="text1"/>
          <w:spacing w:val="-20"/>
          <w:w w:val="1"/>
        </w:rPr>
        <w:t>i</w:t>
      </w:r>
      <w:r w:rsidRPr="00DA2B0A">
        <w:t>sis yang diaj</w:t>
      </w:r>
      <w:r w:rsidR="007F5CE1" w:rsidRPr="00DA2B0A">
        <w:t>u</w:t>
      </w:r>
      <w:r w:rsidR="007F5CE1" w:rsidRPr="00DA2B0A">
        <w:rPr>
          <w:color w:val="000000" w:themeColor="text1"/>
          <w:spacing w:val="-20"/>
          <w:w w:val="1"/>
        </w:rPr>
        <w:t>i</w:t>
      </w:r>
      <w:r w:rsidRPr="00DA2B0A">
        <w:t>kan yait</w:t>
      </w:r>
      <w:r w:rsidR="007F5CE1" w:rsidRPr="00DA2B0A">
        <w:t>u</w:t>
      </w:r>
      <w:r w:rsidR="007F5CE1" w:rsidRPr="00DA2B0A">
        <w:rPr>
          <w:color w:val="000000" w:themeColor="text1"/>
          <w:spacing w:val="-20"/>
          <w:w w:val="1"/>
        </w:rPr>
        <w:t>i</w:t>
      </w:r>
      <w:r w:rsidRPr="00DA2B0A">
        <w:t xml:space="preserve"> (H2) ditolak.</w:t>
      </w:r>
    </w:p>
    <w:p w14:paraId="07C7F1F0" w14:textId="77777777" w:rsidR="00D53D5C" w:rsidRPr="00DA2B0A" w:rsidRDefault="00D53D5C" w:rsidP="00DA2B0A">
      <w:pPr>
        <w:pStyle w:val="Heading3"/>
        <w:spacing w:before="0" w:beforeAutospacing="0" w:after="0" w:afterAutospacing="0"/>
        <w:ind w:hanging="540"/>
        <w:jc w:val="both"/>
        <w:rPr>
          <w:b w:val="0"/>
          <w:bCs w:val="0"/>
          <w:sz w:val="24"/>
          <w:szCs w:val="24"/>
          <w:lang w:val="id-ID"/>
        </w:rPr>
      </w:pPr>
      <w:bookmarkStart w:id="37" w:name="_Toc171224211"/>
    </w:p>
    <w:p w14:paraId="1C994899" w14:textId="05DC76A3" w:rsidR="00D53D5C" w:rsidRPr="00DA2B0A" w:rsidRDefault="00D53D5C" w:rsidP="00DA2B0A">
      <w:pPr>
        <w:pStyle w:val="Heading3"/>
        <w:spacing w:before="0" w:beforeAutospacing="0" w:after="0" w:afterAutospacing="0"/>
        <w:ind w:hanging="709"/>
        <w:jc w:val="both"/>
        <w:rPr>
          <w:bCs w:val="0"/>
          <w:sz w:val="24"/>
          <w:szCs w:val="24"/>
        </w:rPr>
      </w:pPr>
      <w:r w:rsidRPr="00DA2B0A">
        <w:rPr>
          <w:bCs w:val="0"/>
          <w:sz w:val="24"/>
          <w:szCs w:val="24"/>
          <w:lang w:val="id-ID"/>
        </w:rPr>
        <w:t>4.7</w:t>
      </w:r>
      <w:r w:rsidRPr="00DA2B0A">
        <w:rPr>
          <w:bCs w:val="0"/>
          <w:sz w:val="24"/>
          <w:szCs w:val="24"/>
          <w:lang w:val="id-ID"/>
        </w:rPr>
        <w:tab/>
      </w:r>
      <w:r w:rsidRPr="00DA2B0A">
        <w:rPr>
          <w:bCs w:val="0"/>
          <w:sz w:val="24"/>
          <w:szCs w:val="24"/>
        </w:rPr>
        <w:t xml:space="preserve">Pengaruh </w:t>
      </w:r>
      <w:r w:rsidR="0075200D" w:rsidRPr="00DA2B0A">
        <w:rPr>
          <w:bCs w:val="0"/>
          <w:sz w:val="24"/>
          <w:szCs w:val="24"/>
        </w:rPr>
        <w:t xml:space="preserve">Intensitas Aset Tetap </w:t>
      </w:r>
      <w:r w:rsidRPr="00DA2B0A">
        <w:rPr>
          <w:bCs w:val="0"/>
          <w:sz w:val="24"/>
          <w:szCs w:val="24"/>
        </w:rPr>
        <w:t xml:space="preserve">Terhadap </w:t>
      </w:r>
      <w:bookmarkEnd w:id="37"/>
      <w:r w:rsidR="0075200D" w:rsidRPr="00DA2B0A">
        <w:rPr>
          <w:bCs w:val="0"/>
          <w:sz w:val="24"/>
          <w:szCs w:val="24"/>
        </w:rPr>
        <w:t>Manajemen Pajak</w:t>
      </w:r>
    </w:p>
    <w:p w14:paraId="7A6E470A" w14:textId="1BA1D62D" w:rsidR="00D53D5C" w:rsidRPr="00DA2B0A" w:rsidRDefault="00D53D5C" w:rsidP="00E60988">
      <w:pPr>
        <w:jc w:val="both"/>
      </w:pPr>
      <w:r w:rsidRPr="00DA2B0A">
        <w:rPr>
          <w:noProof/>
          <w:lang w:val="id-ID" w:eastAsia="id-ID"/>
        </w:rPr>
        <w:drawing>
          <wp:inline distT="0" distB="0" distL="0" distR="0" wp14:anchorId="2AA245B4" wp14:editId="393906DF">
            <wp:extent cx="2305050" cy="356630"/>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7).png"/>
                    <pic:cNvPicPr/>
                  </pic:nvPicPr>
                  <pic:blipFill rotWithShape="1">
                    <a:blip r:embed="rId21">
                      <a:extLst>
                        <a:ext uri="{28A0092B-C50C-407E-A947-70E740481C1C}">
                          <a14:useLocalDpi xmlns:a14="http://schemas.microsoft.com/office/drawing/2010/main" val="0"/>
                        </a:ext>
                      </a:extLst>
                    </a:blip>
                    <a:srcRect l="5128" t="22235" r="54327" b="60661"/>
                    <a:stretch/>
                  </pic:blipFill>
                  <pic:spPr bwMode="auto">
                    <a:xfrm>
                      <a:off x="0" y="0"/>
                      <a:ext cx="2310561" cy="357483"/>
                    </a:xfrm>
                    <a:prstGeom prst="rect">
                      <a:avLst/>
                    </a:prstGeom>
                    <a:ln>
                      <a:noFill/>
                    </a:ln>
                    <a:extLst>
                      <a:ext uri="{53640926-AAD7-44D8-BBD7-CCE9431645EC}">
                        <a14:shadowObscured xmlns:a14="http://schemas.microsoft.com/office/drawing/2010/main"/>
                      </a:ext>
                    </a:extLst>
                  </pic:spPr>
                </pic:pic>
              </a:graphicData>
            </a:graphic>
          </wp:inline>
        </w:drawing>
      </w:r>
    </w:p>
    <w:p w14:paraId="14935548" w14:textId="518B1E44" w:rsidR="00D53D5C" w:rsidRPr="00DA2B0A" w:rsidRDefault="00D53D5C" w:rsidP="00DA2B0A">
      <w:pPr>
        <w:ind w:firstLine="720"/>
        <w:jc w:val="both"/>
      </w:pPr>
      <w:r w:rsidRPr="00DA2B0A">
        <w:t>Hasil p</w:t>
      </w:r>
      <w:r w:rsidR="007F5CE1" w:rsidRPr="00DA2B0A">
        <w:t>e</w:t>
      </w:r>
      <w:r w:rsidR="007F5CE1" w:rsidRPr="00DA2B0A">
        <w:rPr>
          <w:color w:val="000000" w:themeColor="text1"/>
          <w:spacing w:val="-20"/>
          <w:w w:val="1"/>
        </w:rPr>
        <w:t>i</w:t>
      </w:r>
      <w:r w:rsidRPr="00DA2B0A">
        <w:t>ng</w:t>
      </w:r>
      <w:r w:rsidR="007F5CE1" w:rsidRPr="00DA2B0A">
        <w:t>u</w:t>
      </w:r>
      <w:r w:rsidR="007F5CE1" w:rsidRPr="00DA2B0A">
        <w:rPr>
          <w:color w:val="000000" w:themeColor="text1"/>
          <w:spacing w:val="-20"/>
          <w:w w:val="1"/>
        </w:rPr>
        <w:t>i</w:t>
      </w:r>
      <w:r w:rsidRPr="00DA2B0A">
        <w:t>jian hipot</w:t>
      </w:r>
      <w:r w:rsidR="007F5CE1" w:rsidRPr="00DA2B0A">
        <w:t>e</w:t>
      </w:r>
      <w:r w:rsidR="007F5CE1" w:rsidRPr="00DA2B0A">
        <w:rPr>
          <w:color w:val="000000" w:themeColor="text1"/>
          <w:spacing w:val="-20"/>
          <w:w w:val="1"/>
        </w:rPr>
        <w:t>i</w:t>
      </w:r>
      <w:r w:rsidRPr="00DA2B0A">
        <w:t>sis k</w:t>
      </w:r>
      <w:r w:rsidR="007F5CE1" w:rsidRPr="00DA2B0A">
        <w:t>e</w:t>
      </w:r>
      <w:r w:rsidR="007F5CE1" w:rsidRPr="00DA2B0A">
        <w:rPr>
          <w:color w:val="000000" w:themeColor="text1"/>
          <w:spacing w:val="-20"/>
          <w:w w:val="1"/>
        </w:rPr>
        <w:t>i</w:t>
      </w:r>
      <w:r w:rsidRPr="00DA2B0A">
        <w:t>tiga (H3) m</w:t>
      </w:r>
      <w:r w:rsidR="007F5CE1" w:rsidRPr="00DA2B0A">
        <w:t>e</w:t>
      </w:r>
      <w:r w:rsidR="007F5CE1" w:rsidRPr="00DA2B0A">
        <w:rPr>
          <w:color w:val="000000" w:themeColor="text1"/>
          <w:spacing w:val="-20"/>
          <w:w w:val="1"/>
        </w:rPr>
        <w:t>i</w:t>
      </w:r>
      <w:r w:rsidRPr="00DA2B0A">
        <w:t>n</w:t>
      </w:r>
      <w:r w:rsidR="007F5CE1" w:rsidRPr="00DA2B0A">
        <w:t>u</w:t>
      </w:r>
      <w:r w:rsidR="007F5CE1" w:rsidRPr="00DA2B0A">
        <w:rPr>
          <w:color w:val="000000" w:themeColor="text1"/>
          <w:spacing w:val="-20"/>
          <w:w w:val="1"/>
        </w:rPr>
        <w:t>i</w:t>
      </w:r>
      <w:r w:rsidRPr="00DA2B0A">
        <w:t>nj</w:t>
      </w:r>
      <w:r w:rsidR="007F5CE1" w:rsidRPr="00DA2B0A">
        <w:t>u</w:t>
      </w:r>
      <w:r w:rsidR="007F5CE1" w:rsidRPr="00DA2B0A">
        <w:rPr>
          <w:color w:val="000000" w:themeColor="text1"/>
          <w:spacing w:val="-20"/>
          <w:w w:val="1"/>
        </w:rPr>
        <w:t>i</w:t>
      </w:r>
      <w:r w:rsidRPr="00DA2B0A">
        <w:t>kkan bahwa int</w:t>
      </w:r>
      <w:r w:rsidR="007F5CE1" w:rsidRPr="00DA2B0A">
        <w:t>e</w:t>
      </w:r>
      <w:r w:rsidR="007F5CE1" w:rsidRPr="00DA2B0A">
        <w:rPr>
          <w:color w:val="000000" w:themeColor="text1"/>
          <w:spacing w:val="-20"/>
          <w:w w:val="1"/>
        </w:rPr>
        <w:t>i</w:t>
      </w:r>
      <w:r w:rsidRPr="00DA2B0A">
        <w:t>nsitas ass</w:t>
      </w:r>
      <w:r w:rsidR="007F5CE1" w:rsidRPr="00DA2B0A">
        <w:t>e</w:t>
      </w:r>
      <w:r w:rsidR="007F5CE1" w:rsidRPr="00DA2B0A">
        <w:rPr>
          <w:color w:val="000000" w:themeColor="text1"/>
          <w:spacing w:val="-20"/>
          <w:w w:val="1"/>
        </w:rPr>
        <w:t>i</w:t>
      </w:r>
      <w:r w:rsidRPr="00DA2B0A">
        <w:t>t t</w:t>
      </w:r>
      <w:r w:rsidR="007F5CE1" w:rsidRPr="00DA2B0A">
        <w:t>e</w:t>
      </w:r>
      <w:r w:rsidR="007F5CE1" w:rsidRPr="00DA2B0A">
        <w:rPr>
          <w:color w:val="000000" w:themeColor="text1"/>
          <w:spacing w:val="-20"/>
          <w:w w:val="1"/>
        </w:rPr>
        <w:t>i</w:t>
      </w:r>
      <w:r w:rsidRPr="00DA2B0A">
        <w:t>tap b</w:t>
      </w:r>
      <w:r w:rsidR="007F5CE1" w:rsidRPr="00DA2B0A">
        <w:t>e</w:t>
      </w:r>
      <w:r w:rsidR="007F5CE1" w:rsidRPr="00DA2B0A">
        <w:rPr>
          <w:color w:val="000000" w:themeColor="text1"/>
          <w:spacing w:val="-20"/>
          <w:w w:val="1"/>
        </w:rPr>
        <w:t>i</w:t>
      </w:r>
      <w:r w:rsidRPr="00DA2B0A">
        <w:t>r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signifikan t</w:t>
      </w:r>
      <w:r w:rsidR="007F5CE1" w:rsidRPr="00DA2B0A">
        <w:t>e</w:t>
      </w:r>
      <w:r w:rsidR="007F5CE1" w:rsidRPr="00DA2B0A">
        <w:rPr>
          <w:color w:val="000000" w:themeColor="text1"/>
          <w:spacing w:val="-20"/>
          <w:w w:val="1"/>
        </w:rPr>
        <w:t>i</w:t>
      </w:r>
      <w:r w:rsidRPr="00DA2B0A">
        <w:t>rhadap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Nilai ko</w:t>
      </w:r>
      <w:r w:rsidR="007F5CE1" w:rsidRPr="00DA2B0A">
        <w:t>e</w:t>
      </w:r>
      <w:r w:rsidR="007F5CE1" w:rsidRPr="00DA2B0A">
        <w:rPr>
          <w:color w:val="000000" w:themeColor="text1"/>
          <w:spacing w:val="-20"/>
          <w:w w:val="1"/>
        </w:rPr>
        <w:t>i</w:t>
      </w:r>
      <w:r w:rsidRPr="00DA2B0A">
        <w:t>fisi</w:t>
      </w:r>
      <w:r w:rsidR="007F5CE1" w:rsidRPr="00DA2B0A">
        <w:t>e</w:t>
      </w:r>
      <w:r w:rsidR="007F5CE1" w:rsidRPr="00DA2B0A">
        <w:rPr>
          <w:color w:val="000000" w:themeColor="text1"/>
          <w:spacing w:val="-20"/>
          <w:w w:val="1"/>
        </w:rPr>
        <w:t>i</w:t>
      </w:r>
      <w:r w:rsidRPr="00DA2B0A">
        <w:t>n r</w:t>
      </w:r>
      <w:r w:rsidR="007F5CE1" w:rsidRPr="00DA2B0A">
        <w:t>e</w:t>
      </w:r>
      <w:r w:rsidR="007F5CE1" w:rsidRPr="00DA2B0A">
        <w:rPr>
          <w:color w:val="000000" w:themeColor="text1"/>
          <w:spacing w:val="-20"/>
          <w:w w:val="1"/>
        </w:rPr>
        <w:t>i</w:t>
      </w:r>
      <w:r w:rsidRPr="00DA2B0A">
        <w:t>gr</w:t>
      </w:r>
      <w:r w:rsidR="007F5CE1" w:rsidRPr="00DA2B0A">
        <w:t>e</w:t>
      </w:r>
      <w:r w:rsidR="007F5CE1" w:rsidRPr="00DA2B0A">
        <w:rPr>
          <w:color w:val="000000" w:themeColor="text1"/>
          <w:spacing w:val="-20"/>
          <w:w w:val="1"/>
        </w:rPr>
        <w:t>i</w:t>
      </w:r>
      <w:r w:rsidRPr="00DA2B0A">
        <w:t>si int</w:t>
      </w:r>
      <w:r w:rsidR="007F5CE1" w:rsidRPr="00DA2B0A">
        <w:t>e</w:t>
      </w:r>
      <w:r w:rsidR="007F5CE1" w:rsidRPr="00DA2B0A">
        <w:rPr>
          <w:color w:val="000000" w:themeColor="text1"/>
          <w:spacing w:val="-20"/>
          <w:w w:val="1"/>
        </w:rPr>
        <w:t>i</w:t>
      </w:r>
      <w:r w:rsidRPr="00DA2B0A">
        <w:t>nsitas ass</w:t>
      </w:r>
      <w:r w:rsidR="007F5CE1" w:rsidRPr="00DA2B0A">
        <w:t>e</w:t>
      </w:r>
      <w:r w:rsidR="007F5CE1" w:rsidRPr="00DA2B0A">
        <w:rPr>
          <w:color w:val="000000" w:themeColor="text1"/>
          <w:spacing w:val="-20"/>
          <w:w w:val="1"/>
        </w:rPr>
        <w:t>i</w:t>
      </w:r>
      <w:r w:rsidRPr="00DA2B0A">
        <w:t>t t</w:t>
      </w:r>
      <w:r w:rsidR="007F5CE1" w:rsidRPr="00DA2B0A">
        <w:t>e</w:t>
      </w:r>
      <w:r w:rsidR="007F5CE1" w:rsidRPr="00DA2B0A">
        <w:rPr>
          <w:color w:val="000000" w:themeColor="text1"/>
          <w:spacing w:val="-20"/>
          <w:w w:val="1"/>
        </w:rPr>
        <w:t>i</w:t>
      </w:r>
      <w:r w:rsidRPr="00DA2B0A">
        <w:t>tap adalah 0,059 dan b</w:t>
      </w:r>
      <w:r w:rsidR="007F5CE1" w:rsidRPr="00DA2B0A">
        <w:t>e</w:t>
      </w:r>
      <w:r w:rsidR="007F5CE1" w:rsidRPr="00DA2B0A">
        <w:rPr>
          <w:color w:val="000000" w:themeColor="text1"/>
          <w:spacing w:val="-20"/>
          <w:w w:val="1"/>
        </w:rPr>
        <w:t>i</w:t>
      </w:r>
      <w:r w:rsidRPr="00DA2B0A">
        <w:t>rtanda n</w:t>
      </w:r>
      <w:r w:rsidR="007F5CE1" w:rsidRPr="00DA2B0A">
        <w:t>e</w:t>
      </w:r>
      <w:r w:rsidR="007F5CE1" w:rsidRPr="00DA2B0A">
        <w:rPr>
          <w:color w:val="000000" w:themeColor="text1"/>
          <w:spacing w:val="-20"/>
          <w:w w:val="1"/>
        </w:rPr>
        <w:t>i</w:t>
      </w:r>
      <w:r w:rsidRPr="00DA2B0A">
        <w:t>gatif. Artinya bahwa s</w:t>
      </w:r>
      <w:r w:rsidR="007F5CE1" w:rsidRPr="00DA2B0A">
        <w:t>e</w:t>
      </w:r>
      <w:r w:rsidR="007F5CE1" w:rsidRPr="00DA2B0A">
        <w:rPr>
          <w:color w:val="000000" w:themeColor="text1"/>
          <w:spacing w:val="-20"/>
          <w:w w:val="1"/>
        </w:rPr>
        <w:t>i</w:t>
      </w:r>
      <w:r w:rsidRPr="00DA2B0A">
        <w:t>tiap p</w:t>
      </w:r>
      <w:r w:rsidR="007F5CE1" w:rsidRPr="00DA2B0A">
        <w:t>e</w:t>
      </w:r>
      <w:r w:rsidR="007F5CE1" w:rsidRPr="00DA2B0A">
        <w:rPr>
          <w:color w:val="000000" w:themeColor="text1"/>
          <w:spacing w:val="-20"/>
          <w:w w:val="1"/>
        </w:rPr>
        <w:t>i</w:t>
      </w:r>
      <w:r w:rsidRPr="00DA2B0A">
        <w:t>ningkatan sat</w:t>
      </w:r>
      <w:r w:rsidR="007F5CE1" w:rsidRPr="00DA2B0A">
        <w:t>u</w:t>
      </w:r>
      <w:r w:rsidR="007F5CE1" w:rsidRPr="00DA2B0A">
        <w:rPr>
          <w:color w:val="000000" w:themeColor="text1"/>
          <w:spacing w:val="-20"/>
          <w:w w:val="1"/>
        </w:rPr>
        <w:t>i</w:t>
      </w:r>
      <w:r w:rsidRPr="00DA2B0A">
        <w:t xml:space="preserve"> sat</w:t>
      </w:r>
      <w:r w:rsidR="007F5CE1" w:rsidRPr="00DA2B0A">
        <w:t>u</w:t>
      </w:r>
      <w:r w:rsidR="007F5CE1" w:rsidRPr="00DA2B0A">
        <w:rPr>
          <w:color w:val="000000" w:themeColor="text1"/>
          <w:spacing w:val="-20"/>
          <w:w w:val="1"/>
        </w:rPr>
        <w:t>i</w:t>
      </w:r>
      <w:r w:rsidRPr="00DA2B0A">
        <w:t>an pada variab</w:t>
      </w:r>
      <w:r w:rsidR="007F5CE1" w:rsidRPr="00DA2B0A">
        <w:t>e</w:t>
      </w:r>
      <w:r w:rsidR="007F5CE1" w:rsidRPr="00DA2B0A">
        <w:rPr>
          <w:color w:val="000000" w:themeColor="text1"/>
          <w:spacing w:val="-20"/>
          <w:w w:val="1"/>
        </w:rPr>
        <w:t>i</w:t>
      </w:r>
      <w:r w:rsidRPr="00DA2B0A">
        <w:t>l int</w:t>
      </w:r>
      <w:r w:rsidR="007F5CE1" w:rsidRPr="00DA2B0A">
        <w:t>e</w:t>
      </w:r>
      <w:r w:rsidR="007F5CE1" w:rsidRPr="00DA2B0A">
        <w:rPr>
          <w:color w:val="000000" w:themeColor="text1"/>
          <w:spacing w:val="-20"/>
          <w:w w:val="1"/>
        </w:rPr>
        <w:t>i</w:t>
      </w:r>
      <w:r w:rsidRPr="00DA2B0A">
        <w:t>nsitas ass</w:t>
      </w:r>
      <w:r w:rsidR="007F5CE1" w:rsidRPr="00DA2B0A">
        <w:t>e</w:t>
      </w:r>
      <w:r w:rsidR="007F5CE1" w:rsidRPr="00DA2B0A">
        <w:rPr>
          <w:color w:val="000000" w:themeColor="text1"/>
          <w:spacing w:val="-20"/>
          <w:w w:val="1"/>
        </w:rPr>
        <w:t>i</w:t>
      </w:r>
      <w:r w:rsidRPr="00DA2B0A">
        <w:t>t t</w:t>
      </w:r>
      <w:r w:rsidR="007F5CE1" w:rsidRPr="00DA2B0A">
        <w:t>e</w:t>
      </w:r>
      <w:r w:rsidR="007F5CE1" w:rsidRPr="00DA2B0A">
        <w:rPr>
          <w:color w:val="000000" w:themeColor="text1"/>
          <w:spacing w:val="-20"/>
          <w:w w:val="1"/>
        </w:rPr>
        <w:t>i</w:t>
      </w:r>
      <w:r w:rsidRPr="00DA2B0A">
        <w:t>tap d</w:t>
      </w:r>
      <w:r w:rsidR="007F5CE1" w:rsidRPr="00DA2B0A">
        <w:t>e</w:t>
      </w:r>
      <w:r w:rsidR="007F5CE1" w:rsidRPr="00DA2B0A">
        <w:rPr>
          <w:color w:val="000000" w:themeColor="text1"/>
          <w:spacing w:val="-20"/>
          <w:w w:val="1"/>
        </w:rPr>
        <w:t>i</w:t>
      </w:r>
      <w:r w:rsidRPr="00DA2B0A">
        <w:t xml:space="preserve">ngan </w:t>
      </w:r>
      <w:r w:rsidRPr="00DA2B0A">
        <w:lastRenderedPageBreak/>
        <w:t>as</w:t>
      </w:r>
      <w:r w:rsidR="007F5CE1" w:rsidRPr="00DA2B0A">
        <w:t>u</w:t>
      </w:r>
      <w:r w:rsidR="007F5CE1" w:rsidRPr="00DA2B0A">
        <w:rPr>
          <w:color w:val="000000" w:themeColor="text1"/>
          <w:spacing w:val="-20"/>
          <w:w w:val="1"/>
        </w:rPr>
        <w:t>i</w:t>
      </w:r>
      <w:r w:rsidRPr="00DA2B0A">
        <w:t>msi variab</w:t>
      </w:r>
      <w:r w:rsidR="007F5CE1" w:rsidRPr="00DA2B0A">
        <w:t>e</w:t>
      </w:r>
      <w:r w:rsidR="007F5CE1" w:rsidRPr="00DA2B0A">
        <w:rPr>
          <w:color w:val="000000" w:themeColor="text1"/>
          <w:spacing w:val="-20"/>
          <w:w w:val="1"/>
        </w:rPr>
        <w:t>i</w:t>
      </w:r>
      <w:r w:rsidRPr="00DA2B0A">
        <w:t>l ind</w:t>
      </w:r>
      <w:r w:rsidR="007F5CE1" w:rsidRPr="00DA2B0A">
        <w:t>e</w:t>
      </w:r>
      <w:r w:rsidR="007F5CE1" w:rsidRPr="00DA2B0A">
        <w:rPr>
          <w:color w:val="000000" w:themeColor="text1"/>
          <w:spacing w:val="-20"/>
          <w:w w:val="1"/>
        </w:rPr>
        <w:t>i</w:t>
      </w:r>
      <w:r w:rsidRPr="00DA2B0A">
        <w:t>p</w:t>
      </w:r>
      <w:r w:rsidR="007F5CE1" w:rsidRPr="00DA2B0A">
        <w:t>e</w:t>
      </w:r>
      <w:r w:rsidR="007F5CE1" w:rsidRPr="00DA2B0A">
        <w:rPr>
          <w:color w:val="000000" w:themeColor="text1"/>
          <w:spacing w:val="-20"/>
          <w:w w:val="1"/>
        </w:rPr>
        <w:t>i</w:t>
      </w:r>
      <w:r w:rsidRPr="00DA2B0A">
        <w:t>nd</w:t>
      </w:r>
      <w:r w:rsidR="007F5CE1" w:rsidRPr="00DA2B0A">
        <w:t>e</w:t>
      </w:r>
      <w:r w:rsidR="007F5CE1" w:rsidRPr="00DA2B0A">
        <w:rPr>
          <w:color w:val="000000" w:themeColor="text1"/>
          <w:spacing w:val="-20"/>
          <w:w w:val="1"/>
        </w:rPr>
        <w:t>i</w:t>
      </w:r>
      <w:r w:rsidRPr="00DA2B0A">
        <w:t>n lainnya t</w:t>
      </w:r>
      <w:r w:rsidR="007F5CE1" w:rsidRPr="00DA2B0A">
        <w:t>e</w:t>
      </w:r>
      <w:r w:rsidR="007F5CE1" w:rsidRPr="00DA2B0A">
        <w:rPr>
          <w:color w:val="000000" w:themeColor="text1"/>
          <w:spacing w:val="-20"/>
          <w:w w:val="1"/>
        </w:rPr>
        <w:t>i</w:t>
      </w:r>
      <w:r w:rsidRPr="00DA2B0A">
        <w:t>tap, maka akan m</w:t>
      </w:r>
      <w:r w:rsidR="007F5CE1" w:rsidRPr="00DA2B0A">
        <w:t>e</w:t>
      </w:r>
      <w:r w:rsidR="007F5CE1" w:rsidRPr="00DA2B0A">
        <w:rPr>
          <w:color w:val="000000" w:themeColor="text1"/>
          <w:spacing w:val="-20"/>
          <w:w w:val="1"/>
        </w:rPr>
        <w:t>i</w:t>
      </w:r>
      <w:r w:rsidRPr="00DA2B0A">
        <w:t>n</w:t>
      </w:r>
      <w:r w:rsidR="007F5CE1" w:rsidRPr="00DA2B0A">
        <w:t>u</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nkan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s</w:t>
      </w:r>
      <w:r w:rsidR="007F5CE1" w:rsidRPr="00DA2B0A">
        <w:t>e</w:t>
      </w:r>
      <w:r w:rsidR="007F5CE1" w:rsidRPr="00DA2B0A">
        <w:rPr>
          <w:color w:val="000000" w:themeColor="text1"/>
          <w:spacing w:val="-20"/>
          <w:w w:val="1"/>
        </w:rPr>
        <w:t>i</w:t>
      </w:r>
      <w:r w:rsidRPr="00DA2B0A">
        <w:t>b</w:t>
      </w:r>
      <w:r w:rsidR="007F5CE1" w:rsidRPr="00DA2B0A">
        <w:t>e</w:t>
      </w:r>
      <w:r w:rsidR="007F5CE1" w:rsidRPr="00DA2B0A">
        <w:rPr>
          <w:color w:val="000000" w:themeColor="text1"/>
          <w:spacing w:val="-20"/>
          <w:w w:val="1"/>
        </w:rPr>
        <w:t>i</w:t>
      </w:r>
      <w:r w:rsidRPr="00DA2B0A">
        <w:t>sar 0,185. Nilai ko</w:t>
      </w:r>
      <w:r w:rsidR="007F5CE1" w:rsidRPr="00DA2B0A">
        <w:t>e</w:t>
      </w:r>
      <w:r w:rsidR="007F5CE1" w:rsidRPr="00DA2B0A">
        <w:rPr>
          <w:color w:val="000000" w:themeColor="text1"/>
          <w:spacing w:val="-20"/>
          <w:w w:val="1"/>
        </w:rPr>
        <w:t>i</w:t>
      </w:r>
      <w:r w:rsidRPr="00DA2B0A">
        <w:t>fisi</w:t>
      </w:r>
      <w:r w:rsidR="007F5CE1" w:rsidRPr="00DA2B0A">
        <w:t>e</w:t>
      </w:r>
      <w:r w:rsidR="007F5CE1" w:rsidRPr="00DA2B0A">
        <w:rPr>
          <w:color w:val="000000" w:themeColor="text1"/>
          <w:spacing w:val="-20"/>
          <w:w w:val="1"/>
        </w:rPr>
        <w:t>i</w:t>
      </w:r>
      <w:r w:rsidRPr="00DA2B0A">
        <w:t>n signifikansi variab</w:t>
      </w:r>
      <w:r w:rsidR="007F5CE1" w:rsidRPr="00DA2B0A">
        <w:t>e</w:t>
      </w:r>
      <w:r w:rsidR="007F5CE1" w:rsidRPr="00DA2B0A">
        <w:rPr>
          <w:color w:val="000000" w:themeColor="text1"/>
          <w:spacing w:val="-20"/>
          <w:w w:val="1"/>
        </w:rPr>
        <w:t>i</w:t>
      </w:r>
      <w:r w:rsidRPr="00DA2B0A">
        <w:t>l int</w:t>
      </w:r>
      <w:r w:rsidR="007F5CE1" w:rsidRPr="00DA2B0A">
        <w:t>e</w:t>
      </w:r>
      <w:r w:rsidR="007F5CE1" w:rsidRPr="00DA2B0A">
        <w:rPr>
          <w:color w:val="000000" w:themeColor="text1"/>
          <w:spacing w:val="-20"/>
          <w:w w:val="1"/>
        </w:rPr>
        <w:t>i</w:t>
      </w:r>
      <w:r w:rsidRPr="00DA2B0A">
        <w:t>nsitas ass</w:t>
      </w:r>
      <w:r w:rsidR="007F5CE1" w:rsidRPr="00DA2B0A">
        <w:t>e</w:t>
      </w:r>
      <w:r w:rsidR="007F5CE1" w:rsidRPr="00DA2B0A">
        <w:rPr>
          <w:color w:val="000000" w:themeColor="text1"/>
          <w:spacing w:val="-20"/>
          <w:w w:val="1"/>
        </w:rPr>
        <w:t>i</w:t>
      </w:r>
      <w:r w:rsidRPr="00DA2B0A">
        <w:t>t t</w:t>
      </w:r>
      <w:r w:rsidR="007F5CE1" w:rsidRPr="00DA2B0A">
        <w:t>e</w:t>
      </w:r>
      <w:r w:rsidR="007F5CE1" w:rsidRPr="00DA2B0A">
        <w:rPr>
          <w:color w:val="000000" w:themeColor="text1"/>
          <w:spacing w:val="-20"/>
          <w:w w:val="1"/>
        </w:rPr>
        <w:t>i</w:t>
      </w:r>
      <w:r w:rsidRPr="00DA2B0A">
        <w:t>tap s</w:t>
      </w:r>
      <w:r w:rsidR="007F5CE1" w:rsidRPr="00DA2B0A">
        <w:t>e</w:t>
      </w:r>
      <w:r w:rsidR="007F5CE1" w:rsidRPr="00DA2B0A">
        <w:rPr>
          <w:color w:val="000000" w:themeColor="text1"/>
          <w:spacing w:val="-20"/>
          <w:w w:val="1"/>
        </w:rPr>
        <w:t>i</w:t>
      </w:r>
      <w:r w:rsidRPr="00DA2B0A">
        <w:t>b</w:t>
      </w:r>
      <w:r w:rsidR="007F5CE1" w:rsidRPr="00DA2B0A">
        <w:t>e</w:t>
      </w:r>
      <w:r w:rsidR="007F5CE1" w:rsidRPr="00DA2B0A">
        <w:rPr>
          <w:color w:val="000000" w:themeColor="text1"/>
          <w:spacing w:val="-20"/>
          <w:w w:val="1"/>
        </w:rPr>
        <w:t>i</w:t>
      </w:r>
      <w:r w:rsidRPr="00DA2B0A">
        <w:t>sar 0,003 dimana nilai t</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b</w:t>
      </w:r>
      <w:r w:rsidR="007F5CE1" w:rsidRPr="00DA2B0A">
        <w:t>u</w:t>
      </w:r>
      <w:r w:rsidR="007F5CE1" w:rsidRPr="00DA2B0A">
        <w:rPr>
          <w:color w:val="000000" w:themeColor="text1"/>
          <w:spacing w:val="-20"/>
          <w:w w:val="1"/>
        </w:rPr>
        <w:t>i</w:t>
      </w:r>
      <w:r w:rsidRPr="00DA2B0A">
        <w:t>t l</w:t>
      </w:r>
      <w:r w:rsidR="007F5CE1" w:rsidRPr="00DA2B0A">
        <w:t>e</w:t>
      </w:r>
      <w:r w:rsidR="007F5CE1" w:rsidRPr="00DA2B0A">
        <w:rPr>
          <w:color w:val="000000" w:themeColor="text1"/>
          <w:spacing w:val="-20"/>
          <w:w w:val="1"/>
        </w:rPr>
        <w:t>i</w:t>
      </w:r>
      <w:r w:rsidRPr="00DA2B0A">
        <w:t>bih k</w:t>
      </w:r>
      <w:r w:rsidR="007F5CE1" w:rsidRPr="00DA2B0A">
        <w:t>e</w:t>
      </w:r>
      <w:r w:rsidR="007F5CE1" w:rsidRPr="00DA2B0A">
        <w:rPr>
          <w:color w:val="000000" w:themeColor="text1"/>
          <w:spacing w:val="-20"/>
          <w:w w:val="1"/>
        </w:rPr>
        <w:t>i</w:t>
      </w:r>
      <w:r w:rsidRPr="00DA2B0A">
        <w:t>cil dari 0,05 s</w:t>
      </w:r>
      <w:r w:rsidR="007F5CE1" w:rsidRPr="00DA2B0A">
        <w:t>e</w:t>
      </w:r>
      <w:r w:rsidR="007F5CE1" w:rsidRPr="00DA2B0A">
        <w:rPr>
          <w:color w:val="000000" w:themeColor="text1"/>
          <w:spacing w:val="-20"/>
          <w:w w:val="1"/>
        </w:rPr>
        <w:t>i</w:t>
      </w:r>
      <w:r w:rsidRPr="00DA2B0A">
        <w:t>hingga hasil t</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b</w:t>
      </w:r>
      <w:r w:rsidR="007F5CE1" w:rsidRPr="00DA2B0A">
        <w:t>u</w:t>
      </w:r>
      <w:r w:rsidR="007F5CE1" w:rsidRPr="00DA2B0A">
        <w:rPr>
          <w:color w:val="000000" w:themeColor="text1"/>
          <w:spacing w:val="-20"/>
          <w:w w:val="1"/>
        </w:rPr>
        <w:t>i</w:t>
      </w:r>
      <w:r w:rsidRPr="00DA2B0A">
        <w:t>t m</w:t>
      </w:r>
      <w:r w:rsidR="007F5CE1" w:rsidRPr="00DA2B0A">
        <w:t>e</w:t>
      </w:r>
      <w:r w:rsidR="007F5CE1" w:rsidRPr="00DA2B0A">
        <w:rPr>
          <w:color w:val="000000" w:themeColor="text1"/>
          <w:spacing w:val="-20"/>
          <w:w w:val="1"/>
        </w:rPr>
        <w:t>i</w:t>
      </w:r>
      <w:r w:rsidRPr="00DA2B0A">
        <w:t>nd</w:t>
      </w:r>
      <w:r w:rsidR="007F5CE1" w:rsidRPr="00DA2B0A">
        <w:t>u</w:t>
      </w:r>
      <w:r w:rsidR="007F5CE1" w:rsidRPr="00DA2B0A">
        <w:rPr>
          <w:color w:val="000000" w:themeColor="text1"/>
          <w:spacing w:val="-20"/>
          <w:w w:val="1"/>
        </w:rPr>
        <w:t>i</w:t>
      </w:r>
      <w:r w:rsidRPr="00DA2B0A">
        <w:t>k</w:t>
      </w:r>
      <w:r w:rsidR="007F5CE1" w:rsidRPr="00DA2B0A">
        <w:t>u</w:t>
      </w:r>
      <w:r w:rsidR="007F5CE1" w:rsidRPr="00DA2B0A">
        <w:rPr>
          <w:color w:val="000000" w:themeColor="text1"/>
          <w:spacing w:val="-20"/>
          <w:w w:val="1"/>
        </w:rPr>
        <w:t>i</w:t>
      </w:r>
      <w:r w:rsidRPr="00DA2B0A">
        <w:t>ng hipot</w:t>
      </w:r>
      <w:r w:rsidR="007F5CE1" w:rsidRPr="00DA2B0A">
        <w:t>e</w:t>
      </w:r>
      <w:r w:rsidR="007F5CE1" w:rsidRPr="00DA2B0A">
        <w:rPr>
          <w:color w:val="000000" w:themeColor="text1"/>
          <w:spacing w:val="-20"/>
          <w:w w:val="1"/>
        </w:rPr>
        <w:t>i</w:t>
      </w:r>
      <w:r w:rsidRPr="00DA2B0A">
        <w:t>sis yang diaj</w:t>
      </w:r>
      <w:r w:rsidR="007F5CE1" w:rsidRPr="00DA2B0A">
        <w:t>u</w:t>
      </w:r>
      <w:r w:rsidR="007F5CE1" w:rsidRPr="00DA2B0A">
        <w:rPr>
          <w:color w:val="000000" w:themeColor="text1"/>
          <w:spacing w:val="-20"/>
          <w:w w:val="1"/>
        </w:rPr>
        <w:t>i</w:t>
      </w:r>
      <w:r w:rsidRPr="00DA2B0A">
        <w:t>kan yait</w:t>
      </w:r>
      <w:r w:rsidR="007F5CE1" w:rsidRPr="00DA2B0A">
        <w:t>u</w:t>
      </w:r>
      <w:r w:rsidR="007F5CE1" w:rsidRPr="00DA2B0A">
        <w:rPr>
          <w:color w:val="000000" w:themeColor="text1"/>
          <w:spacing w:val="-20"/>
          <w:w w:val="1"/>
        </w:rPr>
        <w:t>i</w:t>
      </w:r>
      <w:r w:rsidRPr="00DA2B0A">
        <w:t xml:space="preserve"> (H3) Co</w:t>
      </w:r>
      <w:r w:rsidR="007F5CE1" w:rsidRPr="00DA2B0A">
        <w:t>e</w:t>
      </w:r>
      <w:r w:rsidR="007F5CE1" w:rsidRPr="00DA2B0A">
        <w:rPr>
          <w:color w:val="000000" w:themeColor="text1"/>
          <w:spacing w:val="-20"/>
          <w:w w:val="1"/>
        </w:rPr>
        <w:t>i</w:t>
      </w:r>
      <w:r w:rsidRPr="00DA2B0A">
        <w:t>ffici</w:t>
      </w:r>
      <w:r w:rsidR="007F5CE1" w:rsidRPr="00DA2B0A">
        <w:t>e</w:t>
      </w:r>
      <w:r w:rsidR="007F5CE1" w:rsidRPr="00DA2B0A">
        <w:rPr>
          <w:color w:val="000000" w:themeColor="text1"/>
          <w:spacing w:val="-20"/>
          <w:w w:val="1"/>
        </w:rPr>
        <w:t>i</w:t>
      </w:r>
      <w:r w:rsidRPr="00DA2B0A">
        <w:t>ntsa Mod</w:t>
      </w:r>
      <w:r w:rsidR="007F5CE1" w:rsidRPr="00DA2B0A">
        <w:t>e</w:t>
      </w:r>
      <w:r w:rsidR="007F5CE1" w:rsidRPr="00DA2B0A">
        <w:rPr>
          <w:color w:val="000000" w:themeColor="text1"/>
          <w:spacing w:val="-20"/>
          <w:w w:val="1"/>
        </w:rPr>
        <w:t>i</w:t>
      </w:r>
      <w:r w:rsidRPr="00DA2B0A">
        <w:t xml:space="preserve">l </w:t>
      </w:r>
      <w:r w:rsidR="007F5CE1" w:rsidRPr="00DA2B0A">
        <w:t>U</w:t>
      </w:r>
      <w:r w:rsidR="007F5CE1" w:rsidRPr="00DA2B0A">
        <w:rPr>
          <w:color w:val="000000" w:themeColor="text1"/>
          <w:spacing w:val="-20"/>
          <w:w w:val="1"/>
        </w:rPr>
        <w:t>i</w:t>
      </w:r>
      <w:r w:rsidRPr="00DA2B0A">
        <w:t>nstandardiz</w:t>
      </w:r>
      <w:r w:rsidR="007F5CE1" w:rsidRPr="00DA2B0A">
        <w:t>e</w:t>
      </w:r>
      <w:r w:rsidR="007F5CE1" w:rsidRPr="00DA2B0A">
        <w:rPr>
          <w:color w:val="000000" w:themeColor="text1"/>
          <w:spacing w:val="-20"/>
          <w:w w:val="1"/>
        </w:rPr>
        <w:t>i</w:t>
      </w:r>
      <w:r w:rsidRPr="00DA2B0A">
        <w:t>d Co</w:t>
      </w:r>
      <w:r w:rsidR="007F5CE1" w:rsidRPr="00DA2B0A">
        <w:t>e</w:t>
      </w:r>
      <w:r w:rsidR="007F5CE1" w:rsidRPr="00DA2B0A">
        <w:rPr>
          <w:color w:val="000000" w:themeColor="text1"/>
          <w:spacing w:val="-20"/>
          <w:w w:val="1"/>
        </w:rPr>
        <w:t>i</w:t>
      </w:r>
      <w:r w:rsidRPr="00DA2B0A">
        <w:t>ffici</w:t>
      </w:r>
      <w:r w:rsidR="007F5CE1" w:rsidRPr="00DA2B0A">
        <w:t>e</w:t>
      </w:r>
      <w:r w:rsidR="007F5CE1" w:rsidRPr="00DA2B0A">
        <w:rPr>
          <w:color w:val="000000" w:themeColor="text1"/>
          <w:spacing w:val="-20"/>
          <w:w w:val="1"/>
        </w:rPr>
        <w:t>i</w:t>
      </w:r>
      <w:r w:rsidRPr="00DA2B0A">
        <w:t>nts Standardiz</w:t>
      </w:r>
      <w:r w:rsidR="007F5CE1" w:rsidRPr="00DA2B0A">
        <w:t>e</w:t>
      </w:r>
      <w:r w:rsidR="007F5CE1" w:rsidRPr="00DA2B0A">
        <w:rPr>
          <w:color w:val="000000" w:themeColor="text1"/>
          <w:spacing w:val="-20"/>
          <w:w w:val="1"/>
        </w:rPr>
        <w:t>i</w:t>
      </w:r>
      <w:r w:rsidRPr="00DA2B0A">
        <w:t>d Co</w:t>
      </w:r>
      <w:r w:rsidR="007F5CE1" w:rsidRPr="00DA2B0A">
        <w:t>e</w:t>
      </w:r>
      <w:r w:rsidR="007F5CE1" w:rsidRPr="00DA2B0A">
        <w:rPr>
          <w:color w:val="000000" w:themeColor="text1"/>
          <w:spacing w:val="-20"/>
          <w:w w:val="1"/>
        </w:rPr>
        <w:t>i</w:t>
      </w:r>
      <w:r w:rsidRPr="00DA2B0A">
        <w:t>ffici</w:t>
      </w:r>
      <w:r w:rsidR="007F5CE1" w:rsidRPr="00DA2B0A">
        <w:t>e</w:t>
      </w:r>
      <w:r w:rsidR="007F5CE1" w:rsidRPr="00DA2B0A">
        <w:rPr>
          <w:color w:val="000000" w:themeColor="text1"/>
          <w:spacing w:val="-20"/>
          <w:w w:val="1"/>
        </w:rPr>
        <w:t>i</w:t>
      </w:r>
      <w:r w:rsidRPr="00DA2B0A">
        <w:t xml:space="preserve">nts T Sig. B Std. </w:t>
      </w:r>
      <w:r w:rsidR="007F5CE1" w:rsidRPr="00DA2B0A">
        <w:t>E</w:t>
      </w:r>
      <w:r w:rsidR="007F5CE1" w:rsidRPr="00DA2B0A">
        <w:rPr>
          <w:color w:val="000000" w:themeColor="text1"/>
          <w:spacing w:val="-20"/>
          <w:w w:val="1"/>
        </w:rPr>
        <w:t>i</w:t>
      </w:r>
      <w:r w:rsidRPr="00DA2B0A">
        <w:t>rror B</w:t>
      </w:r>
      <w:r w:rsidR="007F5CE1" w:rsidRPr="00DA2B0A">
        <w:t>e</w:t>
      </w:r>
      <w:r w:rsidR="007F5CE1" w:rsidRPr="00DA2B0A">
        <w:rPr>
          <w:color w:val="000000" w:themeColor="text1"/>
          <w:spacing w:val="-20"/>
          <w:w w:val="1"/>
        </w:rPr>
        <w:t>i</w:t>
      </w:r>
      <w:r w:rsidRPr="00DA2B0A">
        <w:t>ta Fix</w:t>
      </w:r>
      <w:r w:rsidR="007F5CE1" w:rsidRPr="00DA2B0A">
        <w:t>e</w:t>
      </w:r>
      <w:r w:rsidR="007F5CE1" w:rsidRPr="00DA2B0A">
        <w:rPr>
          <w:color w:val="000000" w:themeColor="text1"/>
          <w:spacing w:val="-20"/>
          <w:w w:val="1"/>
        </w:rPr>
        <w:t>i</w:t>
      </w:r>
      <w:r w:rsidRPr="00DA2B0A">
        <w:t>d Ass</w:t>
      </w:r>
      <w:r w:rsidR="007F5CE1" w:rsidRPr="00DA2B0A">
        <w:t>e</w:t>
      </w:r>
      <w:r w:rsidR="007F5CE1" w:rsidRPr="00DA2B0A">
        <w:rPr>
          <w:color w:val="000000" w:themeColor="text1"/>
          <w:spacing w:val="-20"/>
          <w:w w:val="1"/>
        </w:rPr>
        <w:t>i</w:t>
      </w:r>
      <w:r w:rsidRPr="00DA2B0A">
        <w:t>t (X3) -.059 .019 .218 3.024 .003 76 dit</w:t>
      </w:r>
      <w:r w:rsidR="007F5CE1" w:rsidRPr="00DA2B0A">
        <w:t>e</w:t>
      </w:r>
      <w:r w:rsidR="007F5CE1" w:rsidRPr="00DA2B0A">
        <w:rPr>
          <w:color w:val="000000" w:themeColor="text1"/>
          <w:spacing w:val="-20"/>
          <w:w w:val="1"/>
        </w:rPr>
        <w:t>i</w:t>
      </w:r>
      <w:r w:rsidRPr="00DA2B0A">
        <w:t>rima.</w:t>
      </w:r>
    </w:p>
    <w:p w14:paraId="1C393EA5" w14:textId="77777777" w:rsidR="00D53D5C" w:rsidRPr="00DA2B0A" w:rsidRDefault="00D53D5C" w:rsidP="00DA2B0A">
      <w:pPr>
        <w:pStyle w:val="Heading3"/>
        <w:spacing w:before="0" w:beforeAutospacing="0" w:after="0" w:afterAutospacing="0"/>
        <w:jc w:val="both"/>
        <w:rPr>
          <w:sz w:val="24"/>
          <w:szCs w:val="24"/>
          <w:lang w:val="id-ID"/>
        </w:rPr>
      </w:pPr>
      <w:bookmarkStart w:id="38" w:name="_Toc171224212"/>
    </w:p>
    <w:p w14:paraId="5B24EFBF" w14:textId="5BC97459" w:rsidR="00D53D5C" w:rsidRPr="00DA2B0A" w:rsidRDefault="00D53D5C" w:rsidP="00DA2B0A">
      <w:pPr>
        <w:pStyle w:val="Heading3"/>
        <w:tabs>
          <w:tab w:val="left" w:pos="709"/>
        </w:tabs>
        <w:spacing w:before="0" w:beforeAutospacing="0" w:after="0" w:afterAutospacing="0"/>
        <w:jc w:val="both"/>
        <w:rPr>
          <w:bCs w:val="0"/>
          <w:sz w:val="24"/>
          <w:szCs w:val="24"/>
        </w:rPr>
      </w:pPr>
      <w:r w:rsidRPr="00DA2B0A">
        <w:rPr>
          <w:bCs w:val="0"/>
          <w:sz w:val="24"/>
          <w:szCs w:val="24"/>
        </w:rPr>
        <w:t xml:space="preserve">Pengaruh </w:t>
      </w:r>
      <w:r w:rsidR="0075200D" w:rsidRPr="00DA2B0A">
        <w:rPr>
          <w:bCs w:val="0"/>
          <w:sz w:val="24"/>
          <w:szCs w:val="24"/>
        </w:rPr>
        <w:t xml:space="preserve">Intensitas Persedian </w:t>
      </w:r>
      <w:r w:rsidRPr="00DA2B0A">
        <w:rPr>
          <w:bCs w:val="0"/>
          <w:sz w:val="24"/>
          <w:szCs w:val="24"/>
        </w:rPr>
        <w:t xml:space="preserve">Terhadap </w:t>
      </w:r>
      <w:bookmarkEnd w:id="38"/>
      <w:r w:rsidR="0075200D" w:rsidRPr="00DA2B0A">
        <w:rPr>
          <w:bCs w:val="0"/>
          <w:sz w:val="24"/>
          <w:szCs w:val="24"/>
        </w:rPr>
        <w:t xml:space="preserve">Manajemen Pajak </w:t>
      </w:r>
    </w:p>
    <w:p w14:paraId="6A3210D6" w14:textId="539DD40C" w:rsidR="0075200D" w:rsidRPr="00DA2B0A" w:rsidRDefault="0075200D" w:rsidP="00DA2B0A">
      <w:pPr>
        <w:pStyle w:val="Heading3"/>
        <w:tabs>
          <w:tab w:val="left" w:pos="709"/>
        </w:tabs>
        <w:spacing w:before="0" w:beforeAutospacing="0" w:after="0" w:afterAutospacing="0"/>
        <w:jc w:val="both"/>
        <w:rPr>
          <w:bCs w:val="0"/>
          <w:sz w:val="24"/>
          <w:szCs w:val="24"/>
        </w:rPr>
      </w:pPr>
      <w:r w:rsidRPr="00DA2B0A">
        <w:rPr>
          <w:bCs w:val="0"/>
          <w:noProof/>
          <w:sz w:val="24"/>
          <w:szCs w:val="24"/>
          <w:lang w:val="id-ID" w:eastAsia="id-ID"/>
        </w:rPr>
        <w:drawing>
          <wp:inline distT="0" distB="0" distL="0" distR="0" wp14:anchorId="68DCB0A4" wp14:editId="30F0F1DA">
            <wp:extent cx="2286000" cy="344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8).png"/>
                    <pic:cNvPicPr/>
                  </pic:nvPicPr>
                  <pic:blipFill rotWithShape="1">
                    <a:blip r:embed="rId22" cstate="print">
                      <a:extLst>
                        <a:ext uri="{28A0092B-C50C-407E-A947-70E740481C1C}">
                          <a14:useLocalDpi xmlns:a14="http://schemas.microsoft.com/office/drawing/2010/main" val="0"/>
                        </a:ext>
                      </a:extLst>
                    </a:blip>
                    <a:srcRect l="4881" t="61288" r="54721" b="20468"/>
                    <a:stretch/>
                  </pic:blipFill>
                  <pic:spPr bwMode="auto">
                    <a:xfrm>
                      <a:off x="0" y="0"/>
                      <a:ext cx="2284510" cy="344241"/>
                    </a:xfrm>
                    <a:prstGeom prst="rect">
                      <a:avLst/>
                    </a:prstGeom>
                    <a:ln>
                      <a:noFill/>
                    </a:ln>
                    <a:extLst>
                      <a:ext uri="{53640926-AAD7-44D8-BBD7-CCE9431645EC}">
                        <a14:shadowObscured xmlns:a14="http://schemas.microsoft.com/office/drawing/2010/main"/>
                      </a:ext>
                    </a:extLst>
                  </pic:spPr>
                </pic:pic>
              </a:graphicData>
            </a:graphic>
          </wp:inline>
        </w:drawing>
      </w:r>
    </w:p>
    <w:p w14:paraId="75C01158" w14:textId="6590CD09" w:rsidR="0075200D" w:rsidRPr="00DA2B0A" w:rsidRDefault="0075200D" w:rsidP="00DA2B0A">
      <w:pPr>
        <w:ind w:firstLine="720"/>
        <w:jc w:val="both"/>
        <w:rPr>
          <w:rFonts w:eastAsia="Yu Gothic UI"/>
          <w:i/>
          <w:lang w:val="id-ID"/>
        </w:rPr>
      </w:pPr>
      <w:r w:rsidRPr="00DA2B0A">
        <w:t>Hasil p</w:t>
      </w:r>
      <w:r w:rsidR="007F5CE1" w:rsidRPr="00DA2B0A">
        <w:t>e</w:t>
      </w:r>
      <w:r w:rsidR="007F5CE1" w:rsidRPr="00DA2B0A">
        <w:rPr>
          <w:color w:val="000000" w:themeColor="text1"/>
          <w:spacing w:val="-20"/>
          <w:w w:val="1"/>
        </w:rPr>
        <w:t>i</w:t>
      </w:r>
      <w:r w:rsidRPr="00DA2B0A">
        <w:t>ng</w:t>
      </w:r>
      <w:r w:rsidR="007F5CE1" w:rsidRPr="00DA2B0A">
        <w:t>u</w:t>
      </w:r>
      <w:r w:rsidR="007F5CE1" w:rsidRPr="00DA2B0A">
        <w:rPr>
          <w:color w:val="000000" w:themeColor="text1"/>
          <w:spacing w:val="-20"/>
          <w:w w:val="1"/>
        </w:rPr>
        <w:t>i</w:t>
      </w:r>
      <w:r w:rsidRPr="00DA2B0A">
        <w:t>jian hipot</w:t>
      </w:r>
      <w:r w:rsidR="007F5CE1" w:rsidRPr="00DA2B0A">
        <w:t>e</w:t>
      </w:r>
      <w:r w:rsidR="007F5CE1" w:rsidRPr="00DA2B0A">
        <w:rPr>
          <w:color w:val="000000" w:themeColor="text1"/>
          <w:spacing w:val="-20"/>
          <w:w w:val="1"/>
        </w:rPr>
        <w:t>i</w:t>
      </w:r>
      <w:r w:rsidRPr="00DA2B0A">
        <w:t>sis k</w:t>
      </w:r>
      <w:r w:rsidR="007F5CE1" w:rsidRPr="00DA2B0A">
        <w:t>e</w:t>
      </w:r>
      <w:r w:rsidR="007F5CE1" w:rsidRPr="00DA2B0A">
        <w:rPr>
          <w:color w:val="000000" w:themeColor="text1"/>
          <w:spacing w:val="-20"/>
          <w:w w:val="1"/>
        </w:rPr>
        <w:t>i</w:t>
      </w:r>
      <w:r w:rsidR="007F5CE1" w:rsidRPr="00DA2B0A">
        <w:t>e</w:t>
      </w:r>
      <w:r w:rsidR="007F5CE1" w:rsidRPr="00DA2B0A">
        <w:rPr>
          <w:color w:val="000000" w:themeColor="text1"/>
          <w:spacing w:val="-20"/>
          <w:w w:val="1"/>
        </w:rPr>
        <w:t>i</w:t>
      </w:r>
      <w:r w:rsidRPr="00DA2B0A">
        <w:t>mpat (H4) m</w:t>
      </w:r>
      <w:r w:rsidR="007F5CE1" w:rsidRPr="00DA2B0A">
        <w:t>e</w:t>
      </w:r>
      <w:r w:rsidR="007F5CE1" w:rsidRPr="00DA2B0A">
        <w:rPr>
          <w:color w:val="000000" w:themeColor="text1"/>
          <w:spacing w:val="-20"/>
          <w:w w:val="1"/>
        </w:rPr>
        <w:t>i</w:t>
      </w:r>
      <w:r w:rsidRPr="00DA2B0A">
        <w:t>n</w:t>
      </w:r>
      <w:r w:rsidR="007F5CE1" w:rsidRPr="00DA2B0A">
        <w:t>u</w:t>
      </w:r>
      <w:r w:rsidR="007F5CE1" w:rsidRPr="00DA2B0A">
        <w:rPr>
          <w:color w:val="000000" w:themeColor="text1"/>
          <w:spacing w:val="-20"/>
          <w:w w:val="1"/>
        </w:rPr>
        <w:t>i</w:t>
      </w:r>
      <w:r w:rsidRPr="00DA2B0A">
        <w:t>nj</w:t>
      </w:r>
      <w:r w:rsidR="007F5CE1" w:rsidRPr="00DA2B0A">
        <w:t>u</w:t>
      </w:r>
      <w:r w:rsidR="007F5CE1" w:rsidRPr="00DA2B0A">
        <w:rPr>
          <w:color w:val="000000" w:themeColor="text1"/>
          <w:spacing w:val="-20"/>
          <w:w w:val="1"/>
        </w:rPr>
        <w:t>i</w:t>
      </w:r>
      <w:r w:rsidRPr="00DA2B0A">
        <w:t>kkan bahwa int</w:t>
      </w:r>
      <w:r w:rsidR="007F5CE1" w:rsidRPr="00DA2B0A">
        <w:t>e</w:t>
      </w:r>
      <w:r w:rsidR="007F5CE1" w:rsidRPr="00DA2B0A">
        <w:rPr>
          <w:color w:val="000000" w:themeColor="text1"/>
          <w:spacing w:val="-20"/>
          <w:w w:val="1"/>
        </w:rPr>
        <w:t>i</w:t>
      </w:r>
      <w:r w:rsidRPr="00DA2B0A">
        <w:t>nsitas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diaan tidak b</w:t>
      </w:r>
      <w:r w:rsidR="007F5CE1" w:rsidRPr="00DA2B0A">
        <w:t>e</w:t>
      </w:r>
      <w:r w:rsidR="007F5CE1" w:rsidRPr="00DA2B0A">
        <w:rPr>
          <w:color w:val="000000" w:themeColor="text1"/>
          <w:spacing w:val="-20"/>
          <w:w w:val="1"/>
        </w:rPr>
        <w:t>i</w:t>
      </w:r>
      <w:r w:rsidRPr="00DA2B0A">
        <w:t>r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signifikan t</w:t>
      </w:r>
      <w:r w:rsidR="007F5CE1" w:rsidRPr="00DA2B0A">
        <w:t>e</w:t>
      </w:r>
      <w:r w:rsidR="007F5CE1" w:rsidRPr="00DA2B0A">
        <w:rPr>
          <w:color w:val="000000" w:themeColor="text1"/>
          <w:spacing w:val="-20"/>
          <w:w w:val="1"/>
        </w:rPr>
        <w:t>i</w:t>
      </w:r>
      <w:r w:rsidRPr="00DA2B0A">
        <w:t>rhadap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Nilai ko</w:t>
      </w:r>
      <w:r w:rsidR="007F5CE1" w:rsidRPr="00DA2B0A">
        <w:t>e</w:t>
      </w:r>
      <w:r w:rsidR="007F5CE1" w:rsidRPr="00DA2B0A">
        <w:rPr>
          <w:color w:val="000000" w:themeColor="text1"/>
          <w:spacing w:val="-20"/>
          <w:w w:val="1"/>
        </w:rPr>
        <w:t>i</w:t>
      </w:r>
      <w:r w:rsidRPr="00DA2B0A">
        <w:t>fisi</w:t>
      </w:r>
      <w:r w:rsidR="007F5CE1" w:rsidRPr="00DA2B0A">
        <w:t>e</w:t>
      </w:r>
      <w:r w:rsidR="007F5CE1" w:rsidRPr="00DA2B0A">
        <w:rPr>
          <w:color w:val="000000" w:themeColor="text1"/>
          <w:spacing w:val="-20"/>
          <w:w w:val="1"/>
        </w:rPr>
        <w:t>i</w:t>
      </w:r>
      <w:r w:rsidRPr="00DA2B0A">
        <w:t>n r</w:t>
      </w:r>
      <w:r w:rsidR="007F5CE1" w:rsidRPr="00DA2B0A">
        <w:t>e</w:t>
      </w:r>
      <w:r w:rsidR="007F5CE1" w:rsidRPr="00DA2B0A">
        <w:rPr>
          <w:color w:val="000000" w:themeColor="text1"/>
          <w:spacing w:val="-20"/>
          <w:w w:val="1"/>
        </w:rPr>
        <w:t>i</w:t>
      </w:r>
      <w:r w:rsidRPr="00DA2B0A">
        <w:t>gr</w:t>
      </w:r>
      <w:r w:rsidR="007F5CE1" w:rsidRPr="00DA2B0A">
        <w:t>e</w:t>
      </w:r>
      <w:r w:rsidR="007F5CE1" w:rsidRPr="00DA2B0A">
        <w:rPr>
          <w:color w:val="000000" w:themeColor="text1"/>
          <w:spacing w:val="-20"/>
          <w:w w:val="1"/>
        </w:rPr>
        <w:t>i</w:t>
      </w:r>
      <w:r w:rsidRPr="00DA2B0A">
        <w:t>si int</w:t>
      </w:r>
      <w:r w:rsidR="007F5CE1" w:rsidRPr="00DA2B0A">
        <w:t>e</w:t>
      </w:r>
      <w:r w:rsidR="007F5CE1" w:rsidRPr="00DA2B0A">
        <w:rPr>
          <w:color w:val="000000" w:themeColor="text1"/>
          <w:spacing w:val="-20"/>
          <w:w w:val="1"/>
        </w:rPr>
        <w:t>i</w:t>
      </w:r>
      <w:r w:rsidRPr="00DA2B0A">
        <w:t>nsitas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diaan adalah 0,029 dan b</w:t>
      </w:r>
      <w:r w:rsidR="007F5CE1" w:rsidRPr="00DA2B0A">
        <w:t>e</w:t>
      </w:r>
      <w:r w:rsidR="007F5CE1" w:rsidRPr="00DA2B0A">
        <w:rPr>
          <w:color w:val="000000" w:themeColor="text1"/>
          <w:spacing w:val="-20"/>
          <w:w w:val="1"/>
        </w:rPr>
        <w:t>i</w:t>
      </w:r>
      <w:r w:rsidRPr="00DA2B0A">
        <w:t>rtanda positif. Artinya bahwa s</w:t>
      </w:r>
      <w:r w:rsidR="007F5CE1" w:rsidRPr="00DA2B0A">
        <w:t>e</w:t>
      </w:r>
      <w:r w:rsidR="007F5CE1" w:rsidRPr="00DA2B0A">
        <w:rPr>
          <w:color w:val="000000" w:themeColor="text1"/>
          <w:spacing w:val="-20"/>
          <w:w w:val="1"/>
        </w:rPr>
        <w:t>i</w:t>
      </w:r>
      <w:r w:rsidRPr="00DA2B0A">
        <w:t>tiap p</w:t>
      </w:r>
      <w:r w:rsidR="007F5CE1" w:rsidRPr="00DA2B0A">
        <w:t>e</w:t>
      </w:r>
      <w:r w:rsidR="007F5CE1" w:rsidRPr="00DA2B0A">
        <w:rPr>
          <w:color w:val="000000" w:themeColor="text1"/>
          <w:spacing w:val="-20"/>
          <w:w w:val="1"/>
        </w:rPr>
        <w:t>i</w:t>
      </w:r>
      <w:r w:rsidRPr="00DA2B0A">
        <w:t>ningkatan sat</w:t>
      </w:r>
      <w:r w:rsidR="007F5CE1" w:rsidRPr="00DA2B0A">
        <w:t>u</w:t>
      </w:r>
      <w:r w:rsidR="007F5CE1" w:rsidRPr="00DA2B0A">
        <w:rPr>
          <w:color w:val="000000" w:themeColor="text1"/>
          <w:spacing w:val="-20"/>
          <w:w w:val="1"/>
        </w:rPr>
        <w:t>i</w:t>
      </w:r>
      <w:r w:rsidRPr="00DA2B0A">
        <w:t xml:space="preserve"> sat</w:t>
      </w:r>
      <w:r w:rsidR="007F5CE1" w:rsidRPr="00DA2B0A">
        <w:t>u</w:t>
      </w:r>
      <w:r w:rsidR="007F5CE1" w:rsidRPr="00DA2B0A">
        <w:rPr>
          <w:color w:val="000000" w:themeColor="text1"/>
          <w:spacing w:val="-20"/>
          <w:w w:val="1"/>
        </w:rPr>
        <w:t>i</w:t>
      </w:r>
      <w:r w:rsidRPr="00DA2B0A">
        <w:t>an pada variab</w:t>
      </w:r>
      <w:r w:rsidR="007F5CE1" w:rsidRPr="00DA2B0A">
        <w:t>e</w:t>
      </w:r>
      <w:r w:rsidR="007F5CE1" w:rsidRPr="00DA2B0A">
        <w:rPr>
          <w:color w:val="000000" w:themeColor="text1"/>
          <w:spacing w:val="-20"/>
          <w:w w:val="1"/>
        </w:rPr>
        <w:t>i</w:t>
      </w:r>
      <w:r w:rsidRPr="00DA2B0A">
        <w:t>l int</w:t>
      </w:r>
      <w:r w:rsidR="007F5CE1" w:rsidRPr="00DA2B0A">
        <w:t>e</w:t>
      </w:r>
      <w:r w:rsidR="007F5CE1" w:rsidRPr="00DA2B0A">
        <w:rPr>
          <w:color w:val="000000" w:themeColor="text1"/>
          <w:spacing w:val="-20"/>
          <w:w w:val="1"/>
        </w:rPr>
        <w:t>i</w:t>
      </w:r>
      <w:r w:rsidRPr="00DA2B0A">
        <w:t>nsitas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diaan d</w:t>
      </w:r>
      <w:r w:rsidR="007F5CE1" w:rsidRPr="00DA2B0A">
        <w:t>e</w:t>
      </w:r>
      <w:r w:rsidR="007F5CE1" w:rsidRPr="00DA2B0A">
        <w:rPr>
          <w:color w:val="000000" w:themeColor="text1"/>
          <w:spacing w:val="-20"/>
          <w:w w:val="1"/>
        </w:rPr>
        <w:t>i</w:t>
      </w:r>
      <w:r w:rsidRPr="00DA2B0A">
        <w:t>ngan as</w:t>
      </w:r>
      <w:r w:rsidR="007F5CE1" w:rsidRPr="00DA2B0A">
        <w:t>u</w:t>
      </w:r>
      <w:r w:rsidR="007F5CE1" w:rsidRPr="00DA2B0A">
        <w:rPr>
          <w:color w:val="000000" w:themeColor="text1"/>
          <w:spacing w:val="-20"/>
          <w:w w:val="1"/>
        </w:rPr>
        <w:t>i</w:t>
      </w:r>
      <w:r w:rsidRPr="00DA2B0A">
        <w:t>msi variab</w:t>
      </w:r>
      <w:r w:rsidR="007F5CE1" w:rsidRPr="00DA2B0A">
        <w:t>e</w:t>
      </w:r>
      <w:r w:rsidR="007F5CE1" w:rsidRPr="00DA2B0A">
        <w:rPr>
          <w:color w:val="000000" w:themeColor="text1"/>
          <w:spacing w:val="-20"/>
          <w:w w:val="1"/>
        </w:rPr>
        <w:t>i</w:t>
      </w:r>
      <w:r w:rsidRPr="00DA2B0A">
        <w:t>l ind</w:t>
      </w:r>
      <w:r w:rsidR="007F5CE1" w:rsidRPr="00DA2B0A">
        <w:t>e</w:t>
      </w:r>
      <w:r w:rsidR="007F5CE1" w:rsidRPr="00DA2B0A">
        <w:rPr>
          <w:color w:val="000000" w:themeColor="text1"/>
          <w:spacing w:val="-20"/>
          <w:w w:val="1"/>
        </w:rPr>
        <w:t>i</w:t>
      </w:r>
      <w:r w:rsidRPr="00DA2B0A">
        <w:t>p</w:t>
      </w:r>
      <w:r w:rsidR="007F5CE1" w:rsidRPr="00DA2B0A">
        <w:t>e</w:t>
      </w:r>
      <w:r w:rsidR="007F5CE1" w:rsidRPr="00DA2B0A">
        <w:rPr>
          <w:color w:val="000000" w:themeColor="text1"/>
          <w:spacing w:val="-20"/>
          <w:w w:val="1"/>
        </w:rPr>
        <w:t>i</w:t>
      </w:r>
      <w:r w:rsidRPr="00DA2B0A">
        <w:t>nd</w:t>
      </w:r>
      <w:r w:rsidR="007F5CE1" w:rsidRPr="00DA2B0A">
        <w:t>e</w:t>
      </w:r>
      <w:r w:rsidR="007F5CE1" w:rsidRPr="00DA2B0A">
        <w:rPr>
          <w:color w:val="000000" w:themeColor="text1"/>
          <w:spacing w:val="-20"/>
          <w:w w:val="1"/>
        </w:rPr>
        <w:t>i</w:t>
      </w:r>
      <w:r w:rsidRPr="00DA2B0A">
        <w:t>n lainnya t</w:t>
      </w:r>
      <w:r w:rsidR="007F5CE1" w:rsidRPr="00DA2B0A">
        <w:t>e</w:t>
      </w:r>
      <w:r w:rsidR="007F5CE1" w:rsidRPr="00DA2B0A">
        <w:rPr>
          <w:color w:val="000000" w:themeColor="text1"/>
          <w:spacing w:val="-20"/>
          <w:w w:val="1"/>
        </w:rPr>
        <w:t>i</w:t>
      </w:r>
      <w:r w:rsidRPr="00DA2B0A">
        <w:t>tap, maka akan m</w:t>
      </w:r>
      <w:r w:rsidR="007F5CE1" w:rsidRPr="00DA2B0A">
        <w:t>e</w:t>
      </w:r>
      <w:r w:rsidR="007F5CE1" w:rsidRPr="00DA2B0A">
        <w:rPr>
          <w:color w:val="000000" w:themeColor="text1"/>
          <w:spacing w:val="-20"/>
          <w:w w:val="1"/>
        </w:rPr>
        <w:t>i</w:t>
      </w:r>
      <w:r w:rsidRPr="00DA2B0A">
        <w:t>ningkatkan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s</w:t>
      </w:r>
      <w:r w:rsidR="007F5CE1" w:rsidRPr="00DA2B0A">
        <w:t>e</w:t>
      </w:r>
      <w:r w:rsidR="007F5CE1" w:rsidRPr="00DA2B0A">
        <w:rPr>
          <w:color w:val="000000" w:themeColor="text1"/>
          <w:spacing w:val="-20"/>
          <w:w w:val="1"/>
        </w:rPr>
        <w:t>i</w:t>
      </w:r>
      <w:r w:rsidRPr="00DA2B0A">
        <w:t>b</w:t>
      </w:r>
      <w:r w:rsidR="007F5CE1" w:rsidRPr="00DA2B0A">
        <w:t>e</w:t>
      </w:r>
      <w:r w:rsidR="007F5CE1" w:rsidRPr="00DA2B0A">
        <w:rPr>
          <w:color w:val="000000" w:themeColor="text1"/>
          <w:spacing w:val="-20"/>
          <w:w w:val="1"/>
        </w:rPr>
        <w:t>i</w:t>
      </w:r>
      <w:r w:rsidRPr="00DA2B0A">
        <w:t>sar 0,029. Nilai ko</w:t>
      </w:r>
      <w:r w:rsidR="007F5CE1" w:rsidRPr="00DA2B0A">
        <w:t>e</w:t>
      </w:r>
      <w:r w:rsidR="007F5CE1" w:rsidRPr="00DA2B0A">
        <w:rPr>
          <w:color w:val="000000" w:themeColor="text1"/>
          <w:spacing w:val="-20"/>
          <w:w w:val="1"/>
        </w:rPr>
        <w:t>i</w:t>
      </w:r>
      <w:r w:rsidRPr="00DA2B0A">
        <w:t>fisi</w:t>
      </w:r>
      <w:r w:rsidR="007F5CE1" w:rsidRPr="00DA2B0A">
        <w:t>e</w:t>
      </w:r>
      <w:r w:rsidR="007F5CE1" w:rsidRPr="00DA2B0A">
        <w:rPr>
          <w:color w:val="000000" w:themeColor="text1"/>
          <w:spacing w:val="-20"/>
          <w:w w:val="1"/>
        </w:rPr>
        <w:t>i</w:t>
      </w:r>
      <w:r w:rsidRPr="00DA2B0A">
        <w:t>n signifikansi Co</w:t>
      </w:r>
      <w:r w:rsidR="007F5CE1" w:rsidRPr="00DA2B0A">
        <w:t>e</w:t>
      </w:r>
      <w:r w:rsidR="007F5CE1" w:rsidRPr="00DA2B0A">
        <w:rPr>
          <w:color w:val="000000" w:themeColor="text1"/>
          <w:spacing w:val="-20"/>
          <w:w w:val="1"/>
        </w:rPr>
        <w:t>i</w:t>
      </w:r>
      <w:r w:rsidRPr="00DA2B0A">
        <w:t>ffici</w:t>
      </w:r>
      <w:r w:rsidR="007F5CE1" w:rsidRPr="00DA2B0A">
        <w:t>e</w:t>
      </w:r>
      <w:r w:rsidR="007F5CE1" w:rsidRPr="00DA2B0A">
        <w:rPr>
          <w:color w:val="000000" w:themeColor="text1"/>
          <w:spacing w:val="-20"/>
          <w:w w:val="1"/>
        </w:rPr>
        <w:t>i</w:t>
      </w:r>
      <w:r w:rsidRPr="00DA2B0A">
        <w:t>ntsa Mod</w:t>
      </w:r>
      <w:r w:rsidR="007F5CE1" w:rsidRPr="00DA2B0A">
        <w:t>e</w:t>
      </w:r>
      <w:r w:rsidR="007F5CE1" w:rsidRPr="00DA2B0A">
        <w:rPr>
          <w:color w:val="000000" w:themeColor="text1"/>
          <w:spacing w:val="-20"/>
          <w:w w:val="1"/>
        </w:rPr>
        <w:t>i</w:t>
      </w:r>
      <w:r w:rsidRPr="00DA2B0A">
        <w:t xml:space="preserve">l </w:t>
      </w:r>
      <w:r w:rsidR="007F5CE1" w:rsidRPr="00DA2B0A">
        <w:t>U</w:t>
      </w:r>
      <w:r w:rsidR="007F5CE1" w:rsidRPr="00DA2B0A">
        <w:rPr>
          <w:color w:val="000000" w:themeColor="text1"/>
          <w:spacing w:val="-20"/>
          <w:w w:val="1"/>
        </w:rPr>
        <w:t>i</w:t>
      </w:r>
      <w:r w:rsidRPr="00DA2B0A">
        <w:t>nstandardiz</w:t>
      </w:r>
      <w:r w:rsidR="007F5CE1" w:rsidRPr="00DA2B0A">
        <w:t>e</w:t>
      </w:r>
      <w:r w:rsidR="007F5CE1" w:rsidRPr="00DA2B0A">
        <w:rPr>
          <w:color w:val="000000" w:themeColor="text1"/>
          <w:spacing w:val="-20"/>
          <w:w w:val="1"/>
        </w:rPr>
        <w:t>i</w:t>
      </w:r>
      <w:r w:rsidRPr="00DA2B0A">
        <w:t>d Co</w:t>
      </w:r>
      <w:r w:rsidR="007F5CE1" w:rsidRPr="00DA2B0A">
        <w:t>e</w:t>
      </w:r>
      <w:r w:rsidR="007F5CE1" w:rsidRPr="00DA2B0A">
        <w:rPr>
          <w:color w:val="000000" w:themeColor="text1"/>
          <w:spacing w:val="-20"/>
          <w:w w:val="1"/>
        </w:rPr>
        <w:t>i</w:t>
      </w:r>
      <w:r w:rsidRPr="00DA2B0A">
        <w:t>ffici</w:t>
      </w:r>
      <w:r w:rsidR="007F5CE1" w:rsidRPr="00DA2B0A">
        <w:t>e</w:t>
      </w:r>
      <w:r w:rsidR="007F5CE1" w:rsidRPr="00DA2B0A">
        <w:rPr>
          <w:color w:val="000000" w:themeColor="text1"/>
          <w:spacing w:val="-20"/>
          <w:w w:val="1"/>
        </w:rPr>
        <w:t>i</w:t>
      </w:r>
      <w:r w:rsidRPr="00DA2B0A">
        <w:t>nts Standardiz</w:t>
      </w:r>
      <w:r w:rsidR="007F5CE1" w:rsidRPr="00DA2B0A">
        <w:t>e</w:t>
      </w:r>
      <w:r w:rsidR="007F5CE1" w:rsidRPr="00DA2B0A">
        <w:rPr>
          <w:color w:val="000000" w:themeColor="text1"/>
          <w:spacing w:val="-20"/>
          <w:w w:val="1"/>
        </w:rPr>
        <w:t>i</w:t>
      </w:r>
      <w:r w:rsidRPr="00DA2B0A">
        <w:t>d Co</w:t>
      </w:r>
      <w:r w:rsidR="007F5CE1" w:rsidRPr="00DA2B0A">
        <w:t>e</w:t>
      </w:r>
      <w:r w:rsidR="007F5CE1" w:rsidRPr="00DA2B0A">
        <w:rPr>
          <w:color w:val="000000" w:themeColor="text1"/>
          <w:spacing w:val="-20"/>
          <w:w w:val="1"/>
        </w:rPr>
        <w:t>i</w:t>
      </w:r>
      <w:r w:rsidRPr="00DA2B0A">
        <w:t>ffici</w:t>
      </w:r>
      <w:r w:rsidR="007F5CE1" w:rsidRPr="00DA2B0A">
        <w:t>e</w:t>
      </w:r>
      <w:r w:rsidR="007F5CE1" w:rsidRPr="00DA2B0A">
        <w:rPr>
          <w:color w:val="000000" w:themeColor="text1"/>
          <w:spacing w:val="-20"/>
          <w:w w:val="1"/>
        </w:rPr>
        <w:t>i</w:t>
      </w:r>
      <w:r w:rsidRPr="00DA2B0A">
        <w:t xml:space="preserve">nts T Sig. B Std. </w:t>
      </w:r>
      <w:r w:rsidR="007F5CE1" w:rsidRPr="00DA2B0A">
        <w:t>E</w:t>
      </w:r>
      <w:r w:rsidR="007F5CE1" w:rsidRPr="00DA2B0A">
        <w:rPr>
          <w:color w:val="000000" w:themeColor="text1"/>
          <w:spacing w:val="-20"/>
          <w:w w:val="1"/>
        </w:rPr>
        <w:t>i</w:t>
      </w:r>
      <w:r w:rsidRPr="00DA2B0A">
        <w:t>rror B</w:t>
      </w:r>
      <w:r w:rsidR="007F5CE1" w:rsidRPr="00DA2B0A">
        <w:t>e</w:t>
      </w:r>
      <w:r w:rsidR="007F5CE1" w:rsidRPr="00DA2B0A">
        <w:rPr>
          <w:color w:val="000000" w:themeColor="text1"/>
          <w:spacing w:val="-20"/>
          <w:w w:val="1"/>
        </w:rPr>
        <w:t>i</w:t>
      </w:r>
      <w:r w:rsidRPr="00DA2B0A">
        <w:t>ta Inv</w:t>
      </w:r>
      <w:r w:rsidR="007F5CE1" w:rsidRPr="00DA2B0A">
        <w:t>e</w:t>
      </w:r>
      <w:r w:rsidR="007F5CE1" w:rsidRPr="00DA2B0A">
        <w:rPr>
          <w:color w:val="000000" w:themeColor="text1"/>
          <w:spacing w:val="-20"/>
          <w:w w:val="1"/>
        </w:rPr>
        <w:t>i</w:t>
      </w:r>
      <w:r w:rsidRPr="00DA2B0A">
        <w:t>ntory Int</w:t>
      </w:r>
      <w:r w:rsidR="007F5CE1" w:rsidRPr="00DA2B0A">
        <w:t>e</w:t>
      </w:r>
      <w:r w:rsidR="007F5CE1" w:rsidRPr="00DA2B0A">
        <w:rPr>
          <w:color w:val="000000" w:themeColor="text1"/>
          <w:spacing w:val="-20"/>
          <w:w w:val="1"/>
        </w:rPr>
        <w:t>i</w:t>
      </w:r>
      <w:r w:rsidRPr="00DA2B0A">
        <w:t>nsity (X4) .029 .031 .067 .944 .346 77 variab</w:t>
      </w:r>
      <w:r w:rsidR="007F5CE1" w:rsidRPr="00DA2B0A">
        <w:t>e</w:t>
      </w:r>
      <w:r w:rsidR="007F5CE1" w:rsidRPr="00DA2B0A">
        <w:rPr>
          <w:color w:val="000000" w:themeColor="text1"/>
          <w:spacing w:val="-20"/>
          <w:w w:val="1"/>
        </w:rPr>
        <w:t>i</w:t>
      </w:r>
      <w:r w:rsidRPr="00DA2B0A">
        <w:t>l int</w:t>
      </w:r>
      <w:r w:rsidR="007F5CE1" w:rsidRPr="00DA2B0A">
        <w:t>e</w:t>
      </w:r>
      <w:r w:rsidR="007F5CE1" w:rsidRPr="00DA2B0A">
        <w:rPr>
          <w:color w:val="000000" w:themeColor="text1"/>
          <w:spacing w:val="-20"/>
          <w:w w:val="1"/>
        </w:rPr>
        <w:t>i</w:t>
      </w:r>
      <w:r w:rsidRPr="00DA2B0A">
        <w:t>nsitas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diaan s</w:t>
      </w:r>
      <w:r w:rsidR="007F5CE1" w:rsidRPr="00DA2B0A">
        <w:t>e</w:t>
      </w:r>
      <w:r w:rsidR="007F5CE1" w:rsidRPr="00DA2B0A">
        <w:rPr>
          <w:color w:val="000000" w:themeColor="text1"/>
          <w:spacing w:val="-20"/>
          <w:w w:val="1"/>
        </w:rPr>
        <w:t>i</w:t>
      </w:r>
      <w:r w:rsidRPr="00DA2B0A">
        <w:t>b</w:t>
      </w:r>
      <w:r w:rsidR="007F5CE1" w:rsidRPr="00DA2B0A">
        <w:t>e</w:t>
      </w:r>
      <w:r w:rsidR="007F5CE1" w:rsidRPr="00DA2B0A">
        <w:rPr>
          <w:color w:val="000000" w:themeColor="text1"/>
          <w:spacing w:val="-20"/>
          <w:w w:val="1"/>
        </w:rPr>
        <w:t>i</w:t>
      </w:r>
      <w:r w:rsidRPr="00DA2B0A">
        <w:t>sar 0,346 dimana nilai t</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b</w:t>
      </w:r>
      <w:r w:rsidR="007F5CE1" w:rsidRPr="00DA2B0A">
        <w:t>u</w:t>
      </w:r>
      <w:r w:rsidR="007F5CE1" w:rsidRPr="00DA2B0A">
        <w:rPr>
          <w:color w:val="000000" w:themeColor="text1"/>
          <w:spacing w:val="-20"/>
          <w:w w:val="1"/>
        </w:rPr>
        <w:t>i</w:t>
      </w:r>
      <w:r w:rsidRPr="00DA2B0A">
        <w:t>t l</w:t>
      </w:r>
      <w:r w:rsidR="007F5CE1" w:rsidRPr="00DA2B0A">
        <w:t>e</w:t>
      </w:r>
      <w:r w:rsidR="007F5CE1" w:rsidRPr="00DA2B0A">
        <w:rPr>
          <w:color w:val="000000" w:themeColor="text1"/>
          <w:spacing w:val="-20"/>
          <w:w w:val="1"/>
        </w:rPr>
        <w:t>i</w:t>
      </w:r>
      <w:r w:rsidRPr="00DA2B0A">
        <w:t>bih b</w:t>
      </w:r>
      <w:r w:rsidR="007F5CE1" w:rsidRPr="00DA2B0A">
        <w:t>e</w:t>
      </w:r>
      <w:r w:rsidR="007F5CE1" w:rsidRPr="00DA2B0A">
        <w:rPr>
          <w:color w:val="000000" w:themeColor="text1"/>
          <w:spacing w:val="-20"/>
          <w:w w:val="1"/>
        </w:rPr>
        <w:t>i</w:t>
      </w:r>
      <w:r w:rsidRPr="00DA2B0A">
        <w:t>sar dari 0,05 s</w:t>
      </w:r>
      <w:r w:rsidR="007F5CE1" w:rsidRPr="00DA2B0A">
        <w:t>e</w:t>
      </w:r>
      <w:r w:rsidR="007F5CE1" w:rsidRPr="00DA2B0A">
        <w:rPr>
          <w:color w:val="000000" w:themeColor="text1"/>
          <w:spacing w:val="-20"/>
          <w:w w:val="1"/>
        </w:rPr>
        <w:t>i</w:t>
      </w:r>
      <w:r w:rsidRPr="00DA2B0A">
        <w:t>hingga hasil t</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b</w:t>
      </w:r>
      <w:r w:rsidR="007F5CE1" w:rsidRPr="00DA2B0A">
        <w:t>u</w:t>
      </w:r>
      <w:r w:rsidR="007F5CE1" w:rsidRPr="00DA2B0A">
        <w:rPr>
          <w:color w:val="000000" w:themeColor="text1"/>
          <w:spacing w:val="-20"/>
          <w:w w:val="1"/>
        </w:rPr>
        <w:t>i</w:t>
      </w:r>
      <w:r w:rsidRPr="00DA2B0A">
        <w:t>t tidak m</w:t>
      </w:r>
      <w:r w:rsidR="007F5CE1" w:rsidRPr="00DA2B0A">
        <w:t>e</w:t>
      </w:r>
      <w:r w:rsidR="007F5CE1" w:rsidRPr="00DA2B0A">
        <w:rPr>
          <w:color w:val="000000" w:themeColor="text1"/>
          <w:spacing w:val="-20"/>
          <w:w w:val="1"/>
        </w:rPr>
        <w:t>i</w:t>
      </w:r>
      <w:r w:rsidRPr="00DA2B0A">
        <w:t>nd</w:t>
      </w:r>
      <w:r w:rsidR="007F5CE1" w:rsidRPr="00DA2B0A">
        <w:t>u</w:t>
      </w:r>
      <w:r w:rsidR="007F5CE1" w:rsidRPr="00DA2B0A">
        <w:rPr>
          <w:color w:val="000000" w:themeColor="text1"/>
          <w:spacing w:val="-20"/>
          <w:w w:val="1"/>
        </w:rPr>
        <w:t>i</w:t>
      </w:r>
      <w:r w:rsidRPr="00DA2B0A">
        <w:t>k</w:t>
      </w:r>
      <w:r w:rsidR="007F5CE1" w:rsidRPr="00DA2B0A">
        <w:t>u</w:t>
      </w:r>
      <w:r w:rsidR="007F5CE1" w:rsidRPr="00DA2B0A">
        <w:rPr>
          <w:color w:val="000000" w:themeColor="text1"/>
          <w:spacing w:val="-20"/>
          <w:w w:val="1"/>
        </w:rPr>
        <w:t>i</w:t>
      </w:r>
      <w:r w:rsidRPr="00DA2B0A">
        <w:t>ng hipot</w:t>
      </w:r>
      <w:r w:rsidR="007F5CE1" w:rsidRPr="00DA2B0A">
        <w:t>e</w:t>
      </w:r>
      <w:r w:rsidR="007F5CE1" w:rsidRPr="00DA2B0A">
        <w:rPr>
          <w:color w:val="000000" w:themeColor="text1"/>
          <w:spacing w:val="-20"/>
          <w:w w:val="1"/>
        </w:rPr>
        <w:t>i</w:t>
      </w:r>
      <w:r w:rsidRPr="00DA2B0A">
        <w:t>sis yang diaj</w:t>
      </w:r>
      <w:r w:rsidR="007F5CE1" w:rsidRPr="00DA2B0A">
        <w:t>u</w:t>
      </w:r>
      <w:r w:rsidR="007F5CE1" w:rsidRPr="00DA2B0A">
        <w:rPr>
          <w:color w:val="000000" w:themeColor="text1"/>
          <w:spacing w:val="-20"/>
          <w:w w:val="1"/>
        </w:rPr>
        <w:t>i</w:t>
      </w:r>
      <w:r w:rsidRPr="00DA2B0A">
        <w:t>kan yait</w:t>
      </w:r>
      <w:r w:rsidR="007F5CE1" w:rsidRPr="00DA2B0A">
        <w:t>u</w:t>
      </w:r>
      <w:r w:rsidR="007F5CE1" w:rsidRPr="00DA2B0A">
        <w:rPr>
          <w:color w:val="000000" w:themeColor="text1"/>
          <w:spacing w:val="-20"/>
          <w:w w:val="1"/>
        </w:rPr>
        <w:t>i</w:t>
      </w:r>
      <w:r w:rsidRPr="00DA2B0A">
        <w:t xml:space="preserve"> (H4) ditolak.</w:t>
      </w:r>
    </w:p>
    <w:p w14:paraId="45E8663E" w14:textId="77777777" w:rsidR="00D53D5C" w:rsidRDefault="00D53D5C" w:rsidP="00DA2B0A">
      <w:pPr>
        <w:rPr>
          <w:rFonts w:eastAsia="Yu Gothic UI"/>
          <w:b/>
          <w:lang w:val="id-ID"/>
        </w:rPr>
      </w:pPr>
    </w:p>
    <w:p w14:paraId="51BB485F" w14:textId="77777777" w:rsidR="00E60988" w:rsidRDefault="00E60988" w:rsidP="00DA2B0A">
      <w:pPr>
        <w:rPr>
          <w:rFonts w:eastAsia="Yu Gothic UI"/>
          <w:b/>
          <w:lang w:val="id-ID"/>
        </w:rPr>
      </w:pPr>
    </w:p>
    <w:p w14:paraId="18D45535" w14:textId="77777777" w:rsidR="00E60988" w:rsidRDefault="00E60988" w:rsidP="00DA2B0A">
      <w:pPr>
        <w:rPr>
          <w:rFonts w:eastAsia="Yu Gothic UI"/>
          <w:b/>
          <w:lang w:val="id-ID"/>
        </w:rPr>
      </w:pPr>
    </w:p>
    <w:p w14:paraId="24D58CED" w14:textId="77777777" w:rsidR="00E60988" w:rsidRPr="00DA2B0A" w:rsidRDefault="00E60988" w:rsidP="00DA2B0A">
      <w:pPr>
        <w:rPr>
          <w:rFonts w:eastAsia="Yu Gothic UI"/>
          <w:b/>
          <w:lang w:val="id-ID"/>
        </w:rPr>
      </w:pPr>
    </w:p>
    <w:p w14:paraId="7FA73AC0" w14:textId="595C9AF4" w:rsidR="00D53D5C" w:rsidRDefault="00E60988" w:rsidP="00E60988">
      <w:pPr>
        <w:pStyle w:val="Heading1"/>
        <w:spacing w:before="0"/>
        <w:jc w:val="both"/>
        <w:rPr>
          <w:rFonts w:ascii="Times New Roman" w:eastAsia="Yu Gothic UI" w:hAnsi="Times New Roman" w:cs="Times New Roman"/>
          <w:color w:val="auto"/>
          <w:sz w:val="24"/>
          <w:szCs w:val="24"/>
          <w:lang w:val="id-ID"/>
        </w:rPr>
      </w:pPr>
      <w:r>
        <w:rPr>
          <w:rFonts w:ascii="Times New Roman" w:eastAsia="Yu Gothic UI" w:hAnsi="Times New Roman" w:cs="Times New Roman"/>
          <w:color w:val="auto"/>
          <w:sz w:val="24"/>
          <w:szCs w:val="24"/>
          <w:lang w:val="id-ID"/>
        </w:rPr>
        <w:lastRenderedPageBreak/>
        <w:t>SIMPULAN DAN SARAN</w:t>
      </w:r>
    </w:p>
    <w:p w14:paraId="59D19C0E" w14:textId="77777777" w:rsidR="00E60988" w:rsidRDefault="00E60988" w:rsidP="00E60988">
      <w:pPr>
        <w:rPr>
          <w:rFonts w:eastAsia="Yu Gothic UI"/>
          <w:lang w:val="id-ID"/>
        </w:rPr>
      </w:pPr>
    </w:p>
    <w:p w14:paraId="50B162A0" w14:textId="05B6D2A2" w:rsidR="00E60988" w:rsidRPr="00E60988" w:rsidRDefault="00E60988" w:rsidP="00E60988">
      <w:pPr>
        <w:rPr>
          <w:rFonts w:eastAsia="Yu Gothic UI"/>
          <w:b/>
          <w:lang w:val="id-ID"/>
        </w:rPr>
      </w:pPr>
      <w:r w:rsidRPr="00E60988">
        <w:rPr>
          <w:rFonts w:eastAsia="Yu Gothic UI"/>
          <w:b/>
          <w:lang w:val="id-ID"/>
        </w:rPr>
        <w:t>Simpulan</w:t>
      </w:r>
    </w:p>
    <w:p w14:paraId="4D85DCF9" w14:textId="6EF9054D" w:rsidR="00D53D5C" w:rsidRPr="00DA2B0A" w:rsidRDefault="00D53D5C" w:rsidP="00DA2B0A">
      <w:pPr>
        <w:ind w:firstLine="709"/>
        <w:jc w:val="both"/>
      </w:pPr>
      <w:r w:rsidRPr="00DA2B0A">
        <w:t>B</w:t>
      </w:r>
      <w:r w:rsidR="007F5CE1" w:rsidRPr="00DA2B0A">
        <w:t>e</w:t>
      </w:r>
      <w:r w:rsidR="007F5CE1" w:rsidRPr="00DA2B0A">
        <w:rPr>
          <w:color w:val="000000" w:themeColor="text1"/>
          <w:spacing w:val="-20"/>
          <w:w w:val="1"/>
        </w:rPr>
        <w:t>i</w:t>
      </w:r>
      <w:r w:rsidRPr="00DA2B0A">
        <w:t>rdasarkan hasil p</w:t>
      </w:r>
      <w:r w:rsidR="007F5CE1" w:rsidRPr="00DA2B0A">
        <w:t>e</w:t>
      </w:r>
      <w:r w:rsidR="007F5CE1" w:rsidRPr="00DA2B0A">
        <w:rPr>
          <w:color w:val="000000" w:themeColor="text1"/>
          <w:spacing w:val="-20"/>
          <w:w w:val="1"/>
        </w:rPr>
        <w:t>i</w:t>
      </w:r>
      <w:r w:rsidRPr="00DA2B0A">
        <w:t>n</w:t>
      </w:r>
      <w:r w:rsidR="007F5CE1" w:rsidRPr="00DA2B0A">
        <w:t>e</w:t>
      </w:r>
      <w:r w:rsidR="007F5CE1" w:rsidRPr="00DA2B0A">
        <w:rPr>
          <w:color w:val="000000" w:themeColor="text1"/>
          <w:spacing w:val="-20"/>
          <w:w w:val="1"/>
        </w:rPr>
        <w:t>i</w:t>
      </w:r>
      <w:r w:rsidRPr="00DA2B0A">
        <w:t>litian t</w:t>
      </w:r>
      <w:r w:rsidR="007F5CE1" w:rsidRPr="00DA2B0A">
        <w:t>e</w:t>
      </w:r>
      <w:r w:rsidR="007F5CE1" w:rsidRPr="00DA2B0A">
        <w:rPr>
          <w:color w:val="000000" w:themeColor="text1"/>
          <w:spacing w:val="-20"/>
          <w:w w:val="1"/>
        </w:rPr>
        <w:t>i</w:t>
      </w:r>
      <w:r w:rsidRPr="00DA2B0A">
        <w:t>ntang 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profitabilitas, l</w:t>
      </w:r>
      <w:r w:rsidR="007F5CE1" w:rsidRPr="00DA2B0A">
        <w:t>e</w:t>
      </w:r>
      <w:r w:rsidR="007F5CE1" w:rsidRPr="00DA2B0A">
        <w:rPr>
          <w:color w:val="000000" w:themeColor="text1"/>
          <w:spacing w:val="-20"/>
          <w:w w:val="1"/>
        </w:rPr>
        <w:t>i</w:t>
      </w:r>
      <w:r w:rsidRPr="00DA2B0A">
        <w:t>v</w:t>
      </w:r>
      <w:r w:rsidR="007F5CE1" w:rsidRPr="00DA2B0A">
        <w:t>e</w:t>
      </w:r>
      <w:r w:rsidR="007F5CE1" w:rsidRPr="00DA2B0A">
        <w:rPr>
          <w:color w:val="000000" w:themeColor="text1"/>
          <w:spacing w:val="-20"/>
          <w:w w:val="1"/>
        </w:rPr>
        <w:t>i</w:t>
      </w:r>
      <w:r w:rsidRPr="00DA2B0A">
        <w:t>rag</w:t>
      </w:r>
      <w:r w:rsidR="007F5CE1" w:rsidRPr="00DA2B0A">
        <w:t>e</w:t>
      </w:r>
      <w:r w:rsidR="007F5CE1" w:rsidRPr="00DA2B0A">
        <w:rPr>
          <w:color w:val="000000" w:themeColor="text1"/>
          <w:spacing w:val="-20"/>
          <w:w w:val="1"/>
        </w:rPr>
        <w:t>i</w:t>
      </w:r>
      <w:r w:rsidRPr="00DA2B0A">
        <w:t>, int</w:t>
      </w:r>
      <w:r w:rsidR="007F5CE1" w:rsidRPr="00DA2B0A">
        <w:t>e</w:t>
      </w:r>
      <w:r w:rsidR="007F5CE1" w:rsidRPr="00DA2B0A">
        <w:rPr>
          <w:color w:val="000000" w:themeColor="text1"/>
          <w:spacing w:val="-20"/>
          <w:w w:val="1"/>
        </w:rPr>
        <w:t>i</w:t>
      </w:r>
      <w:r w:rsidRPr="00DA2B0A">
        <w:t>nsitas ass</w:t>
      </w:r>
      <w:r w:rsidR="007F5CE1" w:rsidRPr="00DA2B0A">
        <w:t>e</w:t>
      </w:r>
      <w:r w:rsidR="007F5CE1" w:rsidRPr="00DA2B0A">
        <w:rPr>
          <w:color w:val="000000" w:themeColor="text1"/>
          <w:spacing w:val="-20"/>
          <w:w w:val="1"/>
        </w:rPr>
        <w:t>i</w:t>
      </w:r>
      <w:r w:rsidRPr="00DA2B0A">
        <w:t>t t</w:t>
      </w:r>
      <w:r w:rsidR="007F5CE1" w:rsidRPr="00DA2B0A">
        <w:t>e</w:t>
      </w:r>
      <w:r w:rsidR="007F5CE1" w:rsidRPr="00DA2B0A">
        <w:rPr>
          <w:color w:val="000000" w:themeColor="text1"/>
          <w:spacing w:val="-20"/>
          <w:w w:val="1"/>
        </w:rPr>
        <w:t>i</w:t>
      </w:r>
      <w:r w:rsidRPr="00DA2B0A">
        <w:t>tap, dan int</w:t>
      </w:r>
      <w:r w:rsidR="007F5CE1" w:rsidRPr="00DA2B0A">
        <w:t>e</w:t>
      </w:r>
      <w:r w:rsidR="007F5CE1" w:rsidRPr="00DA2B0A">
        <w:rPr>
          <w:color w:val="000000" w:themeColor="text1"/>
          <w:spacing w:val="-20"/>
          <w:w w:val="1"/>
        </w:rPr>
        <w:t>i</w:t>
      </w:r>
      <w:r w:rsidRPr="00DA2B0A">
        <w:t>nsitas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diaan t</w:t>
      </w:r>
      <w:r w:rsidR="007F5CE1" w:rsidRPr="00DA2B0A">
        <w:t>e</w:t>
      </w:r>
      <w:r w:rsidR="007F5CE1" w:rsidRPr="00DA2B0A">
        <w:rPr>
          <w:color w:val="000000" w:themeColor="text1"/>
          <w:spacing w:val="-20"/>
          <w:w w:val="1"/>
        </w:rPr>
        <w:t>i</w:t>
      </w:r>
      <w:r w:rsidRPr="00DA2B0A">
        <w:t>rhadap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pada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manf</w:t>
      </w:r>
      <w:r w:rsidR="007F5CE1" w:rsidRPr="00DA2B0A">
        <w:t>u</w:t>
      </w:r>
      <w:r w:rsidR="007F5CE1" w:rsidRPr="00DA2B0A">
        <w:rPr>
          <w:color w:val="000000" w:themeColor="text1"/>
          <w:spacing w:val="-20"/>
          <w:w w:val="1"/>
        </w:rPr>
        <w:t>i</w:t>
      </w:r>
      <w:r w:rsidRPr="00DA2B0A">
        <w:t>kat</w:t>
      </w:r>
      <w:r w:rsidR="007F5CE1" w:rsidRPr="00DA2B0A">
        <w:t>u</w:t>
      </w:r>
      <w:r w:rsidR="007F5CE1" w:rsidRPr="00DA2B0A">
        <w:rPr>
          <w:color w:val="000000" w:themeColor="text1"/>
          <w:spacing w:val="-20"/>
          <w:w w:val="1"/>
        </w:rPr>
        <w:t>i</w:t>
      </w:r>
      <w:r w:rsidRPr="00DA2B0A">
        <w:t>r yang t</w:t>
      </w:r>
      <w:r w:rsidR="007F5CE1" w:rsidRPr="00DA2B0A">
        <w:t>e</w:t>
      </w:r>
      <w:r w:rsidR="007F5CE1" w:rsidRPr="00DA2B0A">
        <w:rPr>
          <w:color w:val="000000" w:themeColor="text1"/>
          <w:spacing w:val="-20"/>
          <w:w w:val="1"/>
        </w:rPr>
        <w:t>i</w:t>
      </w:r>
      <w:r w:rsidRPr="00DA2B0A">
        <w:t>rdaftar di B</w:t>
      </w:r>
      <w:r w:rsidR="007F5CE1" w:rsidRPr="00DA2B0A">
        <w:t>E</w:t>
      </w:r>
      <w:r w:rsidR="007F5CE1" w:rsidRPr="00DA2B0A">
        <w:rPr>
          <w:color w:val="000000" w:themeColor="text1"/>
          <w:spacing w:val="-20"/>
          <w:w w:val="1"/>
        </w:rPr>
        <w:t>i</w:t>
      </w:r>
      <w:r w:rsidRPr="00DA2B0A">
        <w:t>I 2019-2021, maka dapat disimp</w:t>
      </w:r>
      <w:r w:rsidR="007F5CE1" w:rsidRPr="00DA2B0A">
        <w:t>u</w:t>
      </w:r>
      <w:r w:rsidR="007F5CE1" w:rsidRPr="00DA2B0A">
        <w:rPr>
          <w:color w:val="000000" w:themeColor="text1"/>
          <w:spacing w:val="-20"/>
          <w:w w:val="1"/>
        </w:rPr>
        <w:t>i</w:t>
      </w:r>
      <w:r w:rsidRPr="00DA2B0A">
        <w:t>lkan bahwa, Hasil p</w:t>
      </w:r>
      <w:r w:rsidR="007F5CE1" w:rsidRPr="00DA2B0A">
        <w:t>e</w:t>
      </w:r>
      <w:r w:rsidR="007F5CE1" w:rsidRPr="00DA2B0A">
        <w:rPr>
          <w:color w:val="000000" w:themeColor="text1"/>
          <w:spacing w:val="-20"/>
          <w:w w:val="1"/>
        </w:rPr>
        <w:t>i</w:t>
      </w:r>
      <w:r w:rsidRPr="00DA2B0A">
        <w:t>n</w:t>
      </w:r>
      <w:r w:rsidR="007F5CE1" w:rsidRPr="00DA2B0A">
        <w:t>e</w:t>
      </w:r>
      <w:r w:rsidR="007F5CE1" w:rsidRPr="00DA2B0A">
        <w:rPr>
          <w:color w:val="000000" w:themeColor="text1"/>
          <w:spacing w:val="-20"/>
          <w:w w:val="1"/>
        </w:rPr>
        <w:t>i</w:t>
      </w:r>
      <w:r w:rsidRPr="00DA2B0A">
        <w:t>litian m</w:t>
      </w:r>
      <w:r w:rsidR="007F5CE1" w:rsidRPr="00DA2B0A">
        <w:t>e</w:t>
      </w:r>
      <w:r w:rsidR="007F5CE1" w:rsidRPr="00DA2B0A">
        <w:rPr>
          <w:color w:val="000000" w:themeColor="text1"/>
          <w:spacing w:val="-20"/>
          <w:w w:val="1"/>
        </w:rPr>
        <w:t>i</w:t>
      </w:r>
      <w:r w:rsidRPr="00DA2B0A">
        <w:t>nyatakan bahwa profitabilitas m</w:t>
      </w:r>
      <w:r w:rsidR="007F5CE1" w:rsidRPr="00DA2B0A">
        <w:t>e</w:t>
      </w:r>
      <w:r w:rsidR="007F5CE1" w:rsidRPr="00DA2B0A">
        <w:rPr>
          <w:color w:val="000000" w:themeColor="text1"/>
          <w:spacing w:val="-20"/>
          <w:w w:val="1"/>
        </w:rPr>
        <w:t>i</w:t>
      </w:r>
      <w:r w:rsidRPr="00DA2B0A">
        <w:t>miliki 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t</w:t>
      </w:r>
      <w:r w:rsidR="007F5CE1" w:rsidRPr="00DA2B0A">
        <w:t>e</w:t>
      </w:r>
      <w:r w:rsidR="007F5CE1" w:rsidRPr="00DA2B0A">
        <w:rPr>
          <w:color w:val="000000" w:themeColor="text1"/>
          <w:spacing w:val="-20"/>
          <w:w w:val="1"/>
        </w:rPr>
        <w:t>i</w:t>
      </w:r>
      <w:r w:rsidRPr="00DA2B0A">
        <w:t>rhadap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Hal ini m</w:t>
      </w:r>
      <w:r w:rsidR="007F5CE1" w:rsidRPr="00DA2B0A">
        <w:t>e</w:t>
      </w:r>
      <w:r w:rsidR="007F5CE1" w:rsidRPr="00DA2B0A">
        <w:rPr>
          <w:color w:val="000000" w:themeColor="text1"/>
          <w:spacing w:val="-20"/>
          <w:w w:val="1"/>
        </w:rPr>
        <w:t>i</w:t>
      </w:r>
      <w:r w:rsidRPr="00DA2B0A">
        <w:t>n</w:t>
      </w:r>
      <w:r w:rsidR="007F5CE1" w:rsidRPr="00DA2B0A">
        <w:t>u</w:t>
      </w:r>
      <w:r w:rsidR="007F5CE1" w:rsidRPr="00DA2B0A">
        <w:rPr>
          <w:color w:val="000000" w:themeColor="text1"/>
          <w:spacing w:val="-20"/>
          <w:w w:val="1"/>
        </w:rPr>
        <w:t>i</w:t>
      </w:r>
      <w:r w:rsidRPr="00DA2B0A">
        <w:t>nj</w:t>
      </w:r>
      <w:r w:rsidR="007F5CE1" w:rsidRPr="00DA2B0A">
        <w:t>u</w:t>
      </w:r>
      <w:r w:rsidR="007F5CE1" w:rsidRPr="00DA2B0A">
        <w:rPr>
          <w:color w:val="000000" w:themeColor="text1"/>
          <w:spacing w:val="-20"/>
          <w:w w:val="1"/>
        </w:rPr>
        <w:t>i</w:t>
      </w:r>
      <w:r w:rsidRPr="00DA2B0A">
        <w:t>kkan bahwa profitabilitas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d</w:t>
      </w:r>
      <w:r w:rsidR="007F5CE1" w:rsidRPr="00DA2B0A">
        <w:t>e</w:t>
      </w:r>
      <w:r w:rsidR="007F5CE1" w:rsidRPr="00DA2B0A">
        <w:rPr>
          <w:color w:val="000000" w:themeColor="text1"/>
          <w:spacing w:val="-20"/>
          <w:w w:val="1"/>
        </w:rPr>
        <w:t>i</w:t>
      </w:r>
      <w:r w:rsidRPr="00DA2B0A">
        <w:t>ngan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akan m</w:t>
      </w:r>
      <w:r w:rsidR="007F5CE1" w:rsidRPr="00DA2B0A">
        <w:t>e</w:t>
      </w:r>
      <w:r w:rsidR="007F5CE1" w:rsidRPr="00DA2B0A">
        <w:rPr>
          <w:color w:val="000000" w:themeColor="text1"/>
          <w:spacing w:val="-20"/>
          <w:w w:val="1"/>
        </w:rPr>
        <w:t>i</w:t>
      </w:r>
      <w:r w:rsidRPr="00DA2B0A">
        <w:t>miliki h</w:t>
      </w:r>
      <w:r w:rsidR="007F5CE1" w:rsidRPr="00DA2B0A">
        <w:t>u</w:t>
      </w:r>
      <w:r w:rsidR="007F5CE1" w:rsidRPr="00DA2B0A">
        <w:rPr>
          <w:color w:val="000000" w:themeColor="text1"/>
          <w:spacing w:val="-20"/>
          <w:w w:val="1"/>
        </w:rPr>
        <w:t>i</w:t>
      </w:r>
      <w:r w:rsidRPr="00DA2B0A">
        <w:t>b</w:t>
      </w:r>
      <w:r w:rsidR="007F5CE1" w:rsidRPr="00DA2B0A">
        <w:t>u</w:t>
      </w:r>
      <w:r w:rsidR="007F5CE1" w:rsidRPr="00DA2B0A">
        <w:rPr>
          <w:color w:val="000000" w:themeColor="text1"/>
          <w:spacing w:val="-20"/>
          <w:w w:val="1"/>
        </w:rPr>
        <w:t>i</w:t>
      </w:r>
      <w:r w:rsidRPr="00DA2B0A">
        <w:t>ngan, dan apabila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ingin m</w:t>
      </w:r>
      <w:r w:rsidR="007F5CE1" w:rsidRPr="00DA2B0A">
        <w:t>e</w:t>
      </w:r>
      <w:r w:rsidR="007F5CE1" w:rsidRPr="00DA2B0A">
        <w:rPr>
          <w:color w:val="000000" w:themeColor="text1"/>
          <w:spacing w:val="-20"/>
          <w:w w:val="1"/>
        </w:rPr>
        <w:t>i</w:t>
      </w:r>
      <w:r w:rsidRPr="00DA2B0A">
        <w:t>lak</w:t>
      </w:r>
      <w:r w:rsidR="007F5CE1" w:rsidRPr="00DA2B0A">
        <w:t>u</w:t>
      </w:r>
      <w:r w:rsidR="007F5CE1" w:rsidRPr="00DA2B0A">
        <w:rPr>
          <w:color w:val="000000" w:themeColor="text1"/>
          <w:spacing w:val="-20"/>
          <w:w w:val="1"/>
        </w:rPr>
        <w:t>i</w:t>
      </w:r>
      <w:r w:rsidRPr="00DA2B0A">
        <w:t>kan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maka har</w:t>
      </w:r>
      <w:r w:rsidR="007F5CE1" w:rsidRPr="00DA2B0A">
        <w:t>u</w:t>
      </w:r>
      <w:r w:rsidR="007F5CE1" w:rsidRPr="00DA2B0A">
        <w:rPr>
          <w:color w:val="000000" w:themeColor="text1"/>
          <w:spacing w:val="-20"/>
          <w:w w:val="1"/>
        </w:rPr>
        <w:t>i</w:t>
      </w:r>
      <w:r w:rsidRPr="00DA2B0A">
        <w:t xml:space="preserve">s </w:t>
      </w:r>
      <w:r w:rsidR="007F5CE1" w:rsidRPr="00DA2B0A">
        <w:t>e</w:t>
      </w:r>
      <w:r w:rsidR="007F5CE1" w:rsidRPr="00DA2B0A">
        <w:rPr>
          <w:color w:val="000000" w:themeColor="text1"/>
          <w:spacing w:val="-20"/>
          <w:w w:val="1"/>
        </w:rPr>
        <w:t>i</w:t>
      </w:r>
      <w:r w:rsidRPr="00DA2B0A">
        <w:t>fisi</w:t>
      </w:r>
      <w:r w:rsidR="007F5CE1" w:rsidRPr="00DA2B0A">
        <w:t>e</w:t>
      </w:r>
      <w:r w:rsidR="007F5CE1" w:rsidRPr="00DA2B0A">
        <w:rPr>
          <w:color w:val="000000" w:themeColor="text1"/>
          <w:spacing w:val="-20"/>
          <w:w w:val="1"/>
        </w:rPr>
        <w:t>i</w:t>
      </w:r>
      <w:r w:rsidRPr="00DA2B0A">
        <w:t>n dari s</w:t>
      </w:r>
      <w:r w:rsidR="007F5CE1" w:rsidRPr="00DA2B0A">
        <w:t>e</w:t>
      </w:r>
      <w:r w:rsidR="007F5CE1" w:rsidRPr="00DA2B0A">
        <w:rPr>
          <w:color w:val="000000" w:themeColor="text1"/>
          <w:spacing w:val="-20"/>
          <w:w w:val="1"/>
        </w:rPr>
        <w:t>i</w:t>
      </w:r>
      <w:r w:rsidRPr="00DA2B0A">
        <w:t>gi b</w:t>
      </w:r>
      <w:r w:rsidR="007F5CE1" w:rsidRPr="00DA2B0A">
        <w:t>e</w:t>
      </w:r>
      <w:r w:rsidR="007F5CE1" w:rsidRPr="00DA2B0A">
        <w:rPr>
          <w:color w:val="000000" w:themeColor="text1"/>
          <w:spacing w:val="-20"/>
          <w:w w:val="1"/>
        </w:rPr>
        <w:t>i</w:t>
      </w:r>
      <w:r w:rsidRPr="00DA2B0A">
        <w:t>ban pajak s</w:t>
      </w:r>
      <w:r w:rsidR="007F5CE1" w:rsidRPr="00DA2B0A">
        <w:t>e</w:t>
      </w:r>
      <w:r w:rsidR="007F5CE1" w:rsidRPr="00DA2B0A">
        <w:rPr>
          <w:color w:val="000000" w:themeColor="text1"/>
          <w:spacing w:val="-20"/>
          <w:w w:val="1"/>
        </w:rPr>
        <w:t>i</w:t>
      </w:r>
      <w:r w:rsidRPr="00DA2B0A">
        <w:t>hingga tidak p</w:t>
      </w:r>
      <w:r w:rsidR="007F5CE1" w:rsidRPr="00DA2B0A">
        <w:t>e</w:t>
      </w:r>
      <w:r w:rsidR="007F5CE1" w:rsidRPr="00DA2B0A">
        <w:rPr>
          <w:color w:val="000000" w:themeColor="text1"/>
          <w:spacing w:val="-20"/>
          <w:w w:val="1"/>
        </w:rPr>
        <w:t>i</w:t>
      </w:r>
      <w:r w:rsidRPr="00DA2B0A">
        <w:t>rl</w:t>
      </w:r>
      <w:r w:rsidR="007F5CE1" w:rsidRPr="00DA2B0A">
        <w:t>u</w:t>
      </w:r>
      <w:r w:rsidR="007F5CE1" w:rsidRPr="00DA2B0A">
        <w:rPr>
          <w:color w:val="000000" w:themeColor="text1"/>
          <w:spacing w:val="-20"/>
          <w:w w:val="1"/>
        </w:rPr>
        <w:t>i</w:t>
      </w:r>
      <w:r w:rsidRPr="00DA2B0A">
        <w:t xml:space="preserve"> m</w:t>
      </w:r>
      <w:r w:rsidR="007F5CE1" w:rsidRPr="00DA2B0A">
        <w:t>e</w:t>
      </w:r>
      <w:r w:rsidR="007F5CE1" w:rsidRPr="00DA2B0A">
        <w:rPr>
          <w:color w:val="000000" w:themeColor="text1"/>
          <w:spacing w:val="-20"/>
          <w:w w:val="1"/>
        </w:rPr>
        <w:t>i</w:t>
      </w:r>
      <w:r w:rsidRPr="00DA2B0A">
        <w:t>mbayar pajak dalam j</w:t>
      </w:r>
      <w:r w:rsidR="007F5CE1" w:rsidRPr="00DA2B0A">
        <w:t>u</w:t>
      </w:r>
      <w:r w:rsidR="007F5CE1" w:rsidRPr="00DA2B0A">
        <w:rPr>
          <w:color w:val="000000" w:themeColor="text1"/>
          <w:spacing w:val="-20"/>
          <w:w w:val="1"/>
        </w:rPr>
        <w:t>i</w:t>
      </w:r>
      <w:r w:rsidRPr="00DA2B0A">
        <w:t>mlah b</w:t>
      </w:r>
      <w:r w:rsidR="007F5CE1" w:rsidRPr="00DA2B0A">
        <w:t>e</w:t>
      </w:r>
      <w:r w:rsidR="007F5CE1" w:rsidRPr="00DA2B0A">
        <w:rPr>
          <w:color w:val="000000" w:themeColor="text1"/>
          <w:spacing w:val="-20"/>
          <w:w w:val="1"/>
        </w:rPr>
        <w:t>i</w:t>
      </w:r>
      <w:r w:rsidRPr="00DA2B0A">
        <w:t>sar. Hasil p</w:t>
      </w:r>
      <w:r w:rsidR="007F5CE1" w:rsidRPr="00DA2B0A">
        <w:t>e</w:t>
      </w:r>
      <w:r w:rsidR="007F5CE1" w:rsidRPr="00DA2B0A">
        <w:rPr>
          <w:color w:val="000000" w:themeColor="text1"/>
          <w:spacing w:val="-20"/>
          <w:w w:val="1"/>
        </w:rPr>
        <w:t>i</w:t>
      </w:r>
      <w:r w:rsidRPr="00DA2B0A">
        <w:t>n</w:t>
      </w:r>
      <w:r w:rsidR="007F5CE1" w:rsidRPr="00DA2B0A">
        <w:t>e</w:t>
      </w:r>
      <w:r w:rsidR="007F5CE1" w:rsidRPr="00DA2B0A">
        <w:rPr>
          <w:color w:val="000000" w:themeColor="text1"/>
          <w:spacing w:val="-20"/>
          <w:w w:val="1"/>
        </w:rPr>
        <w:t>i</w:t>
      </w:r>
      <w:r w:rsidRPr="00DA2B0A">
        <w:t>litian m</w:t>
      </w:r>
      <w:r w:rsidR="007F5CE1" w:rsidRPr="00DA2B0A">
        <w:t>e</w:t>
      </w:r>
      <w:r w:rsidR="007F5CE1" w:rsidRPr="00DA2B0A">
        <w:rPr>
          <w:color w:val="000000" w:themeColor="text1"/>
          <w:spacing w:val="-20"/>
          <w:w w:val="1"/>
        </w:rPr>
        <w:t>i</w:t>
      </w:r>
      <w:r w:rsidRPr="00DA2B0A">
        <w:t>nyatakan bahwa l</w:t>
      </w:r>
      <w:r w:rsidR="007F5CE1" w:rsidRPr="00DA2B0A">
        <w:t>e</w:t>
      </w:r>
      <w:r w:rsidR="007F5CE1" w:rsidRPr="00DA2B0A">
        <w:rPr>
          <w:color w:val="000000" w:themeColor="text1"/>
          <w:spacing w:val="-20"/>
          <w:w w:val="1"/>
        </w:rPr>
        <w:t>i</w:t>
      </w:r>
      <w:r w:rsidRPr="00DA2B0A">
        <w:t>v</w:t>
      </w:r>
      <w:r w:rsidR="007F5CE1" w:rsidRPr="00DA2B0A">
        <w:t>e</w:t>
      </w:r>
      <w:r w:rsidR="007F5CE1" w:rsidRPr="00DA2B0A">
        <w:rPr>
          <w:color w:val="000000" w:themeColor="text1"/>
          <w:spacing w:val="-20"/>
          <w:w w:val="1"/>
        </w:rPr>
        <w:t>i</w:t>
      </w:r>
      <w:r w:rsidRPr="00DA2B0A">
        <w:t>rag</w:t>
      </w:r>
      <w:r w:rsidR="007F5CE1" w:rsidRPr="00DA2B0A">
        <w:t>e</w:t>
      </w:r>
      <w:r w:rsidR="007F5CE1" w:rsidRPr="00DA2B0A">
        <w:rPr>
          <w:color w:val="000000" w:themeColor="text1"/>
          <w:spacing w:val="-20"/>
          <w:w w:val="1"/>
        </w:rPr>
        <w:t>i</w:t>
      </w:r>
      <w:r w:rsidRPr="00DA2B0A">
        <w:t xml:space="preserve"> tidak m</w:t>
      </w:r>
      <w:r w:rsidR="007F5CE1" w:rsidRPr="00DA2B0A">
        <w:t>e</w:t>
      </w:r>
      <w:r w:rsidR="007F5CE1" w:rsidRPr="00DA2B0A">
        <w:rPr>
          <w:color w:val="000000" w:themeColor="text1"/>
          <w:spacing w:val="-20"/>
          <w:w w:val="1"/>
        </w:rPr>
        <w:t>i</w:t>
      </w:r>
      <w:r w:rsidRPr="00DA2B0A">
        <w:t>miliki 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t</w:t>
      </w:r>
      <w:r w:rsidR="007F5CE1" w:rsidRPr="00DA2B0A">
        <w:t>e</w:t>
      </w:r>
      <w:r w:rsidR="007F5CE1" w:rsidRPr="00DA2B0A">
        <w:rPr>
          <w:color w:val="000000" w:themeColor="text1"/>
          <w:spacing w:val="-20"/>
          <w:w w:val="1"/>
        </w:rPr>
        <w:t>i</w:t>
      </w:r>
      <w:r w:rsidRPr="00DA2B0A">
        <w:t>rhadap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Hal ini m</w:t>
      </w:r>
      <w:r w:rsidR="007F5CE1" w:rsidRPr="00DA2B0A">
        <w:t>e</w:t>
      </w:r>
      <w:r w:rsidR="007F5CE1" w:rsidRPr="00DA2B0A">
        <w:rPr>
          <w:color w:val="000000" w:themeColor="text1"/>
          <w:spacing w:val="-20"/>
          <w:w w:val="1"/>
        </w:rPr>
        <w:t>i</w:t>
      </w:r>
      <w:r w:rsidRPr="00DA2B0A">
        <w:t>n</w:t>
      </w:r>
      <w:r w:rsidR="007F5CE1" w:rsidRPr="00DA2B0A">
        <w:t>u</w:t>
      </w:r>
      <w:r w:rsidR="007F5CE1" w:rsidRPr="00DA2B0A">
        <w:rPr>
          <w:color w:val="000000" w:themeColor="text1"/>
          <w:spacing w:val="-20"/>
          <w:w w:val="1"/>
        </w:rPr>
        <w:t>i</w:t>
      </w:r>
      <w:r w:rsidRPr="00DA2B0A">
        <w:t>nj</w:t>
      </w:r>
      <w:r w:rsidR="007F5CE1" w:rsidRPr="00DA2B0A">
        <w:t>u</w:t>
      </w:r>
      <w:r w:rsidR="007F5CE1" w:rsidRPr="00DA2B0A">
        <w:rPr>
          <w:color w:val="000000" w:themeColor="text1"/>
          <w:spacing w:val="-20"/>
          <w:w w:val="1"/>
        </w:rPr>
        <w:t>i</w:t>
      </w:r>
      <w:r w:rsidRPr="00DA2B0A">
        <w:t>kkan bahwa h</w:t>
      </w:r>
      <w:r w:rsidR="007F5CE1" w:rsidRPr="00DA2B0A">
        <w:t>u</w:t>
      </w:r>
      <w:r w:rsidR="007F5CE1" w:rsidRPr="00DA2B0A">
        <w:rPr>
          <w:color w:val="000000" w:themeColor="text1"/>
          <w:spacing w:val="-20"/>
          <w:w w:val="1"/>
        </w:rPr>
        <w:t>i</w:t>
      </w:r>
      <w:r w:rsidRPr="00DA2B0A">
        <w:t>tang yang b</w:t>
      </w:r>
      <w:r w:rsidR="007F5CE1" w:rsidRPr="00DA2B0A">
        <w:t>e</w:t>
      </w:r>
      <w:r w:rsidR="007F5CE1" w:rsidRPr="00DA2B0A">
        <w:rPr>
          <w:color w:val="000000" w:themeColor="text1"/>
          <w:spacing w:val="-20"/>
          <w:w w:val="1"/>
        </w:rPr>
        <w:t>i</w:t>
      </w:r>
      <w:r w:rsidRPr="00DA2B0A">
        <w:t>sar m</w:t>
      </w:r>
      <w:r w:rsidR="007F5CE1" w:rsidRPr="00DA2B0A">
        <w:t>e</w:t>
      </w:r>
      <w:r w:rsidR="007F5CE1" w:rsidRPr="00DA2B0A">
        <w:rPr>
          <w:color w:val="000000" w:themeColor="text1"/>
          <w:spacing w:val="-20"/>
          <w:w w:val="1"/>
        </w:rPr>
        <w:t>i</w:t>
      </w:r>
      <w:r w:rsidRPr="00DA2B0A">
        <w:t>mb</w:t>
      </w:r>
      <w:r w:rsidR="007F5CE1" w:rsidRPr="00DA2B0A">
        <w:t>u</w:t>
      </w:r>
      <w:r w:rsidR="007F5CE1" w:rsidRPr="00DA2B0A">
        <w:rPr>
          <w:color w:val="000000" w:themeColor="text1"/>
          <w:spacing w:val="-20"/>
          <w:w w:val="1"/>
        </w:rPr>
        <w:t>i</w:t>
      </w:r>
      <w:r w:rsidRPr="00DA2B0A">
        <w:t>at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m</w:t>
      </w:r>
      <w:r w:rsidR="007F5CE1" w:rsidRPr="00DA2B0A">
        <w:t>e</w:t>
      </w:r>
      <w:r w:rsidR="007F5CE1" w:rsidRPr="00DA2B0A">
        <w:rPr>
          <w:color w:val="000000" w:themeColor="text1"/>
          <w:spacing w:val="-20"/>
          <w:w w:val="1"/>
        </w:rPr>
        <w:t>i</w:t>
      </w:r>
      <w:r w:rsidRPr="00DA2B0A">
        <w:t>mp</w:t>
      </w:r>
      <w:r w:rsidR="007F5CE1" w:rsidRPr="00DA2B0A">
        <w:t>e</w:t>
      </w:r>
      <w:r w:rsidR="007F5CE1" w:rsidRPr="00DA2B0A">
        <w:rPr>
          <w:color w:val="000000" w:themeColor="text1"/>
          <w:spacing w:val="-20"/>
          <w:w w:val="1"/>
        </w:rPr>
        <w:t>i</w:t>
      </w:r>
      <w:r w:rsidRPr="00DA2B0A">
        <w:t>rol</w:t>
      </w:r>
      <w:r w:rsidR="007F5CE1" w:rsidRPr="00DA2B0A">
        <w:t>e</w:t>
      </w:r>
      <w:r w:rsidR="007F5CE1" w:rsidRPr="00DA2B0A">
        <w:rPr>
          <w:color w:val="000000" w:themeColor="text1"/>
          <w:spacing w:val="-20"/>
          <w:w w:val="1"/>
        </w:rPr>
        <w:t>i</w:t>
      </w:r>
      <w:r w:rsidRPr="00DA2B0A">
        <w:t>h ins</w:t>
      </w:r>
      <w:r w:rsidR="007F5CE1" w:rsidRPr="00DA2B0A">
        <w:t>e</w:t>
      </w:r>
      <w:r w:rsidR="007F5CE1" w:rsidRPr="00DA2B0A">
        <w:rPr>
          <w:color w:val="000000" w:themeColor="text1"/>
          <w:spacing w:val="-20"/>
          <w:w w:val="1"/>
        </w:rPr>
        <w:t>i</w:t>
      </w:r>
      <w:r w:rsidRPr="00DA2B0A">
        <w:t>ntif pajak b</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pa potongan pajak atas b</w:t>
      </w:r>
      <w:r w:rsidR="007F5CE1" w:rsidRPr="00DA2B0A">
        <w:t>u</w:t>
      </w:r>
      <w:r w:rsidR="007F5CE1" w:rsidRPr="00DA2B0A">
        <w:rPr>
          <w:color w:val="000000" w:themeColor="text1"/>
          <w:spacing w:val="-20"/>
          <w:w w:val="1"/>
        </w:rPr>
        <w:t>i</w:t>
      </w:r>
      <w:r w:rsidRPr="00DA2B0A">
        <w:t>nga pinjaman s</w:t>
      </w:r>
      <w:r w:rsidR="007F5CE1" w:rsidRPr="00DA2B0A">
        <w:t>e</w:t>
      </w:r>
      <w:r w:rsidR="007F5CE1" w:rsidRPr="00DA2B0A">
        <w:rPr>
          <w:color w:val="000000" w:themeColor="text1"/>
          <w:spacing w:val="-20"/>
          <w:w w:val="1"/>
        </w:rPr>
        <w:t>i</w:t>
      </w:r>
      <w:r w:rsidRPr="00DA2B0A">
        <w:t>s</w:t>
      </w:r>
      <w:r w:rsidR="007F5CE1" w:rsidRPr="00DA2B0A">
        <w:t>u</w:t>
      </w:r>
      <w:r w:rsidR="007F5CE1" w:rsidRPr="00DA2B0A">
        <w:rPr>
          <w:color w:val="000000" w:themeColor="text1"/>
          <w:spacing w:val="-20"/>
          <w:w w:val="1"/>
        </w:rPr>
        <w:t>i</w:t>
      </w:r>
      <w:r w:rsidRPr="00DA2B0A">
        <w:t>ai k</w:t>
      </w:r>
      <w:r w:rsidR="007F5CE1" w:rsidRPr="00DA2B0A">
        <w:t>e</w:t>
      </w:r>
      <w:r w:rsidR="007F5CE1" w:rsidRPr="00DA2B0A">
        <w:rPr>
          <w:color w:val="000000" w:themeColor="text1"/>
          <w:spacing w:val="-20"/>
          <w:w w:val="1"/>
        </w:rPr>
        <w:t>i</w:t>
      </w:r>
      <w:r w:rsidRPr="00DA2B0A">
        <w:t>t</w:t>
      </w:r>
      <w:r w:rsidR="007F5CE1" w:rsidRPr="00DA2B0A">
        <w:t>e</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an pasal 6 ayat (1) h</w:t>
      </w:r>
      <w:r w:rsidR="007F5CE1" w:rsidRPr="00DA2B0A">
        <w:t>u</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 xml:space="preserve">f a </w:t>
      </w:r>
      <w:r w:rsidR="007F5CE1" w:rsidRPr="00DA2B0A">
        <w:t>U</w:t>
      </w:r>
      <w:r w:rsidR="007F5CE1" w:rsidRPr="00DA2B0A">
        <w:rPr>
          <w:color w:val="000000" w:themeColor="text1"/>
          <w:spacing w:val="-20"/>
          <w:w w:val="1"/>
        </w:rPr>
        <w:t>i</w:t>
      </w:r>
      <w:r w:rsidRPr="00DA2B0A">
        <w:t>ndang-</w:t>
      </w:r>
      <w:r w:rsidR="007F5CE1" w:rsidRPr="00DA2B0A">
        <w:t>U</w:t>
      </w:r>
      <w:r w:rsidR="007F5CE1" w:rsidRPr="00DA2B0A">
        <w:rPr>
          <w:color w:val="000000" w:themeColor="text1"/>
          <w:spacing w:val="-20"/>
          <w:w w:val="1"/>
        </w:rPr>
        <w:t>i</w:t>
      </w:r>
      <w:r w:rsidRPr="00DA2B0A">
        <w:t>ndang Nomor 36 tah</w:t>
      </w:r>
      <w:r w:rsidR="007F5CE1" w:rsidRPr="00DA2B0A">
        <w:t>u</w:t>
      </w:r>
      <w:r w:rsidR="007F5CE1" w:rsidRPr="00DA2B0A">
        <w:rPr>
          <w:color w:val="000000" w:themeColor="text1"/>
          <w:spacing w:val="-20"/>
          <w:w w:val="1"/>
        </w:rPr>
        <w:t>i</w:t>
      </w:r>
      <w:r w:rsidRPr="00DA2B0A">
        <w:t>n 2008, s</w:t>
      </w:r>
      <w:r w:rsidR="007F5CE1" w:rsidRPr="00DA2B0A">
        <w:t>e</w:t>
      </w:r>
      <w:r w:rsidR="007F5CE1" w:rsidRPr="00DA2B0A">
        <w:rPr>
          <w:color w:val="000000" w:themeColor="text1"/>
          <w:spacing w:val="-20"/>
          <w:w w:val="1"/>
        </w:rPr>
        <w:t>i</w:t>
      </w:r>
      <w:r w:rsidRPr="00DA2B0A">
        <w:t>makin tinggi ata</w:t>
      </w:r>
      <w:r w:rsidR="007F5CE1" w:rsidRPr="00DA2B0A">
        <w:t>u</w:t>
      </w:r>
      <w:r w:rsidR="007F5CE1" w:rsidRPr="00DA2B0A">
        <w:rPr>
          <w:color w:val="000000" w:themeColor="text1"/>
          <w:spacing w:val="-20"/>
          <w:w w:val="1"/>
        </w:rPr>
        <w:t>i</w:t>
      </w:r>
      <w:r w:rsidRPr="00DA2B0A">
        <w:t xml:space="preserve"> s</w:t>
      </w:r>
      <w:r w:rsidR="007F5CE1" w:rsidRPr="00DA2B0A">
        <w:t>e</w:t>
      </w:r>
      <w:r w:rsidR="007F5CE1" w:rsidRPr="00DA2B0A">
        <w:rPr>
          <w:color w:val="000000" w:themeColor="text1"/>
          <w:spacing w:val="-20"/>
          <w:w w:val="1"/>
        </w:rPr>
        <w:t>i</w:t>
      </w:r>
      <w:r w:rsidRPr="00DA2B0A">
        <w:t>makin r</w:t>
      </w:r>
      <w:r w:rsidR="007F5CE1" w:rsidRPr="00DA2B0A">
        <w:t>e</w:t>
      </w:r>
      <w:r w:rsidR="007F5CE1" w:rsidRPr="00DA2B0A">
        <w:rPr>
          <w:color w:val="000000" w:themeColor="text1"/>
          <w:spacing w:val="-20"/>
          <w:w w:val="1"/>
        </w:rPr>
        <w:t>i</w:t>
      </w:r>
      <w:r w:rsidRPr="00DA2B0A">
        <w:t>ndah tingkat h</w:t>
      </w:r>
      <w:r w:rsidR="007F5CE1" w:rsidRPr="00DA2B0A">
        <w:t>u</w:t>
      </w:r>
      <w:r w:rsidR="007F5CE1" w:rsidRPr="00DA2B0A">
        <w:rPr>
          <w:color w:val="000000" w:themeColor="text1"/>
          <w:spacing w:val="-20"/>
          <w:w w:val="1"/>
        </w:rPr>
        <w:t>i</w:t>
      </w:r>
      <w:r w:rsidRPr="00DA2B0A">
        <w:t>tang s</w:t>
      </w:r>
      <w:r w:rsidR="007F5CE1" w:rsidRPr="00DA2B0A">
        <w:t>u</w:t>
      </w:r>
      <w:r w:rsidR="007F5CE1" w:rsidRPr="00DA2B0A">
        <w:rPr>
          <w:color w:val="000000" w:themeColor="text1"/>
          <w:spacing w:val="-20"/>
          <w:w w:val="1"/>
        </w:rPr>
        <w:t>i</w:t>
      </w:r>
      <w:r w:rsidRPr="00DA2B0A">
        <w:t>at</w:t>
      </w:r>
      <w:r w:rsidR="007F5CE1" w:rsidRPr="00DA2B0A">
        <w:t>u</w:t>
      </w:r>
      <w:r w:rsidR="007F5CE1" w:rsidRPr="00DA2B0A">
        <w:rPr>
          <w:color w:val="000000" w:themeColor="text1"/>
          <w:spacing w:val="-20"/>
          <w:w w:val="1"/>
        </w:rPr>
        <w:t>i</w:t>
      </w:r>
      <w:r w:rsidRPr="00DA2B0A">
        <w:t xml:space="preserve">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tidak akan m</w:t>
      </w:r>
      <w:r w:rsidR="007F5CE1" w:rsidRPr="00DA2B0A">
        <w:t>e</w:t>
      </w:r>
      <w:r w:rsidR="007F5CE1" w:rsidRPr="00DA2B0A">
        <w:rPr>
          <w:color w:val="000000" w:themeColor="text1"/>
          <w:spacing w:val="-20"/>
          <w:w w:val="1"/>
        </w:rPr>
        <w:t>i</w:t>
      </w:r>
      <w:r w:rsidRPr="00DA2B0A">
        <w:t>m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i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yang dilak</w:t>
      </w:r>
      <w:r w:rsidR="007F5CE1" w:rsidRPr="00DA2B0A">
        <w:t>u</w:t>
      </w:r>
      <w:r w:rsidR="007F5CE1" w:rsidRPr="00DA2B0A">
        <w:rPr>
          <w:color w:val="000000" w:themeColor="text1"/>
          <w:spacing w:val="-20"/>
          <w:w w:val="1"/>
        </w:rPr>
        <w:t>i</w:t>
      </w:r>
      <w:r w:rsidRPr="00DA2B0A">
        <w:t>kan ol</w:t>
      </w:r>
      <w:r w:rsidR="007F5CE1" w:rsidRPr="00DA2B0A">
        <w:t>e</w:t>
      </w:r>
      <w:r w:rsidR="007F5CE1" w:rsidRPr="00DA2B0A">
        <w:rPr>
          <w:color w:val="000000" w:themeColor="text1"/>
          <w:spacing w:val="-20"/>
          <w:w w:val="1"/>
        </w:rPr>
        <w:t>i</w:t>
      </w:r>
      <w:r w:rsidRPr="00DA2B0A">
        <w:t>h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Hasil p</w:t>
      </w:r>
      <w:r w:rsidR="007F5CE1" w:rsidRPr="00DA2B0A">
        <w:t>e</w:t>
      </w:r>
      <w:r w:rsidR="007F5CE1" w:rsidRPr="00DA2B0A">
        <w:rPr>
          <w:color w:val="000000" w:themeColor="text1"/>
          <w:spacing w:val="-20"/>
          <w:w w:val="1"/>
        </w:rPr>
        <w:t>i</w:t>
      </w:r>
      <w:r w:rsidRPr="00DA2B0A">
        <w:t>n</w:t>
      </w:r>
      <w:r w:rsidR="007F5CE1" w:rsidRPr="00DA2B0A">
        <w:t>e</w:t>
      </w:r>
      <w:r w:rsidR="007F5CE1" w:rsidRPr="00DA2B0A">
        <w:rPr>
          <w:color w:val="000000" w:themeColor="text1"/>
          <w:spacing w:val="-20"/>
          <w:w w:val="1"/>
        </w:rPr>
        <w:t>i</w:t>
      </w:r>
      <w:r w:rsidRPr="00DA2B0A">
        <w:t>litian ini m</w:t>
      </w:r>
      <w:r w:rsidR="007F5CE1" w:rsidRPr="00DA2B0A">
        <w:t>e</w:t>
      </w:r>
      <w:r w:rsidR="007F5CE1" w:rsidRPr="00DA2B0A">
        <w:rPr>
          <w:color w:val="000000" w:themeColor="text1"/>
          <w:spacing w:val="-20"/>
          <w:w w:val="1"/>
        </w:rPr>
        <w:t>i</w:t>
      </w:r>
      <w:r w:rsidRPr="00DA2B0A">
        <w:t>nyatakan bahwa int</w:t>
      </w:r>
      <w:r w:rsidR="007F5CE1" w:rsidRPr="00DA2B0A">
        <w:t>e</w:t>
      </w:r>
      <w:r w:rsidR="007F5CE1" w:rsidRPr="00DA2B0A">
        <w:rPr>
          <w:color w:val="000000" w:themeColor="text1"/>
          <w:spacing w:val="-20"/>
          <w:w w:val="1"/>
        </w:rPr>
        <w:t>i</w:t>
      </w:r>
      <w:r w:rsidRPr="00DA2B0A">
        <w:t>nsitas as</w:t>
      </w:r>
      <w:r w:rsidR="007F5CE1" w:rsidRPr="00DA2B0A">
        <w:t>e</w:t>
      </w:r>
      <w:r w:rsidR="007F5CE1" w:rsidRPr="00DA2B0A">
        <w:rPr>
          <w:color w:val="000000" w:themeColor="text1"/>
          <w:spacing w:val="-20"/>
          <w:w w:val="1"/>
        </w:rPr>
        <w:t>i</w:t>
      </w:r>
      <w:r w:rsidRPr="00DA2B0A">
        <w:t>t t</w:t>
      </w:r>
      <w:r w:rsidR="007F5CE1" w:rsidRPr="00DA2B0A">
        <w:t>e</w:t>
      </w:r>
      <w:r w:rsidR="007F5CE1" w:rsidRPr="00DA2B0A">
        <w:rPr>
          <w:color w:val="000000" w:themeColor="text1"/>
          <w:spacing w:val="-20"/>
          <w:w w:val="1"/>
        </w:rPr>
        <w:t>i</w:t>
      </w:r>
      <w:r w:rsidRPr="00DA2B0A">
        <w:t>tap m</w:t>
      </w:r>
      <w:r w:rsidR="007F5CE1" w:rsidRPr="00DA2B0A">
        <w:t>e</w:t>
      </w:r>
      <w:r w:rsidR="007F5CE1" w:rsidRPr="00DA2B0A">
        <w:rPr>
          <w:color w:val="000000" w:themeColor="text1"/>
          <w:spacing w:val="-20"/>
          <w:w w:val="1"/>
        </w:rPr>
        <w:t>i</w:t>
      </w:r>
      <w:r w:rsidRPr="00DA2B0A">
        <w:t>miliki 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signifikan t</w:t>
      </w:r>
      <w:r w:rsidR="007F5CE1" w:rsidRPr="00DA2B0A">
        <w:t>e</w:t>
      </w:r>
      <w:r w:rsidR="007F5CE1" w:rsidRPr="00DA2B0A">
        <w:rPr>
          <w:color w:val="000000" w:themeColor="text1"/>
          <w:spacing w:val="-20"/>
          <w:w w:val="1"/>
        </w:rPr>
        <w:t>i</w:t>
      </w:r>
      <w:r w:rsidRPr="00DA2B0A">
        <w:t>rhadap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Hal ini m</w:t>
      </w:r>
      <w:r w:rsidR="007F5CE1" w:rsidRPr="00DA2B0A">
        <w:t>e</w:t>
      </w:r>
      <w:r w:rsidR="007F5CE1" w:rsidRPr="00DA2B0A">
        <w:rPr>
          <w:color w:val="000000" w:themeColor="text1"/>
          <w:spacing w:val="-20"/>
          <w:w w:val="1"/>
        </w:rPr>
        <w:t>i</w:t>
      </w:r>
      <w:r w:rsidRPr="00DA2B0A">
        <w:t>ngindikasikan s</w:t>
      </w:r>
      <w:r w:rsidR="007F5CE1" w:rsidRPr="00DA2B0A">
        <w:t>e</w:t>
      </w:r>
      <w:r w:rsidR="007F5CE1" w:rsidRPr="00DA2B0A">
        <w:rPr>
          <w:color w:val="000000" w:themeColor="text1"/>
          <w:spacing w:val="-20"/>
          <w:w w:val="1"/>
        </w:rPr>
        <w:t>i</w:t>
      </w:r>
      <w:r w:rsidRPr="00DA2B0A">
        <w:t>makin b</w:t>
      </w:r>
      <w:r w:rsidR="007F5CE1" w:rsidRPr="00DA2B0A">
        <w:t>e</w:t>
      </w:r>
      <w:r w:rsidR="007F5CE1" w:rsidRPr="00DA2B0A">
        <w:rPr>
          <w:color w:val="000000" w:themeColor="text1"/>
          <w:spacing w:val="-20"/>
          <w:w w:val="1"/>
        </w:rPr>
        <w:t>i</w:t>
      </w:r>
      <w:r w:rsidRPr="00DA2B0A">
        <w:t>sar int</w:t>
      </w:r>
      <w:r w:rsidR="007F5CE1" w:rsidRPr="00DA2B0A">
        <w:t>e</w:t>
      </w:r>
      <w:r w:rsidR="007F5CE1" w:rsidRPr="00DA2B0A">
        <w:rPr>
          <w:color w:val="000000" w:themeColor="text1"/>
          <w:spacing w:val="-20"/>
          <w:w w:val="1"/>
        </w:rPr>
        <w:t>i</w:t>
      </w:r>
      <w:r w:rsidRPr="00DA2B0A">
        <w:t>nsitas as</w:t>
      </w:r>
      <w:r w:rsidR="007F5CE1" w:rsidRPr="00DA2B0A">
        <w:t>e</w:t>
      </w:r>
      <w:r w:rsidR="007F5CE1" w:rsidRPr="00DA2B0A">
        <w:rPr>
          <w:color w:val="000000" w:themeColor="text1"/>
          <w:spacing w:val="-20"/>
          <w:w w:val="1"/>
        </w:rPr>
        <w:t>i</w:t>
      </w:r>
      <w:r w:rsidRPr="00DA2B0A">
        <w:t>t t</w:t>
      </w:r>
      <w:r w:rsidR="007F5CE1" w:rsidRPr="00DA2B0A">
        <w:t>e</w:t>
      </w:r>
      <w:r w:rsidR="007F5CE1" w:rsidRPr="00DA2B0A">
        <w:rPr>
          <w:color w:val="000000" w:themeColor="text1"/>
          <w:spacing w:val="-20"/>
          <w:w w:val="1"/>
        </w:rPr>
        <w:t>i</w:t>
      </w:r>
      <w:r w:rsidRPr="00DA2B0A">
        <w:t>tap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akan m</w:t>
      </w:r>
      <w:r w:rsidR="007F5CE1" w:rsidRPr="00DA2B0A">
        <w:t>e</w:t>
      </w:r>
      <w:r w:rsidR="007F5CE1" w:rsidRPr="00DA2B0A">
        <w:rPr>
          <w:color w:val="000000" w:themeColor="text1"/>
          <w:spacing w:val="-20"/>
          <w:w w:val="1"/>
        </w:rPr>
        <w:t>i</w:t>
      </w:r>
      <w:r w:rsidRPr="00DA2B0A">
        <w:t>ny</w:t>
      </w:r>
      <w:r w:rsidR="007F5CE1" w:rsidRPr="00DA2B0A">
        <w:t>e</w:t>
      </w:r>
      <w:r w:rsidR="007F5CE1" w:rsidRPr="00DA2B0A">
        <w:rPr>
          <w:color w:val="000000" w:themeColor="text1"/>
          <w:spacing w:val="-20"/>
          <w:w w:val="1"/>
        </w:rPr>
        <w:t>i</w:t>
      </w:r>
      <w:r w:rsidRPr="00DA2B0A">
        <w:t>babkan nilai C</w:t>
      </w:r>
      <w:r w:rsidR="007F5CE1" w:rsidRPr="00DA2B0A">
        <w:t>E</w:t>
      </w:r>
      <w:r w:rsidR="007F5CE1" w:rsidRPr="00DA2B0A">
        <w:rPr>
          <w:color w:val="000000" w:themeColor="text1"/>
          <w:spacing w:val="-20"/>
          <w:w w:val="1"/>
        </w:rPr>
        <w:t>i</w:t>
      </w:r>
      <w:r w:rsidRPr="00DA2B0A">
        <w:t>TR s</w:t>
      </w:r>
      <w:r w:rsidR="007F5CE1" w:rsidRPr="00DA2B0A">
        <w:t>e</w:t>
      </w:r>
      <w:r w:rsidR="007F5CE1" w:rsidRPr="00DA2B0A">
        <w:rPr>
          <w:color w:val="000000" w:themeColor="text1"/>
          <w:spacing w:val="-20"/>
          <w:w w:val="1"/>
        </w:rPr>
        <w:t>i</w:t>
      </w:r>
      <w:r w:rsidRPr="00DA2B0A">
        <w:t>makin k</w:t>
      </w:r>
      <w:r w:rsidR="007F5CE1" w:rsidRPr="00DA2B0A">
        <w:t>e</w:t>
      </w:r>
      <w:r w:rsidR="007F5CE1" w:rsidRPr="00DA2B0A">
        <w:rPr>
          <w:color w:val="000000" w:themeColor="text1"/>
          <w:spacing w:val="-20"/>
          <w:w w:val="1"/>
        </w:rPr>
        <w:t>i</w:t>
      </w:r>
      <w:r w:rsidRPr="00DA2B0A">
        <w:t>cil kar</w:t>
      </w:r>
      <w:r w:rsidR="007F5CE1" w:rsidRPr="00DA2B0A">
        <w:t>e</w:t>
      </w:r>
      <w:r w:rsidR="007F5CE1" w:rsidRPr="00DA2B0A">
        <w:rPr>
          <w:color w:val="000000" w:themeColor="text1"/>
          <w:spacing w:val="-20"/>
          <w:w w:val="1"/>
        </w:rPr>
        <w:t>i</w:t>
      </w:r>
      <w:r w:rsidRPr="00DA2B0A">
        <w:t>na nilai pajak yang dibayarkan b</w:t>
      </w:r>
      <w:r w:rsidR="007F5CE1" w:rsidRPr="00DA2B0A">
        <w:t>e</w:t>
      </w:r>
      <w:r w:rsidR="007F5CE1" w:rsidRPr="00DA2B0A">
        <w:rPr>
          <w:color w:val="000000" w:themeColor="text1"/>
          <w:spacing w:val="-20"/>
          <w:w w:val="1"/>
        </w:rPr>
        <w:t>i</w:t>
      </w:r>
      <w:r w:rsidRPr="00DA2B0A">
        <w:t>rk</w:t>
      </w:r>
      <w:r w:rsidR="007F5CE1" w:rsidRPr="00DA2B0A">
        <w:t>u</w:t>
      </w:r>
      <w:r w:rsidR="007F5CE1" w:rsidRPr="00DA2B0A">
        <w:rPr>
          <w:color w:val="000000" w:themeColor="text1"/>
          <w:spacing w:val="-20"/>
          <w:w w:val="1"/>
        </w:rPr>
        <w:t>i</w:t>
      </w:r>
      <w:r w:rsidRPr="00DA2B0A">
        <w:t>rang d</w:t>
      </w:r>
      <w:r w:rsidR="007F5CE1" w:rsidRPr="00DA2B0A">
        <w:t>e</w:t>
      </w:r>
      <w:r w:rsidR="007F5CE1" w:rsidRPr="00DA2B0A">
        <w:rPr>
          <w:color w:val="000000" w:themeColor="text1"/>
          <w:spacing w:val="-20"/>
          <w:w w:val="1"/>
        </w:rPr>
        <w:t>i</w:t>
      </w:r>
      <w:r w:rsidRPr="00DA2B0A">
        <w:t>ngan adanya 79 b</w:t>
      </w:r>
      <w:r w:rsidR="007F5CE1" w:rsidRPr="00DA2B0A">
        <w:t>e</w:t>
      </w:r>
      <w:r w:rsidR="007F5CE1" w:rsidRPr="00DA2B0A">
        <w:rPr>
          <w:color w:val="000000" w:themeColor="text1"/>
          <w:spacing w:val="-20"/>
          <w:w w:val="1"/>
        </w:rPr>
        <w:t>i</w:t>
      </w:r>
      <w:r w:rsidRPr="00DA2B0A">
        <w:t>ban d</w:t>
      </w:r>
      <w:r w:rsidR="007F5CE1" w:rsidRPr="00DA2B0A">
        <w:t>e</w:t>
      </w:r>
      <w:r w:rsidR="007F5CE1" w:rsidRPr="00DA2B0A">
        <w:rPr>
          <w:color w:val="000000" w:themeColor="text1"/>
          <w:spacing w:val="-20"/>
          <w:w w:val="1"/>
        </w:rPr>
        <w:t>i</w:t>
      </w:r>
      <w:r w:rsidRPr="00DA2B0A">
        <w:t>pr</w:t>
      </w:r>
      <w:r w:rsidR="007F5CE1" w:rsidRPr="00DA2B0A">
        <w:t>e</w:t>
      </w:r>
      <w:r w:rsidR="007F5CE1" w:rsidRPr="00DA2B0A">
        <w:rPr>
          <w:color w:val="000000" w:themeColor="text1"/>
          <w:spacing w:val="-20"/>
          <w:w w:val="1"/>
        </w:rPr>
        <w:t>i</w:t>
      </w:r>
      <w:r w:rsidRPr="00DA2B0A">
        <w:t>siasi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yang tinggi s</w:t>
      </w:r>
      <w:r w:rsidR="007F5CE1" w:rsidRPr="00DA2B0A">
        <w:t>e</w:t>
      </w:r>
      <w:r w:rsidR="007F5CE1" w:rsidRPr="00DA2B0A">
        <w:rPr>
          <w:color w:val="000000" w:themeColor="text1"/>
          <w:spacing w:val="-20"/>
          <w:w w:val="1"/>
        </w:rPr>
        <w:t>i</w:t>
      </w:r>
      <w:r w:rsidRPr="00DA2B0A">
        <w:t>hingga hal t</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b</w:t>
      </w:r>
      <w:r w:rsidR="007F5CE1" w:rsidRPr="00DA2B0A">
        <w:t>u</w:t>
      </w:r>
      <w:r w:rsidR="007F5CE1" w:rsidRPr="00DA2B0A">
        <w:rPr>
          <w:color w:val="000000" w:themeColor="text1"/>
          <w:spacing w:val="-20"/>
          <w:w w:val="1"/>
        </w:rPr>
        <w:t>i</w:t>
      </w:r>
      <w:r w:rsidRPr="00DA2B0A">
        <w:t>t m</w:t>
      </w:r>
      <w:r w:rsidR="007F5CE1" w:rsidRPr="00DA2B0A">
        <w:t>e</w:t>
      </w:r>
      <w:r w:rsidR="007F5CE1" w:rsidRPr="00DA2B0A">
        <w:rPr>
          <w:color w:val="000000" w:themeColor="text1"/>
          <w:spacing w:val="-20"/>
          <w:w w:val="1"/>
        </w:rPr>
        <w:t>i</w:t>
      </w:r>
      <w:r w:rsidRPr="00DA2B0A">
        <w:t>ngindikasikan bahwa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 xml:space="preserve">n </w:t>
      </w:r>
      <w:r w:rsidRPr="00DA2B0A">
        <w:lastRenderedPageBreak/>
        <w:t>pajak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s</w:t>
      </w:r>
      <w:r w:rsidR="007F5CE1" w:rsidRPr="00DA2B0A">
        <w:t>e</w:t>
      </w:r>
      <w:r w:rsidR="007F5CE1" w:rsidRPr="00DA2B0A">
        <w:rPr>
          <w:color w:val="000000" w:themeColor="text1"/>
          <w:spacing w:val="-20"/>
          <w:w w:val="1"/>
        </w:rPr>
        <w:t>i</w:t>
      </w:r>
      <w:r w:rsidRPr="00DA2B0A">
        <w:t>makin m</w:t>
      </w:r>
      <w:r w:rsidR="007F5CE1" w:rsidRPr="00DA2B0A">
        <w:t>e</w:t>
      </w:r>
      <w:r w:rsidR="007F5CE1" w:rsidRPr="00DA2B0A">
        <w:rPr>
          <w:color w:val="000000" w:themeColor="text1"/>
          <w:spacing w:val="-20"/>
          <w:w w:val="1"/>
        </w:rPr>
        <w:t>i</w:t>
      </w:r>
      <w:r w:rsidRPr="00DA2B0A">
        <w:t>mbaik. Hasil p</w:t>
      </w:r>
      <w:r w:rsidR="007F5CE1" w:rsidRPr="00DA2B0A">
        <w:t>e</w:t>
      </w:r>
      <w:r w:rsidR="007F5CE1" w:rsidRPr="00DA2B0A">
        <w:rPr>
          <w:color w:val="000000" w:themeColor="text1"/>
          <w:spacing w:val="-20"/>
          <w:w w:val="1"/>
        </w:rPr>
        <w:t>i</w:t>
      </w:r>
      <w:r w:rsidRPr="00DA2B0A">
        <w:t>n</w:t>
      </w:r>
      <w:r w:rsidR="007F5CE1" w:rsidRPr="00DA2B0A">
        <w:t>e</w:t>
      </w:r>
      <w:r w:rsidR="007F5CE1" w:rsidRPr="00DA2B0A">
        <w:rPr>
          <w:color w:val="000000" w:themeColor="text1"/>
          <w:spacing w:val="-20"/>
          <w:w w:val="1"/>
        </w:rPr>
        <w:t>i</w:t>
      </w:r>
      <w:r w:rsidRPr="00DA2B0A">
        <w:t>litian ini m</w:t>
      </w:r>
      <w:r w:rsidR="007F5CE1" w:rsidRPr="00DA2B0A">
        <w:t>e</w:t>
      </w:r>
      <w:r w:rsidR="007F5CE1" w:rsidRPr="00DA2B0A">
        <w:rPr>
          <w:color w:val="000000" w:themeColor="text1"/>
          <w:spacing w:val="-20"/>
          <w:w w:val="1"/>
        </w:rPr>
        <w:t>i</w:t>
      </w:r>
      <w:r w:rsidRPr="00DA2B0A">
        <w:t>nyatakan bahwa int</w:t>
      </w:r>
      <w:r w:rsidR="007F5CE1" w:rsidRPr="00DA2B0A">
        <w:t>e</w:t>
      </w:r>
      <w:r w:rsidR="007F5CE1" w:rsidRPr="00DA2B0A">
        <w:rPr>
          <w:color w:val="000000" w:themeColor="text1"/>
          <w:spacing w:val="-20"/>
          <w:w w:val="1"/>
        </w:rPr>
        <w:t>i</w:t>
      </w:r>
      <w:r w:rsidRPr="00DA2B0A">
        <w:t>nsitas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diaan tidak m</w:t>
      </w:r>
      <w:r w:rsidR="007F5CE1" w:rsidRPr="00DA2B0A">
        <w:t>e</w:t>
      </w:r>
      <w:r w:rsidR="007F5CE1" w:rsidRPr="00DA2B0A">
        <w:rPr>
          <w:color w:val="000000" w:themeColor="text1"/>
          <w:spacing w:val="-20"/>
          <w:w w:val="1"/>
        </w:rPr>
        <w:t>i</w:t>
      </w:r>
      <w:r w:rsidRPr="00DA2B0A">
        <w:t>miliki 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t</w:t>
      </w:r>
      <w:r w:rsidR="007F5CE1" w:rsidRPr="00DA2B0A">
        <w:t>e</w:t>
      </w:r>
      <w:r w:rsidR="007F5CE1" w:rsidRPr="00DA2B0A">
        <w:rPr>
          <w:color w:val="000000" w:themeColor="text1"/>
          <w:spacing w:val="-20"/>
          <w:w w:val="1"/>
        </w:rPr>
        <w:t>i</w:t>
      </w:r>
      <w:r w:rsidRPr="00DA2B0A">
        <w:t>rhadap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Hal ini m</w:t>
      </w:r>
      <w:r w:rsidR="007F5CE1" w:rsidRPr="00DA2B0A">
        <w:t>e</w:t>
      </w:r>
      <w:r w:rsidR="007F5CE1" w:rsidRPr="00DA2B0A">
        <w:rPr>
          <w:color w:val="000000" w:themeColor="text1"/>
          <w:spacing w:val="-20"/>
          <w:w w:val="1"/>
        </w:rPr>
        <w:t>i</w:t>
      </w:r>
      <w:r w:rsidRPr="00DA2B0A">
        <w:t>n</w:t>
      </w:r>
      <w:r w:rsidR="007F5CE1" w:rsidRPr="00DA2B0A">
        <w:t>u</w:t>
      </w:r>
      <w:r w:rsidR="007F5CE1" w:rsidRPr="00DA2B0A">
        <w:rPr>
          <w:color w:val="000000" w:themeColor="text1"/>
          <w:spacing w:val="-20"/>
          <w:w w:val="1"/>
        </w:rPr>
        <w:t>i</w:t>
      </w:r>
      <w:r w:rsidRPr="00DA2B0A">
        <w:t>nj</w:t>
      </w:r>
      <w:r w:rsidR="007F5CE1" w:rsidRPr="00DA2B0A">
        <w:t>u</w:t>
      </w:r>
      <w:r w:rsidR="007F5CE1" w:rsidRPr="00DA2B0A">
        <w:rPr>
          <w:color w:val="000000" w:themeColor="text1"/>
          <w:spacing w:val="-20"/>
          <w:w w:val="1"/>
        </w:rPr>
        <w:t>i</w:t>
      </w:r>
      <w:r w:rsidRPr="00DA2B0A">
        <w:t>kkan bahwa int</w:t>
      </w:r>
      <w:r w:rsidR="007F5CE1" w:rsidRPr="00DA2B0A">
        <w:t>e</w:t>
      </w:r>
      <w:r w:rsidR="007F5CE1" w:rsidRPr="00DA2B0A">
        <w:rPr>
          <w:color w:val="000000" w:themeColor="text1"/>
          <w:spacing w:val="-20"/>
          <w:w w:val="1"/>
        </w:rPr>
        <w:t>i</w:t>
      </w:r>
      <w:r w:rsidRPr="00DA2B0A">
        <w:t>nsitas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diaan yang m</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pakan bagian dari inv</w:t>
      </w:r>
      <w:r w:rsidR="007F5CE1" w:rsidRPr="00DA2B0A">
        <w:t>e</w:t>
      </w:r>
      <w:r w:rsidR="007F5CE1" w:rsidRPr="00DA2B0A">
        <w:rPr>
          <w:color w:val="000000" w:themeColor="text1"/>
          <w:spacing w:val="-20"/>
          <w:w w:val="1"/>
        </w:rPr>
        <w:t>i</w:t>
      </w:r>
      <w:r w:rsidRPr="00DA2B0A">
        <w:t>stasi b</w:t>
      </w:r>
      <w:r w:rsidR="007F5CE1" w:rsidRPr="00DA2B0A">
        <w:t>u</w:t>
      </w:r>
      <w:r w:rsidR="007F5CE1" w:rsidRPr="00DA2B0A">
        <w:rPr>
          <w:color w:val="000000" w:themeColor="text1"/>
          <w:spacing w:val="-20"/>
          <w:w w:val="1"/>
        </w:rPr>
        <w:t>i</w:t>
      </w:r>
      <w:r w:rsidRPr="00DA2B0A">
        <w:t>kan m</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pakan cara yang t</w:t>
      </w:r>
      <w:r w:rsidR="007F5CE1" w:rsidRPr="00DA2B0A">
        <w:t>e</w:t>
      </w:r>
      <w:r w:rsidR="007F5CE1" w:rsidRPr="00DA2B0A">
        <w:rPr>
          <w:color w:val="000000" w:themeColor="text1"/>
          <w:spacing w:val="-20"/>
          <w:w w:val="1"/>
        </w:rPr>
        <w:t>i</w:t>
      </w:r>
      <w:r w:rsidRPr="00DA2B0A">
        <w:t xml:space="preserve">pat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m</w:t>
      </w:r>
      <w:r w:rsidR="007F5CE1" w:rsidRPr="00DA2B0A">
        <w:t>e</w:t>
      </w:r>
      <w:r w:rsidR="007F5CE1" w:rsidRPr="00DA2B0A">
        <w:rPr>
          <w:color w:val="000000" w:themeColor="text1"/>
          <w:spacing w:val="-20"/>
          <w:w w:val="1"/>
        </w:rPr>
        <w:t>i</w:t>
      </w:r>
      <w:r w:rsidRPr="00DA2B0A">
        <w:t>lak</w:t>
      </w:r>
      <w:r w:rsidR="007F5CE1" w:rsidRPr="00DA2B0A">
        <w:t>u</w:t>
      </w:r>
      <w:r w:rsidR="007F5CE1" w:rsidRPr="00DA2B0A">
        <w:rPr>
          <w:color w:val="000000" w:themeColor="text1"/>
          <w:spacing w:val="-20"/>
          <w:w w:val="1"/>
        </w:rPr>
        <w:t>i</w:t>
      </w:r>
      <w:r w:rsidRPr="00DA2B0A">
        <w:t>kan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Int</w:t>
      </w:r>
      <w:r w:rsidR="007F5CE1" w:rsidRPr="00DA2B0A">
        <w:t>e</w:t>
      </w:r>
      <w:r w:rsidR="007F5CE1" w:rsidRPr="00DA2B0A">
        <w:rPr>
          <w:color w:val="000000" w:themeColor="text1"/>
          <w:spacing w:val="-20"/>
          <w:w w:val="1"/>
        </w:rPr>
        <w:t>i</w:t>
      </w:r>
      <w:r w:rsidRPr="00DA2B0A">
        <w:t>nsitas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diaan tidak dapat m</w:t>
      </w:r>
      <w:r w:rsidR="007F5CE1" w:rsidRPr="00DA2B0A">
        <w:t>e</w:t>
      </w:r>
      <w:r w:rsidR="007F5CE1" w:rsidRPr="00DA2B0A">
        <w:rPr>
          <w:color w:val="000000" w:themeColor="text1"/>
          <w:spacing w:val="-20"/>
          <w:w w:val="1"/>
        </w:rPr>
        <w:t>i</w:t>
      </w:r>
      <w:r w:rsidRPr="00DA2B0A">
        <w:t>mb</w:t>
      </w:r>
      <w:r w:rsidR="007F5CE1" w:rsidRPr="00DA2B0A">
        <w:t>e</w:t>
      </w:r>
      <w:r w:rsidR="007F5CE1" w:rsidRPr="00DA2B0A">
        <w:rPr>
          <w:color w:val="000000" w:themeColor="text1"/>
          <w:spacing w:val="-20"/>
          <w:w w:val="1"/>
        </w:rPr>
        <w:t>i</w:t>
      </w:r>
      <w:r w:rsidRPr="00DA2B0A">
        <w:t xml:space="preserve">rikan dampak yang baik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p</w:t>
      </w:r>
      <w:r w:rsidR="007F5CE1" w:rsidRPr="00DA2B0A">
        <w:t>e</w:t>
      </w:r>
      <w:r w:rsidR="007F5CE1" w:rsidRPr="00DA2B0A">
        <w:rPr>
          <w:color w:val="000000" w:themeColor="text1"/>
          <w:spacing w:val="-20"/>
          <w:w w:val="1"/>
        </w:rPr>
        <w:t>i</w:t>
      </w:r>
      <w:r w:rsidRPr="00DA2B0A">
        <w:t>r</w:t>
      </w:r>
      <w:r w:rsidR="007F5CE1" w:rsidRPr="00DA2B0A">
        <w:t>e</w:t>
      </w:r>
      <w:r w:rsidR="007F5CE1" w:rsidRPr="00DA2B0A">
        <w:rPr>
          <w:color w:val="000000" w:themeColor="text1"/>
          <w:spacing w:val="-20"/>
          <w:w w:val="1"/>
        </w:rPr>
        <w:t>i</w:t>
      </w:r>
      <w:r w:rsidRPr="00DA2B0A">
        <w:t>ncanaan pajak yang dilak</w:t>
      </w:r>
      <w:r w:rsidR="007F5CE1" w:rsidRPr="00DA2B0A">
        <w:t>u</w:t>
      </w:r>
      <w:r w:rsidR="007F5CE1" w:rsidRPr="00DA2B0A">
        <w:rPr>
          <w:color w:val="000000" w:themeColor="text1"/>
          <w:spacing w:val="-20"/>
          <w:w w:val="1"/>
        </w:rPr>
        <w:t>i</w:t>
      </w:r>
      <w:r w:rsidRPr="00DA2B0A">
        <w:t>kan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hal t</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b</w:t>
      </w:r>
      <w:r w:rsidR="007F5CE1" w:rsidRPr="00DA2B0A">
        <w:t>u</w:t>
      </w:r>
      <w:r w:rsidR="007F5CE1" w:rsidRPr="00DA2B0A">
        <w:rPr>
          <w:color w:val="000000" w:themeColor="text1"/>
          <w:spacing w:val="-20"/>
          <w:w w:val="1"/>
        </w:rPr>
        <w:t>i</w:t>
      </w:r>
      <w:r w:rsidRPr="00DA2B0A">
        <w:t>t di d</w:t>
      </w:r>
      <w:r w:rsidR="007F5CE1" w:rsidRPr="00DA2B0A">
        <w:t>u</w:t>
      </w:r>
      <w:r w:rsidR="007F5CE1" w:rsidRPr="00DA2B0A">
        <w:rPr>
          <w:color w:val="000000" w:themeColor="text1"/>
          <w:spacing w:val="-20"/>
          <w:w w:val="1"/>
        </w:rPr>
        <w:t>i</w:t>
      </w:r>
      <w:r w:rsidRPr="00DA2B0A">
        <w:t>k</w:t>
      </w:r>
      <w:r w:rsidR="007F5CE1" w:rsidRPr="00DA2B0A">
        <w:t>u</w:t>
      </w:r>
      <w:r w:rsidR="007F5CE1" w:rsidRPr="00DA2B0A">
        <w:rPr>
          <w:color w:val="000000" w:themeColor="text1"/>
          <w:spacing w:val="-20"/>
          <w:w w:val="1"/>
        </w:rPr>
        <w:t>i</w:t>
      </w:r>
      <w:r w:rsidRPr="00DA2B0A">
        <w:t>ng adanya political cost th</w:t>
      </w:r>
      <w:r w:rsidR="007F5CE1" w:rsidRPr="00DA2B0A">
        <w:t>e</w:t>
      </w:r>
      <w:r w:rsidR="007F5CE1" w:rsidRPr="00DA2B0A">
        <w:rPr>
          <w:color w:val="000000" w:themeColor="text1"/>
          <w:spacing w:val="-20"/>
          <w:w w:val="1"/>
        </w:rPr>
        <w:t>i</w:t>
      </w:r>
      <w:r w:rsidRPr="00DA2B0A">
        <w:t>ory yang dik</w:t>
      </w:r>
      <w:r w:rsidR="007F5CE1" w:rsidRPr="00DA2B0A">
        <w:t>e</w:t>
      </w:r>
      <w:r w:rsidR="007F5CE1" w:rsidRPr="00DA2B0A">
        <w:rPr>
          <w:color w:val="000000" w:themeColor="text1"/>
          <w:spacing w:val="-20"/>
          <w:w w:val="1"/>
        </w:rPr>
        <w:t>i</w:t>
      </w:r>
      <w:r w:rsidRPr="00DA2B0A">
        <w:t>m</w:t>
      </w:r>
      <w:r w:rsidR="007F5CE1" w:rsidRPr="00DA2B0A">
        <w:t>u</w:t>
      </w:r>
      <w:r w:rsidR="007F5CE1" w:rsidRPr="00DA2B0A">
        <w:rPr>
          <w:color w:val="000000" w:themeColor="text1"/>
          <w:spacing w:val="-20"/>
          <w:w w:val="1"/>
        </w:rPr>
        <w:t>i</w:t>
      </w:r>
      <w:r w:rsidRPr="00DA2B0A">
        <w:t>kakan ol</w:t>
      </w:r>
      <w:r w:rsidR="007F5CE1" w:rsidRPr="00DA2B0A">
        <w:t>e</w:t>
      </w:r>
      <w:r w:rsidR="007F5CE1" w:rsidRPr="00DA2B0A">
        <w:rPr>
          <w:color w:val="000000" w:themeColor="text1"/>
          <w:spacing w:val="-20"/>
          <w:w w:val="1"/>
        </w:rPr>
        <w:t>i</w:t>
      </w:r>
      <w:r w:rsidRPr="00DA2B0A">
        <w:t>h Zimm</w:t>
      </w:r>
      <w:r w:rsidR="007F5CE1" w:rsidRPr="00DA2B0A">
        <w:t>e</w:t>
      </w:r>
      <w:r w:rsidR="007F5CE1" w:rsidRPr="00DA2B0A">
        <w:rPr>
          <w:color w:val="000000" w:themeColor="text1"/>
          <w:spacing w:val="-20"/>
          <w:w w:val="1"/>
        </w:rPr>
        <w:t>i</w:t>
      </w:r>
      <w:r w:rsidRPr="00DA2B0A">
        <w:t>rman dalam Richardson dan Lanis 2007 m</w:t>
      </w:r>
      <w:r w:rsidR="007F5CE1" w:rsidRPr="00DA2B0A">
        <w:t>e</w:t>
      </w:r>
      <w:r w:rsidR="007F5CE1" w:rsidRPr="00DA2B0A">
        <w:rPr>
          <w:color w:val="000000" w:themeColor="text1"/>
          <w:spacing w:val="-20"/>
          <w:w w:val="1"/>
        </w:rPr>
        <w:t>i</w:t>
      </w:r>
      <w:r w:rsidRPr="00DA2B0A">
        <w:t>ngartikan bahwa k</w:t>
      </w:r>
      <w:r w:rsidR="007F5CE1" w:rsidRPr="00DA2B0A">
        <w:t>e</w:t>
      </w:r>
      <w:r w:rsidR="007F5CE1" w:rsidRPr="00DA2B0A">
        <w:rPr>
          <w:color w:val="000000" w:themeColor="text1"/>
          <w:spacing w:val="-20"/>
          <w:w w:val="1"/>
        </w:rPr>
        <w:t>i</w:t>
      </w:r>
      <w:r w:rsidRPr="00DA2B0A">
        <w:t>tika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mamp</w:t>
      </w:r>
      <w:r w:rsidR="007F5CE1" w:rsidRPr="00DA2B0A">
        <w:t>u</w:t>
      </w:r>
      <w:r w:rsidR="007F5CE1" w:rsidRPr="00DA2B0A">
        <w:rPr>
          <w:color w:val="000000" w:themeColor="text1"/>
          <w:spacing w:val="-20"/>
          <w:w w:val="1"/>
        </w:rPr>
        <w:t>i</w:t>
      </w:r>
      <w:r w:rsidRPr="00DA2B0A">
        <w:t xml:space="preserve"> m</w:t>
      </w:r>
      <w:r w:rsidR="007F5CE1" w:rsidRPr="00DA2B0A">
        <w:t>e</w:t>
      </w:r>
      <w:r w:rsidR="007F5CE1" w:rsidRPr="00DA2B0A">
        <w:rPr>
          <w:color w:val="000000" w:themeColor="text1"/>
          <w:spacing w:val="-20"/>
          <w:w w:val="1"/>
        </w:rPr>
        <w:t>i</w:t>
      </w:r>
      <w:r w:rsidRPr="00DA2B0A">
        <w:t>ncapai laba yang tinggi yang b</w:t>
      </w:r>
      <w:r w:rsidR="007F5CE1" w:rsidRPr="00DA2B0A">
        <w:t>e</w:t>
      </w:r>
      <w:r w:rsidR="007F5CE1" w:rsidRPr="00DA2B0A">
        <w:rPr>
          <w:color w:val="000000" w:themeColor="text1"/>
          <w:spacing w:val="-20"/>
          <w:w w:val="1"/>
        </w:rPr>
        <w:t>i</w:t>
      </w:r>
      <w:r w:rsidRPr="00DA2B0A">
        <w:t>rarti nilai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baik maka m</w:t>
      </w:r>
      <w:r w:rsidR="007F5CE1" w:rsidRPr="00DA2B0A">
        <w:t>e</w:t>
      </w:r>
      <w:r w:rsidR="007F5CE1" w:rsidRPr="00DA2B0A">
        <w:rPr>
          <w:color w:val="000000" w:themeColor="text1"/>
          <w:spacing w:val="-20"/>
          <w:w w:val="1"/>
        </w:rPr>
        <w:t>i</w:t>
      </w:r>
      <w:r w:rsidRPr="00DA2B0A">
        <w:t>njadi sorotan dari p</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 xml:space="preserve">rintah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m</w:t>
      </w:r>
      <w:r w:rsidR="007F5CE1" w:rsidRPr="00DA2B0A">
        <w:t>e</w:t>
      </w:r>
      <w:r w:rsidR="007F5CE1" w:rsidRPr="00DA2B0A">
        <w:rPr>
          <w:color w:val="000000" w:themeColor="text1"/>
          <w:spacing w:val="-20"/>
          <w:w w:val="1"/>
        </w:rPr>
        <w:t>i</w:t>
      </w:r>
      <w:r w:rsidRPr="00DA2B0A">
        <w:t>ngambil k</w:t>
      </w:r>
      <w:r w:rsidR="007F5CE1" w:rsidRPr="00DA2B0A">
        <w:t>e</w:t>
      </w:r>
      <w:r w:rsidR="007F5CE1" w:rsidRPr="00DA2B0A">
        <w:rPr>
          <w:color w:val="000000" w:themeColor="text1"/>
          <w:spacing w:val="-20"/>
          <w:w w:val="1"/>
        </w:rPr>
        <w:t>i</w:t>
      </w:r>
      <w:r w:rsidRPr="00DA2B0A">
        <w:t>p</w:t>
      </w:r>
      <w:r w:rsidR="007F5CE1" w:rsidRPr="00DA2B0A">
        <w:t>u</w:t>
      </w:r>
      <w:r w:rsidR="007F5CE1" w:rsidRPr="00DA2B0A">
        <w:rPr>
          <w:color w:val="000000" w:themeColor="text1"/>
          <w:spacing w:val="-20"/>
          <w:w w:val="1"/>
        </w:rPr>
        <w:t>i</w:t>
      </w:r>
      <w:r w:rsidRPr="00DA2B0A">
        <w:t>t</w:t>
      </w:r>
      <w:r w:rsidR="007F5CE1" w:rsidRPr="00DA2B0A">
        <w:t>u</w:t>
      </w:r>
      <w:r w:rsidR="007F5CE1" w:rsidRPr="00DA2B0A">
        <w:rPr>
          <w:color w:val="000000" w:themeColor="text1"/>
          <w:spacing w:val="-20"/>
          <w:w w:val="1"/>
        </w:rPr>
        <w:t>i</w:t>
      </w:r>
      <w:r w:rsidRPr="00DA2B0A">
        <w:t>san s</w:t>
      </w:r>
      <w:r w:rsidR="007F5CE1" w:rsidRPr="00DA2B0A">
        <w:t>e</w:t>
      </w:r>
      <w:r w:rsidR="007F5CE1" w:rsidRPr="00DA2B0A">
        <w:rPr>
          <w:color w:val="000000" w:themeColor="text1"/>
          <w:spacing w:val="-20"/>
          <w:w w:val="1"/>
        </w:rPr>
        <w:t>i</w:t>
      </w:r>
      <w:r w:rsidRPr="00DA2B0A">
        <w:t>p</w:t>
      </w:r>
      <w:r w:rsidR="007F5CE1" w:rsidRPr="00DA2B0A">
        <w:t>e</w:t>
      </w:r>
      <w:r w:rsidR="007F5CE1" w:rsidRPr="00DA2B0A">
        <w:rPr>
          <w:color w:val="000000" w:themeColor="text1"/>
          <w:spacing w:val="-20"/>
          <w:w w:val="1"/>
        </w:rPr>
        <w:t>i</w:t>
      </w:r>
      <w:r w:rsidRPr="00DA2B0A">
        <w:t>rti halnya m</w:t>
      </w:r>
      <w:r w:rsidR="007F5CE1" w:rsidRPr="00DA2B0A">
        <w:t>e</w:t>
      </w:r>
      <w:r w:rsidR="007F5CE1" w:rsidRPr="00DA2B0A">
        <w:rPr>
          <w:color w:val="000000" w:themeColor="text1"/>
          <w:spacing w:val="-20"/>
          <w:w w:val="1"/>
        </w:rPr>
        <w:t>i</w:t>
      </w:r>
      <w:r w:rsidRPr="00DA2B0A">
        <w:t>ng</w:t>
      </w:r>
      <w:r w:rsidR="007F5CE1" w:rsidRPr="00DA2B0A">
        <w:t>e</w:t>
      </w:r>
      <w:r w:rsidR="007F5CE1" w:rsidRPr="00DA2B0A">
        <w:rPr>
          <w:color w:val="000000" w:themeColor="text1"/>
          <w:spacing w:val="-20"/>
          <w:w w:val="1"/>
        </w:rPr>
        <w:t>i</w:t>
      </w:r>
      <w:r w:rsidRPr="00DA2B0A">
        <w:t>nakan pajak atas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t</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b</w:t>
      </w:r>
      <w:r w:rsidR="007F5CE1" w:rsidRPr="00DA2B0A">
        <w:t>u</w:t>
      </w:r>
      <w:r w:rsidR="007F5CE1" w:rsidRPr="00DA2B0A">
        <w:rPr>
          <w:color w:val="000000" w:themeColor="text1"/>
          <w:spacing w:val="-20"/>
          <w:w w:val="1"/>
        </w:rPr>
        <w:t>i</w:t>
      </w:r>
      <w:r w:rsidRPr="00DA2B0A">
        <w:t>t.</w:t>
      </w:r>
    </w:p>
    <w:p w14:paraId="237B14CD" w14:textId="77777777" w:rsidR="00D53D5C" w:rsidRDefault="00D53D5C" w:rsidP="00E60988">
      <w:pPr>
        <w:jc w:val="both"/>
        <w:rPr>
          <w:lang w:val="id-ID"/>
        </w:rPr>
      </w:pPr>
    </w:p>
    <w:p w14:paraId="2F8C1C31" w14:textId="2D225134" w:rsidR="00E60988" w:rsidRPr="00E60988" w:rsidRDefault="00E60988" w:rsidP="00E60988">
      <w:pPr>
        <w:jc w:val="both"/>
        <w:rPr>
          <w:b/>
          <w:lang w:val="id-ID"/>
        </w:rPr>
      </w:pPr>
      <w:r w:rsidRPr="00E60988">
        <w:rPr>
          <w:b/>
          <w:lang w:val="id-ID"/>
        </w:rPr>
        <w:t>Saran</w:t>
      </w:r>
    </w:p>
    <w:p w14:paraId="43D9B5DE" w14:textId="599E5020" w:rsidR="00D53D5C" w:rsidRPr="00DA2B0A" w:rsidRDefault="00D53D5C" w:rsidP="00DA2B0A">
      <w:pPr>
        <w:ind w:firstLine="709"/>
        <w:jc w:val="both"/>
        <w:rPr>
          <w:rFonts w:eastAsia="Yu Gothic UI"/>
          <w:i/>
        </w:rPr>
      </w:pPr>
      <w:r w:rsidRPr="00DA2B0A">
        <w:rPr>
          <w:lang w:val="id-ID"/>
        </w:rPr>
        <w:t>B</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dasarkan k</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simp</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lan di atas, dapat diaj</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kan b</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b</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rapa saran yait</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 xml:space="preserve"> </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t</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k p</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litian s</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lanj</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tnya dapat m</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ambahkan variab</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l-variab</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l lainnya yang m</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miliki k</w:t>
      </w:r>
      <w:r w:rsidR="007F5CE1" w:rsidRPr="00DA2B0A">
        <w:rPr>
          <w:lang w:val="id-ID"/>
        </w:rPr>
        <w:t>e</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m</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 xml:space="preserve">ngkinan </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nt</w:t>
      </w:r>
      <w:r w:rsidR="007F5CE1" w:rsidRPr="00DA2B0A">
        <w:rPr>
          <w:lang w:val="id-ID"/>
        </w:rPr>
        <w:t>u</w:t>
      </w:r>
      <w:r w:rsidR="007F5CE1" w:rsidRPr="00DA2B0A">
        <w:rPr>
          <w:color w:val="000000" w:themeColor="text1"/>
          <w:spacing w:val="-20"/>
          <w:w w:val="1"/>
          <w:lang w:val="id-ID"/>
        </w:rPr>
        <w:t>i</w:t>
      </w:r>
      <w:r w:rsidRPr="00DA2B0A">
        <w:rPr>
          <w:color w:val="000000" w:themeColor="text1"/>
          <w:spacing w:val="-20"/>
          <w:w w:val="1"/>
          <w:lang w:val="id-ID"/>
        </w:rPr>
        <w:t>i</w:t>
      </w:r>
      <w:r w:rsidRPr="00DA2B0A">
        <w:rPr>
          <w:lang w:val="id-ID"/>
        </w:rPr>
        <w:t xml:space="preserve">k </w:t>
      </w:r>
      <w:r w:rsidRPr="00DA2B0A">
        <w:t>m</w:t>
      </w:r>
      <w:r w:rsidR="007F5CE1" w:rsidRPr="00DA2B0A">
        <w:t>e</w:t>
      </w:r>
      <w:r w:rsidR="007F5CE1" w:rsidRPr="00DA2B0A">
        <w:rPr>
          <w:color w:val="000000" w:themeColor="text1"/>
          <w:spacing w:val="-20"/>
          <w:w w:val="1"/>
        </w:rPr>
        <w:t>i</w:t>
      </w:r>
      <w:r w:rsidRPr="00DA2B0A">
        <w:t>ngg</w:t>
      </w:r>
      <w:r w:rsidR="007F5CE1" w:rsidRPr="00DA2B0A">
        <w:t>u</w:t>
      </w:r>
      <w:r w:rsidR="007F5CE1" w:rsidRPr="00DA2B0A">
        <w:rPr>
          <w:color w:val="000000" w:themeColor="text1"/>
          <w:spacing w:val="-20"/>
          <w:w w:val="1"/>
        </w:rPr>
        <w:t>i</w:t>
      </w:r>
      <w:r w:rsidRPr="00DA2B0A">
        <w:t xml:space="preserve">nakan proksi lain </w:t>
      </w:r>
      <w:r w:rsidR="007F5CE1" w:rsidRPr="00DA2B0A">
        <w:t>u</w:t>
      </w:r>
      <w:r w:rsidR="007F5CE1" w:rsidRPr="00DA2B0A">
        <w:rPr>
          <w:color w:val="000000" w:themeColor="text1"/>
          <w:spacing w:val="-20"/>
          <w:w w:val="1"/>
        </w:rPr>
        <w:t>i</w:t>
      </w:r>
      <w:r w:rsidRPr="00DA2B0A">
        <w:t>nt</w:t>
      </w:r>
      <w:r w:rsidR="007F5CE1" w:rsidRPr="00DA2B0A">
        <w:t>u</w:t>
      </w:r>
      <w:r w:rsidR="007F5CE1" w:rsidRPr="00DA2B0A">
        <w:rPr>
          <w:color w:val="000000" w:themeColor="text1"/>
          <w:spacing w:val="-20"/>
          <w:w w:val="1"/>
        </w:rPr>
        <w:t>i</w:t>
      </w:r>
      <w:r w:rsidRPr="00DA2B0A">
        <w:t>k m</w:t>
      </w:r>
      <w:r w:rsidR="007F5CE1" w:rsidRPr="00DA2B0A">
        <w:t>e</w:t>
      </w:r>
      <w:r w:rsidR="007F5CE1" w:rsidRPr="00DA2B0A">
        <w:rPr>
          <w:color w:val="000000" w:themeColor="text1"/>
          <w:spacing w:val="-20"/>
          <w:w w:val="1"/>
        </w:rPr>
        <w:t>i</w:t>
      </w:r>
      <w:r w:rsidRPr="00DA2B0A">
        <w:t>ng</w:t>
      </w:r>
      <w:r w:rsidR="007F5CE1" w:rsidRPr="00DA2B0A">
        <w:t>u</w:t>
      </w:r>
      <w:r w:rsidR="007F5CE1" w:rsidRPr="00DA2B0A">
        <w:rPr>
          <w:color w:val="000000" w:themeColor="text1"/>
          <w:spacing w:val="-20"/>
          <w:w w:val="1"/>
        </w:rPr>
        <w:t>i</w:t>
      </w:r>
      <w:r w:rsidRPr="00DA2B0A">
        <w:t>k</w:t>
      </w:r>
      <w:r w:rsidR="007F5CE1" w:rsidRPr="00DA2B0A">
        <w:t>u</w:t>
      </w:r>
      <w:r w:rsidR="007F5CE1" w:rsidRPr="00DA2B0A">
        <w:rPr>
          <w:color w:val="000000" w:themeColor="text1"/>
          <w:spacing w:val="-20"/>
          <w:w w:val="1"/>
        </w:rPr>
        <w:t>i</w:t>
      </w:r>
      <w:r w:rsidRPr="00DA2B0A">
        <w:t>r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s</w:t>
      </w:r>
      <w:r w:rsidR="007F5CE1" w:rsidRPr="00DA2B0A">
        <w:t>e</w:t>
      </w:r>
      <w:r w:rsidR="007F5CE1" w:rsidRPr="00DA2B0A">
        <w:rPr>
          <w:color w:val="000000" w:themeColor="text1"/>
          <w:spacing w:val="-20"/>
          <w:w w:val="1"/>
        </w:rPr>
        <w:t>i</w:t>
      </w:r>
      <w:r w:rsidRPr="00DA2B0A">
        <w:t>lain C</w:t>
      </w:r>
      <w:r w:rsidR="007F5CE1" w:rsidRPr="00DA2B0A">
        <w:t>E</w:t>
      </w:r>
      <w:r w:rsidR="007F5CE1" w:rsidRPr="00DA2B0A">
        <w:rPr>
          <w:color w:val="000000" w:themeColor="text1"/>
          <w:spacing w:val="-20"/>
          <w:w w:val="1"/>
        </w:rPr>
        <w:t>i</w:t>
      </w:r>
      <w:r w:rsidRPr="00DA2B0A">
        <w:t>TR s</w:t>
      </w:r>
      <w:r w:rsidR="007F5CE1" w:rsidRPr="00DA2B0A">
        <w:t>e</w:t>
      </w:r>
      <w:r w:rsidR="007F5CE1" w:rsidRPr="00DA2B0A">
        <w:rPr>
          <w:color w:val="000000" w:themeColor="text1"/>
          <w:spacing w:val="-20"/>
          <w:w w:val="1"/>
        </w:rPr>
        <w:t>i</w:t>
      </w:r>
      <w:r w:rsidRPr="00DA2B0A">
        <w:t>p</w:t>
      </w:r>
      <w:r w:rsidR="007F5CE1" w:rsidRPr="00DA2B0A">
        <w:t>e</w:t>
      </w:r>
      <w:r w:rsidR="007F5CE1" w:rsidRPr="00DA2B0A">
        <w:rPr>
          <w:color w:val="000000" w:themeColor="text1"/>
          <w:spacing w:val="-20"/>
          <w:w w:val="1"/>
        </w:rPr>
        <w:t>i</w:t>
      </w:r>
      <w:r w:rsidRPr="00DA2B0A">
        <w:t>rti ok tax diff</w:t>
      </w:r>
      <w:r w:rsidR="007F5CE1" w:rsidRPr="00DA2B0A">
        <w:t>e</w:t>
      </w:r>
      <w:r w:rsidR="007F5CE1" w:rsidRPr="00DA2B0A">
        <w:rPr>
          <w:color w:val="000000" w:themeColor="text1"/>
          <w:spacing w:val="-20"/>
          <w:w w:val="1"/>
        </w:rPr>
        <w:t>i</w:t>
      </w:r>
      <w:r w:rsidRPr="00DA2B0A">
        <w:t>r</w:t>
      </w:r>
      <w:r w:rsidR="007F5CE1" w:rsidRPr="00DA2B0A">
        <w:t>e</w:t>
      </w:r>
      <w:r w:rsidR="007F5CE1" w:rsidRPr="00DA2B0A">
        <w:rPr>
          <w:color w:val="000000" w:themeColor="text1"/>
          <w:spacing w:val="-20"/>
          <w:w w:val="1"/>
        </w:rPr>
        <w:t>i</w:t>
      </w:r>
      <w:r w:rsidRPr="00DA2B0A">
        <w:t>nc</w:t>
      </w:r>
      <w:r w:rsidR="007F5CE1" w:rsidRPr="00DA2B0A">
        <w:t>e</w:t>
      </w:r>
      <w:r w:rsidR="007F5CE1" w:rsidRPr="00DA2B0A">
        <w:rPr>
          <w:color w:val="000000" w:themeColor="text1"/>
          <w:spacing w:val="-20"/>
          <w:w w:val="1"/>
        </w:rPr>
        <w:t>i</w:t>
      </w:r>
      <w:r w:rsidRPr="00DA2B0A">
        <w:t>s, tax sh</w:t>
      </w:r>
      <w:r w:rsidR="007F5CE1" w:rsidRPr="00DA2B0A">
        <w:t>e</w:t>
      </w:r>
      <w:r w:rsidR="007F5CE1" w:rsidRPr="00DA2B0A">
        <w:rPr>
          <w:color w:val="000000" w:themeColor="text1"/>
          <w:spacing w:val="-20"/>
          <w:w w:val="1"/>
        </w:rPr>
        <w:t>i</w:t>
      </w:r>
      <w:r w:rsidRPr="00DA2B0A">
        <w:t>lt</w:t>
      </w:r>
      <w:r w:rsidR="007F5CE1" w:rsidRPr="00DA2B0A">
        <w:t>e</w:t>
      </w:r>
      <w:r w:rsidR="007F5CE1" w:rsidRPr="00DA2B0A">
        <w:rPr>
          <w:color w:val="000000" w:themeColor="text1"/>
          <w:spacing w:val="-20"/>
          <w:w w:val="1"/>
        </w:rPr>
        <w:t>i</w:t>
      </w:r>
      <w:r w:rsidRPr="00DA2B0A">
        <w:t>ring dan lain-lain.</w:t>
      </w:r>
    </w:p>
    <w:p w14:paraId="1222E4BC" w14:textId="77777777" w:rsidR="00D53D5C" w:rsidRPr="00DA2B0A" w:rsidRDefault="00D53D5C" w:rsidP="00DA2B0A">
      <w:pPr>
        <w:pStyle w:val="Heading1"/>
        <w:spacing w:before="0"/>
        <w:rPr>
          <w:rFonts w:ascii="Times New Roman" w:eastAsia="Yu Gothic UI" w:hAnsi="Times New Roman" w:cs="Times New Roman"/>
          <w:color w:val="auto"/>
          <w:sz w:val="24"/>
          <w:szCs w:val="24"/>
          <w:lang w:val="id-ID"/>
        </w:rPr>
      </w:pPr>
    </w:p>
    <w:p w14:paraId="5FADC707" w14:textId="77777777" w:rsidR="00D53D5C" w:rsidRPr="00DA2B0A" w:rsidRDefault="00D53D5C" w:rsidP="00DA2B0A">
      <w:pPr>
        <w:pStyle w:val="Heading1"/>
        <w:spacing w:before="0"/>
        <w:rPr>
          <w:rFonts w:ascii="Times New Roman" w:eastAsia="Yu Gothic UI" w:hAnsi="Times New Roman" w:cs="Times New Roman"/>
          <w:color w:val="auto"/>
          <w:sz w:val="24"/>
          <w:szCs w:val="24"/>
          <w:lang w:val="id-ID"/>
        </w:rPr>
      </w:pPr>
      <w:r w:rsidRPr="00DA2B0A">
        <w:rPr>
          <w:rFonts w:ascii="Times New Roman" w:eastAsia="Yu Gothic UI" w:hAnsi="Times New Roman" w:cs="Times New Roman"/>
          <w:color w:val="auto"/>
          <w:sz w:val="24"/>
          <w:szCs w:val="24"/>
          <w:lang w:val="id-ID"/>
        </w:rPr>
        <w:t>DAFTAR PUSTAKA</w:t>
      </w:r>
    </w:p>
    <w:p w14:paraId="58293E6F" w14:textId="56CD6D3E" w:rsidR="0096042F" w:rsidRPr="00DA2B0A" w:rsidRDefault="0096042F" w:rsidP="00E60988">
      <w:pPr>
        <w:widowControl w:val="0"/>
        <w:autoSpaceDE w:val="0"/>
        <w:autoSpaceDN w:val="0"/>
        <w:adjustRightInd w:val="0"/>
        <w:spacing w:after="200"/>
        <w:ind w:left="480" w:hanging="480"/>
        <w:jc w:val="both"/>
      </w:pPr>
      <w:r w:rsidRPr="00DA2B0A">
        <w:t>A</w:t>
      </w:r>
      <w:r w:rsidR="006C7E49" w:rsidRPr="00DA2B0A">
        <w:t>lvar</w:t>
      </w:r>
      <w:r w:rsidR="007F5CE1" w:rsidRPr="00DA2B0A">
        <w:t>e</w:t>
      </w:r>
      <w:r w:rsidR="007F5CE1" w:rsidRPr="00DA2B0A">
        <w:rPr>
          <w:color w:val="000000" w:themeColor="text1"/>
          <w:spacing w:val="-20"/>
          <w:w w:val="1"/>
        </w:rPr>
        <w:t>i</w:t>
      </w:r>
      <w:r w:rsidR="006C7E49" w:rsidRPr="00DA2B0A">
        <w:t>s</w:t>
      </w:r>
      <w:r w:rsidRPr="00DA2B0A">
        <w:t xml:space="preserve">, </w:t>
      </w:r>
      <w:r w:rsidR="006C7E49" w:rsidRPr="00DA2B0A">
        <w:t>B</w:t>
      </w:r>
      <w:r w:rsidRPr="00DA2B0A">
        <w:t xml:space="preserve">. Dan </w:t>
      </w:r>
      <w:r w:rsidR="006C7E49" w:rsidRPr="00DA2B0A">
        <w:t>Yohan</w:t>
      </w:r>
      <w:r w:rsidR="007F5CE1" w:rsidRPr="00DA2B0A">
        <w:t>e</w:t>
      </w:r>
      <w:r w:rsidR="007F5CE1" w:rsidRPr="00DA2B0A">
        <w:rPr>
          <w:color w:val="000000" w:themeColor="text1"/>
          <w:spacing w:val="-20"/>
          <w:w w:val="1"/>
        </w:rPr>
        <w:t>i</w:t>
      </w:r>
      <w:r w:rsidR="006C7E49" w:rsidRPr="00DA2B0A">
        <w:t>s</w:t>
      </w:r>
      <w:r w:rsidRPr="00DA2B0A">
        <w:t>. (2021), “</w:t>
      </w:r>
      <w:r w:rsidR="006C7E49" w:rsidRPr="00DA2B0A">
        <w:t>Faktor</w:t>
      </w:r>
      <w:r w:rsidRPr="00DA2B0A">
        <w:t>-</w:t>
      </w:r>
      <w:r w:rsidR="006C7E49" w:rsidRPr="00DA2B0A">
        <w:t>Faktor Yang M</w:t>
      </w:r>
      <w:r w:rsidR="007F5CE1" w:rsidRPr="00DA2B0A">
        <w:t>e</w:t>
      </w:r>
      <w:r w:rsidR="007F5CE1" w:rsidRPr="00DA2B0A">
        <w:rPr>
          <w:color w:val="000000" w:themeColor="text1"/>
          <w:spacing w:val="-20"/>
          <w:w w:val="1"/>
        </w:rPr>
        <w:t>i</w:t>
      </w:r>
      <w:r w:rsidR="006C7E49" w:rsidRPr="00DA2B0A">
        <w:t>mp</w:t>
      </w:r>
      <w:r w:rsidR="007F5CE1" w:rsidRPr="00DA2B0A">
        <w:t>e</w:t>
      </w:r>
      <w:r w:rsidR="007F5CE1" w:rsidRPr="00DA2B0A">
        <w:rPr>
          <w:color w:val="000000" w:themeColor="text1"/>
          <w:spacing w:val="-20"/>
          <w:w w:val="1"/>
        </w:rPr>
        <w:t>i</w:t>
      </w:r>
      <w:r w:rsidR="006C7E49" w:rsidRPr="00DA2B0A">
        <w:t>ngar</w:t>
      </w:r>
      <w:r w:rsidR="007F5CE1" w:rsidRPr="00DA2B0A">
        <w:t>u</w:t>
      </w:r>
      <w:r w:rsidR="007F5CE1" w:rsidRPr="00DA2B0A">
        <w:rPr>
          <w:color w:val="000000" w:themeColor="text1"/>
          <w:spacing w:val="-20"/>
          <w:w w:val="1"/>
        </w:rPr>
        <w:t>i</w:t>
      </w:r>
      <w:r w:rsidR="006C7E49" w:rsidRPr="00DA2B0A">
        <w:t>hi Manaj</w:t>
      </w:r>
      <w:r w:rsidR="007F5CE1" w:rsidRPr="00DA2B0A">
        <w:t>e</w:t>
      </w:r>
      <w:r w:rsidR="007F5CE1" w:rsidRPr="00DA2B0A">
        <w:rPr>
          <w:color w:val="000000" w:themeColor="text1"/>
          <w:spacing w:val="-20"/>
          <w:w w:val="1"/>
        </w:rPr>
        <w:t>i</w:t>
      </w:r>
      <w:r w:rsidR="006C7E49" w:rsidRPr="00DA2B0A">
        <w:t>m</w:t>
      </w:r>
      <w:r w:rsidR="007F5CE1" w:rsidRPr="00DA2B0A">
        <w:t>e</w:t>
      </w:r>
      <w:r w:rsidR="007F5CE1" w:rsidRPr="00DA2B0A">
        <w:rPr>
          <w:color w:val="000000" w:themeColor="text1"/>
          <w:spacing w:val="-20"/>
          <w:w w:val="1"/>
        </w:rPr>
        <w:t>i</w:t>
      </w:r>
      <w:r w:rsidR="006C7E49" w:rsidRPr="00DA2B0A">
        <w:t>n Pajak Pada P</w:t>
      </w:r>
      <w:r w:rsidR="007F5CE1" w:rsidRPr="00DA2B0A">
        <w:t>e</w:t>
      </w:r>
      <w:r w:rsidR="007F5CE1" w:rsidRPr="00DA2B0A">
        <w:rPr>
          <w:color w:val="000000" w:themeColor="text1"/>
          <w:spacing w:val="-20"/>
          <w:w w:val="1"/>
        </w:rPr>
        <w:t>i</w:t>
      </w:r>
      <w:r w:rsidR="006C7E49" w:rsidRPr="00DA2B0A">
        <w:t>r</w:t>
      </w:r>
      <w:r w:rsidR="007F5CE1" w:rsidRPr="00DA2B0A">
        <w:t>u</w:t>
      </w:r>
      <w:r w:rsidR="007F5CE1" w:rsidRPr="00DA2B0A">
        <w:rPr>
          <w:color w:val="000000" w:themeColor="text1"/>
          <w:spacing w:val="-20"/>
          <w:w w:val="1"/>
        </w:rPr>
        <w:t>i</w:t>
      </w:r>
      <w:r w:rsidR="006C7E49" w:rsidRPr="00DA2B0A">
        <w:t>sahaan Man</w:t>
      </w:r>
      <w:r w:rsidR="007F5CE1" w:rsidRPr="00DA2B0A">
        <w:t>u</w:t>
      </w:r>
      <w:r w:rsidR="007F5CE1" w:rsidRPr="00DA2B0A">
        <w:rPr>
          <w:color w:val="000000" w:themeColor="text1"/>
          <w:spacing w:val="-20"/>
          <w:w w:val="1"/>
        </w:rPr>
        <w:t>i</w:t>
      </w:r>
      <w:r w:rsidR="006C7E49" w:rsidRPr="00DA2B0A">
        <w:t>fakt</w:t>
      </w:r>
      <w:r w:rsidR="007F5CE1" w:rsidRPr="00DA2B0A">
        <w:t>u</w:t>
      </w:r>
      <w:r w:rsidR="007F5CE1" w:rsidRPr="00DA2B0A">
        <w:rPr>
          <w:color w:val="000000" w:themeColor="text1"/>
          <w:spacing w:val="-20"/>
          <w:w w:val="1"/>
        </w:rPr>
        <w:t>i</w:t>
      </w:r>
      <w:r w:rsidR="006C7E49" w:rsidRPr="00DA2B0A">
        <w:t>r</w:t>
      </w:r>
      <w:r w:rsidRPr="00DA2B0A">
        <w:t xml:space="preserve">”, </w:t>
      </w:r>
      <w:r w:rsidR="007F5CE1" w:rsidRPr="00DA2B0A">
        <w:t>E</w:t>
      </w:r>
      <w:r w:rsidR="007F5CE1" w:rsidRPr="00DA2B0A">
        <w:rPr>
          <w:color w:val="000000" w:themeColor="text1"/>
          <w:spacing w:val="-20"/>
          <w:w w:val="1"/>
        </w:rPr>
        <w:t>i</w:t>
      </w:r>
      <w:r w:rsidRPr="00DA2B0A">
        <w:t>-</w:t>
      </w:r>
      <w:r w:rsidR="006C7E49" w:rsidRPr="00DA2B0A">
        <w:t>J</w:t>
      </w:r>
      <w:r w:rsidR="007F5CE1" w:rsidRPr="00DA2B0A">
        <w:t>u</w:t>
      </w:r>
      <w:r w:rsidR="007F5CE1" w:rsidRPr="00DA2B0A">
        <w:rPr>
          <w:color w:val="000000" w:themeColor="text1"/>
          <w:spacing w:val="-20"/>
          <w:w w:val="1"/>
        </w:rPr>
        <w:t>i</w:t>
      </w:r>
      <w:r w:rsidR="006C7E49" w:rsidRPr="00DA2B0A">
        <w:t>rnal Ak</w:t>
      </w:r>
      <w:r w:rsidR="007F5CE1" w:rsidRPr="00DA2B0A">
        <w:t>u</w:t>
      </w:r>
      <w:r w:rsidR="007F5CE1" w:rsidRPr="00DA2B0A">
        <w:rPr>
          <w:color w:val="000000" w:themeColor="text1"/>
          <w:spacing w:val="-20"/>
          <w:w w:val="1"/>
        </w:rPr>
        <w:t>i</w:t>
      </w:r>
      <w:r w:rsidR="006C7E49" w:rsidRPr="00DA2B0A">
        <w:t>ntansi TSM</w:t>
      </w:r>
      <w:r w:rsidRPr="00DA2B0A">
        <w:t xml:space="preserve">, </w:t>
      </w:r>
      <w:r w:rsidR="006C7E49" w:rsidRPr="00DA2B0A">
        <w:t>Vol</w:t>
      </w:r>
      <w:r w:rsidRPr="00DA2B0A">
        <w:t xml:space="preserve">. 1 </w:t>
      </w:r>
      <w:r w:rsidR="006C7E49" w:rsidRPr="00DA2B0A">
        <w:t>No</w:t>
      </w:r>
      <w:r w:rsidRPr="00DA2B0A">
        <w:t xml:space="preserve">. 3, Hal. 287–298. </w:t>
      </w:r>
    </w:p>
    <w:p w14:paraId="4538B5D2" w14:textId="59AE955A" w:rsidR="0096042F" w:rsidRPr="00DA2B0A" w:rsidRDefault="006C7E49" w:rsidP="00E60988">
      <w:pPr>
        <w:widowControl w:val="0"/>
        <w:autoSpaceDE w:val="0"/>
        <w:autoSpaceDN w:val="0"/>
        <w:adjustRightInd w:val="0"/>
        <w:spacing w:after="200"/>
        <w:ind w:left="480" w:hanging="480"/>
        <w:jc w:val="both"/>
      </w:pPr>
      <w:r w:rsidRPr="00DA2B0A">
        <w:lastRenderedPageBreak/>
        <w:t>Amalia Y</w:t>
      </w:r>
      <w:r w:rsidR="007F5CE1" w:rsidRPr="00DA2B0A">
        <w:t>u</w:t>
      </w:r>
      <w:r w:rsidR="007F5CE1" w:rsidRPr="00DA2B0A">
        <w:rPr>
          <w:color w:val="000000" w:themeColor="text1"/>
          <w:spacing w:val="-20"/>
          <w:w w:val="1"/>
        </w:rPr>
        <w:t>i</w:t>
      </w:r>
      <w:r w:rsidRPr="00DA2B0A">
        <w:t>nia Rahmawati</w:t>
      </w:r>
      <w:r w:rsidR="0096042F" w:rsidRPr="00DA2B0A">
        <w:t>. (2020), “</w:t>
      </w:r>
      <w:r w:rsidRPr="00DA2B0A">
        <w:t>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w:t>
      </w:r>
      <w:r w:rsidR="0096042F" w:rsidRPr="00DA2B0A">
        <w:t xml:space="preserve">”, </w:t>
      </w:r>
      <w:r w:rsidRPr="00DA2B0A">
        <w:t>Vol</w:t>
      </w:r>
      <w:r w:rsidR="0096042F" w:rsidRPr="00DA2B0A">
        <w:t xml:space="preserve">. 5 </w:t>
      </w:r>
      <w:r w:rsidRPr="00DA2B0A">
        <w:t>No</w:t>
      </w:r>
      <w:r w:rsidR="0096042F" w:rsidRPr="00DA2B0A">
        <w:t xml:space="preserve">. </w:t>
      </w:r>
      <w:r w:rsidRPr="00DA2B0A">
        <w:t>J</w:t>
      </w:r>
      <w:r w:rsidR="007F5CE1" w:rsidRPr="00DA2B0A">
        <w:t>u</w:t>
      </w:r>
      <w:r w:rsidR="007F5CE1" w:rsidRPr="00DA2B0A">
        <w:rPr>
          <w:color w:val="000000" w:themeColor="text1"/>
          <w:spacing w:val="-20"/>
          <w:w w:val="1"/>
        </w:rPr>
        <w:t>i</w:t>
      </w:r>
      <w:r w:rsidRPr="00DA2B0A">
        <w:t>ly</w:t>
      </w:r>
      <w:r w:rsidR="0096042F" w:rsidRPr="00DA2B0A">
        <w:t xml:space="preserve">, Hal. 1– 23. </w:t>
      </w:r>
    </w:p>
    <w:p w14:paraId="534D4A54" w14:textId="6FEAAACE" w:rsidR="0096042F" w:rsidRPr="00DA2B0A" w:rsidRDefault="006C7E49" w:rsidP="00E60988">
      <w:pPr>
        <w:widowControl w:val="0"/>
        <w:autoSpaceDE w:val="0"/>
        <w:autoSpaceDN w:val="0"/>
        <w:adjustRightInd w:val="0"/>
        <w:spacing w:after="200"/>
        <w:ind w:left="480" w:hanging="480"/>
        <w:jc w:val="both"/>
      </w:pPr>
      <w:r w:rsidRPr="00DA2B0A">
        <w:t>Annisa</w:t>
      </w:r>
      <w:r w:rsidR="0096042F" w:rsidRPr="00DA2B0A">
        <w:t xml:space="preserve">, </w:t>
      </w:r>
      <w:r w:rsidRPr="00DA2B0A">
        <w:t>Annisa</w:t>
      </w:r>
      <w:r w:rsidR="0096042F" w:rsidRPr="00DA2B0A">
        <w:t xml:space="preserve">. 2018. </w:t>
      </w:r>
      <w:r w:rsidRPr="00DA2B0A">
        <w:t>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Fasilitas P</w:t>
      </w:r>
      <w:r w:rsidR="007F5CE1" w:rsidRPr="00DA2B0A">
        <w:t>e</w:t>
      </w:r>
      <w:r w:rsidR="007F5CE1" w:rsidRPr="00DA2B0A">
        <w:rPr>
          <w:color w:val="000000" w:themeColor="text1"/>
          <w:spacing w:val="-20"/>
          <w:w w:val="1"/>
        </w:rPr>
        <w:t>i</w:t>
      </w:r>
      <w:r w:rsidRPr="00DA2B0A">
        <w:t>rpajakan</w:t>
      </w:r>
      <w:r w:rsidR="0096042F" w:rsidRPr="00DA2B0A">
        <w:t xml:space="preserve">, </w:t>
      </w:r>
      <w:r w:rsidRPr="00DA2B0A">
        <w:t>Str</w:t>
      </w:r>
      <w:r w:rsidR="007F5CE1" w:rsidRPr="00DA2B0A">
        <w:t>u</w:t>
      </w:r>
      <w:r w:rsidR="007F5CE1" w:rsidRPr="00DA2B0A">
        <w:rPr>
          <w:color w:val="000000" w:themeColor="text1"/>
          <w:spacing w:val="-20"/>
          <w:w w:val="1"/>
        </w:rPr>
        <w:t>i</w:t>
      </w:r>
      <w:r w:rsidRPr="00DA2B0A">
        <w:t>kt</w:t>
      </w:r>
      <w:r w:rsidR="007F5CE1" w:rsidRPr="00DA2B0A">
        <w:t>u</w:t>
      </w:r>
      <w:r w:rsidR="007F5CE1" w:rsidRPr="00DA2B0A">
        <w:rPr>
          <w:color w:val="000000" w:themeColor="text1"/>
          <w:spacing w:val="-20"/>
          <w:w w:val="1"/>
        </w:rPr>
        <w:t>i</w:t>
      </w:r>
      <w:r w:rsidRPr="00DA2B0A">
        <w:t>r H</w:t>
      </w:r>
      <w:r w:rsidR="007F5CE1" w:rsidRPr="00DA2B0A">
        <w:t>u</w:t>
      </w:r>
      <w:r w:rsidR="007F5CE1" w:rsidRPr="00DA2B0A">
        <w:rPr>
          <w:color w:val="000000" w:themeColor="text1"/>
          <w:spacing w:val="-20"/>
          <w:w w:val="1"/>
        </w:rPr>
        <w:t>i</w:t>
      </w:r>
      <w:r w:rsidRPr="00DA2B0A">
        <w:t xml:space="preserve">tang </w:t>
      </w:r>
      <w:r w:rsidR="0096042F" w:rsidRPr="00DA2B0A">
        <w:t xml:space="preserve">Dan </w:t>
      </w:r>
      <w:r w:rsidRPr="00DA2B0A">
        <w:t>Komp</w:t>
      </w:r>
      <w:r w:rsidR="007F5CE1" w:rsidRPr="00DA2B0A">
        <w:t>e</w:t>
      </w:r>
      <w:r w:rsidR="007F5CE1" w:rsidRPr="00DA2B0A">
        <w:rPr>
          <w:color w:val="000000" w:themeColor="text1"/>
          <w:spacing w:val="-20"/>
          <w:w w:val="1"/>
        </w:rPr>
        <w:t>i</w:t>
      </w:r>
      <w:r w:rsidRPr="00DA2B0A">
        <w:t>nsasi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 xml:space="preserve">n </w:t>
      </w:r>
      <w:r w:rsidR="0096042F" w:rsidRPr="00DA2B0A">
        <w:t>T</w:t>
      </w:r>
      <w:r w:rsidR="007F5CE1" w:rsidRPr="00DA2B0A">
        <w:t>e</w:t>
      </w:r>
      <w:r w:rsidR="007F5CE1" w:rsidRPr="00DA2B0A">
        <w:rPr>
          <w:color w:val="000000" w:themeColor="text1"/>
          <w:spacing w:val="-20"/>
          <w:w w:val="1"/>
        </w:rPr>
        <w:t>i</w:t>
      </w:r>
      <w:r w:rsidR="0096042F" w:rsidRPr="00DA2B0A">
        <w:t xml:space="preserve">rhadap </w:t>
      </w:r>
      <w:r w:rsidRPr="00DA2B0A">
        <w:t>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 xml:space="preserve">n Pajak </w:t>
      </w:r>
      <w:r w:rsidR="0096042F" w:rsidRPr="00DA2B0A">
        <w:t>(</w:t>
      </w:r>
      <w:r w:rsidRPr="00DA2B0A">
        <w:t>St</w:t>
      </w:r>
      <w:r w:rsidR="007F5CE1" w:rsidRPr="00DA2B0A">
        <w:t>u</w:t>
      </w:r>
      <w:r w:rsidR="007F5CE1" w:rsidRPr="00DA2B0A">
        <w:rPr>
          <w:color w:val="000000" w:themeColor="text1"/>
          <w:spacing w:val="-20"/>
          <w:w w:val="1"/>
        </w:rPr>
        <w:t>i</w:t>
      </w:r>
      <w:r w:rsidRPr="00DA2B0A">
        <w:t xml:space="preserve">di </w:t>
      </w:r>
      <w:r w:rsidR="007F5CE1" w:rsidRPr="00DA2B0A">
        <w:t>E</w:t>
      </w:r>
      <w:r w:rsidR="007F5CE1" w:rsidRPr="00DA2B0A">
        <w:rPr>
          <w:color w:val="000000" w:themeColor="text1"/>
          <w:spacing w:val="-20"/>
          <w:w w:val="1"/>
        </w:rPr>
        <w:t>i</w:t>
      </w:r>
      <w:r w:rsidRPr="00DA2B0A">
        <w:t xml:space="preserve">mpiris </w:t>
      </w:r>
      <w:r w:rsidR="0096042F" w:rsidRPr="00DA2B0A">
        <w:t xml:space="preserve">Pada </w:t>
      </w:r>
      <w:r w:rsidRPr="00DA2B0A">
        <w:t>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P</w:t>
      </w:r>
      <w:r w:rsidR="007F5CE1" w:rsidRPr="00DA2B0A">
        <w:t>e</w:t>
      </w:r>
      <w:r w:rsidR="007F5CE1" w:rsidRPr="00DA2B0A">
        <w:rPr>
          <w:color w:val="000000" w:themeColor="text1"/>
          <w:spacing w:val="-20"/>
          <w:w w:val="1"/>
        </w:rPr>
        <w:t>i</w:t>
      </w:r>
      <w:r w:rsidRPr="00DA2B0A">
        <w:t xml:space="preserve">rtambangan </w:t>
      </w:r>
      <w:r w:rsidR="0096042F" w:rsidRPr="00DA2B0A">
        <w:t xml:space="preserve">Yang </w:t>
      </w:r>
      <w:r w:rsidRPr="00DA2B0A">
        <w:t>T</w:t>
      </w:r>
      <w:r w:rsidR="007F5CE1" w:rsidRPr="00DA2B0A">
        <w:t>e</w:t>
      </w:r>
      <w:r w:rsidR="007F5CE1" w:rsidRPr="00DA2B0A">
        <w:rPr>
          <w:color w:val="000000" w:themeColor="text1"/>
          <w:spacing w:val="-20"/>
          <w:w w:val="1"/>
        </w:rPr>
        <w:t>i</w:t>
      </w:r>
      <w:r w:rsidRPr="00DA2B0A">
        <w:t xml:space="preserve">rdaftar </w:t>
      </w:r>
      <w:r w:rsidR="0096042F" w:rsidRPr="00DA2B0A">
        <w:t xml:space="preserve">Di </w:t>
      </w:r>
      <w:r w:rsidRPr="00DA2B0A">
        <w:t>B</w:t>
      </w:r>
      <w:r w:rsidR="007F5CE1" w:rsidRPr="00DA2B0A">
        <w:t>u</w:t>
      </w:r>
      <w:r w:rsidR="007F5CE1" w:rsidRPr="00DA2B0A">
        <w:rPr>
          <w:color w:val="000000" w:themeColor="text1"/>
          <w:spacing w:val="-20"/>
          <w:w w:val="1"/>
        </w:rPr>
        <w:t>i</w:t>
      </w:r>
      <w:r w:rsidRPr="00DA2B0A">
        <w:t xml:space="preserve">rsa </w:t>
      </w:r>
      <w:r w:rsidR="007F5CE1" w:rsidRPr="00DA2B0A">
        <w:t>E</w:t>
      </w:r>
      <w:r w:rsidR="007F5CE1" w:rsidRPr="00DA2B0A">
        <w:rPr>
          <w:color w:val="000000" w:themeColor="text1"/>
          <w:spacing w:val="-20"/>
          <w:w w:val="1"/>
        </w:rPr>
        <w:t>i</w:t>
      </w:r>
      <w:r w:rsidRPr="00DA2B0A">
        <w:t>f</w:t>
      </w:r>
      <w:r w:rsidR="007F5CE1" w:rsidRPr="00DA2B0A">
        <w:t>e</w:t>
      </w:r>
      <w:r w:rsidR="007F5CE1" w:rsidRPr="00DA2B0A">
        <w:rPr>
          <w:color w:val="000000" w:themeColor="text1"/>
          <w:spacing w:val="-20"/>
          <w:w w:val="1"/>
        </w:rPr>
        <w:t>i</w:t>
      </w:r>
      <w:r w:rsidRPr="00DA2B0A">
        <w:t>k Indon</w:t>
      </w:r>
      <w:r w:rsidR="007F5CE1" w:rsidRPr="00DA2B0A">
        <w:t>e</w:t>
      </w:r>
      <w:r w:rsidR="007F5CE1" w:rsidRPr="00DA2B0A">
        <w:rPr>
          <w:color w:val="000000" w:themeColor="text1"/>
          <w:spacing w:val="-20"/>
          <w:w w:val="1"/>
        </w:rPr>
        <w:t>i</w:t>
      </w:r>
      <w:r w:rsidRPr="00DA2B0A">
        <w:t>sia Tah</w:t>
      </w:r>
      <w:r w:rsidR="007F5CE1" w:rsidRPr="00DA2B0A">
        <w:t>u</w:t>
      </w:r>
      <w:r w:rsidR="007F5CE1" w:rsidRPr="00DA2B0A">
        <w:rPr>
          <w:color w:val="000000" w:themeColor="text1"/>
          <w:spacing w:val="-20"/>
          <w:w w:val="1"/>
        </w:rPr>
        <w:t>i</w:t>
      </w:r>
      <w:r w:rsidRPr="00DA2B0A">
        <w:t xml:space="preserve">n </w:t>
      </w:r>
      <w:r w:rsidR="0096042F" w:rsidRPr="00DA2B0A">
        <w:t xml:space="preserve">2013-2017). </w:t>
      </w:r>
    </w:p>
    <w:p w14:paraId="0511EAC8" w14:textId="07E6FEEF" w:rsidR="006C7E49" w:rsidRPr="00DA2B0A" w:rsidRDefault="006C7E49" w:rsidP="00E60988">
      <w:pPr>
        <w:widowControl w:val="0"/>
        <w:autoSpaceDE w:val="0"/>
        <w:autoSpaceDN w:val="0"/>
        <w:adjustRightInd w:val="0"/>
        <w:spacing w:after="200"/>
        <w:ind w:left="480" w:hanging="480"/>
        <w:jc w:val="both"/>
      </w:pPr>
      <w:r w:rsidRPr="00DA2B0A">
        <w:t>Anwar</w:t>
      </w:r>
      <w:r w:rsidR="0096042F" w:rsidRPr="00DA2B0A">
        <w:t xml:space="preserve">, </w:t>
      </w:r>
      <w:r w:rsidRPr="00DA2B0A">
        <w:t>C</w:t>
      </w:r>
      <w:r w:rsidR="0096042F" w:rsidRPr="00DA2B0A">
        <w:t xml:space="preserve">. (2017). </w:t>
      </w:r>
      <w:r w:rsidRPr="00DA2B0A">
        <w:t>P</w:t>
      </w:r>
      <w:r w:rsidR="007F5CE1" w:rsidRPr="00DA2B0A">
        <w:t>e</w:t>
      </w:r>
      <w:r w:rsidR="007F5CE1" w:rsidRPr="00DA2B0A">
        <w:rPr>
          <w:color w:val="000000" w:themeColor="text1"/>
          <w:spacing w:val="-20"/>
          <w:w w:val="1"/>
        </w:rPr>
        <w:t>i</w:t>
      </w:r>
      <w:r w:rsidRPr="00DA2B0A">
        <w:t>ngantar P</w:t>
      </w:r>
      <w:r w:rsidR="007F5CE1" w:rsidRPr="00DA2B0A">
        <w:t>e</w:t>
      </w:r>
      <w:r w:rsidR="007F5CE1" w:rsidRPr="00DA2B0A">
        <w:rPr>
          <w:color w:val="000000" w:themeColor="text1"/>
          <w:spacing w:val="-20"/>
          <w:w w:val="1"/>
        </w:rPr>
        <w:t>i</w:t>
      </w:r>
      <w:r w:rsidRPr="00DA2B0A">
        <w:t xml:space="preserve">rpajakan </w:t>
      </w:r>
      <w:r w:rsidR="0096042F" w:rsidRPr="00DA2B0A">
        <w:t xml:space="preserve">(2nd </w:t>
      </w:r>
      <w:r w:rsidR="007F5CE1" w:rsidRPr="00DA2B0A">
        <w:t>E</w:t>
      </w:r>
      <w:r w:rsidR="007F5CE1" w:rsidRPr="00DA2B0A">
        <w:rPr>
          <w:color w:val="000000" w:themeColor="text1"/>
          <w:spacing w:val="-20"/>
          <w:w w:val="1"/>
        </w:rPr>
        <w:t>i</w:t>
      </w:r>
      <w:r w:rsidRPr="00DA2B0A">
        <w:t>d</w:t>
      </w:r>
      <w:r w:rsidR="0096042F" w:rsidRPr="00DA2B0A">
        <w:t xml:space="preserve">.). </w:t>
      </w:r>
      <w:r w:rsidRPr="00DA2B0A">
        <w:t>Mitra Wacana M</w:t>
      </w:r>
      <w:r w:rsidR="007F5CE1" w:rsidRPr="00DA2B0A">
        <w:t>e</w:t>
      </w:r>
      <w:r w:rsidR="007F5CE1" w:rsidRPr="00DA2B0A">
        <w:rPr>
          <w:color w:val="000000" w:themeColor="text1"/>
          <w:spacing w:val="-20"/>
          <w:w w:val="1"/>
        </w:rPr>
        <w:t>i</w:t>
      </w:r>
      <w:r w:rsidRPr="00DA2B0A">
        <w:t>dia</w:t>
      </w:r>
      <w:r w:rsidR="0096042F" w:rsidRPr="00DA2B0A">
        <w:t xml:space="preserve">. </w:t>
      </w:r>
      <w:r w:rsidRPr="00DA2B0A">
        <w:t>Ardyansah</w:t>
      </w:r>
      <w:r w:rsidR="0096042F" w:rsidRPr="00DA2B0A">
        <w:t xml:space="preserve">, </w:t>
      </w:r>
      <w:r w:rsidRPr="00DA2B0A">
        <w:t>D</w:t>
      </w:r>
      <w:r w:rsidR="0096042F" w:rsidRPr="00DA2B0A">
        <w:t xml:space="preserve">. (2014). </w:t>
      </w:r>
      <w:r w:rsidRPr="00DA2B0A">
        <w:t>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Siz</w:t>
      </w:r>
      <w:r w:rsidR="007F5CE1" w:rsidRPr="00DA2B0A">
        <w:t>e</w:t>
      </w:r>
      <w:r w:rsidR="007F5CE1" w:rsidRPr="00DA2B0A">
        <w:rPr>
          <w:color w:val="000000" w:themeColor="text1"/>
          <w:spacing w:val="-20"/>
          <w:w w:val="1"/>
        </w:rPr>
        <w:t>i</w:t>
      </w:r>
      <w:r w:rsidR="0096042F" w:rsidRPr="00DA2B0A">
        <w:t xml:space="preserve">, </w:t>
      </w:r>
      <w:r w:rsidRPr="00DA2B0A">
        <w:t>L</w:t>
      </w:r>
      <w:r w:rsidR="007F5CE1" w:rsidRPr="00DA2B0A">
        <w:t>e</w:t>
      </w:r>
      <w:r w:rsidR="007F5CE1" w:rsidRPr="00DA2B0A">
        <w:rPr>
          <w:color w:val="000000" w:themeColor="text1"/>
          <w:spacing w:val="-20"/>
          <w:w w:val="1"/>
        </w:rPr>
        <w:t>i</w:t>
      </w:r>
      <w:r w:rsidRPr="00DA2B0A">
        <w:t>v</w:t>
      </w:r>
      <w:r w:rsidR="007F5CE1" w:rsidRPr="00DA2B0A">
        <w:t>e</w:t>
      </w:r>
      <w:r w:rsidR="007F5CE1" w:rsidRPr="00DA2B0A">
        <w:rPr>
          <w:color w:val="000000" w:themeColor="text1"/>
          <w:spacing w:val="-20"/>
          <w:w w:val="1"/>
        </w:rPr>
        <w:t>i</w:t>
      </w:r>
      <w:r w:rsidRPr="00DA2B0A">
        <w:t>rag</w:t>
      </w:r>
      <w:r w:rsidR="007F5CE1" w:rsidRPr="00DA2B0A">
        <w:t>e</w:t>
      </w:r>
      <w:r w:rsidR="007F5CE1" w:rsidRPr="00DA2B0A">
        <w:rPr>
          <w:color w:val="000000" w:themeColor="text1"/>
          <w:spacing w:val="-20"/>
          <w:w w:val="1"/>
        </w:rPr>
        <w:t>i</w:t>
      </w:r>
      <w:r w:rsidR="0096042F" w:rsidRPr="00DA2B0A">
        <w:t xml:space="preserve">, </w:t>
      </w:r>
      <w:r w:rsidRPr="00DA2B0A">
        <w:t>Profitability</w:t>
      </w:r>
      <w:r w:rsidR="0096042F" w:rsidRPr="00DA2B0A">
        <w:t xml:space="preserve">, </w:t>
      </w:r>
      <w:r w:rsidRPr="00DA2B0A">
        <w:t>Capital Int</w:t>
      </w:r>
      <w:r w:rsidR="007F5CE1" w:rsidRPr="00DA2B0A">
        <w:t>e</w:t>
      </w:r>
      <w:r w:rsidR="007F5CE1" w:rsidRPr="00DA2B0A">
        <w:rPr>
          <w:color w:val="000000" w:themeColor="text1"/>
          <w:spacing w:val="-20"/>
          <w:w w:val="1"/>
        </w:rPr>
        <w:t>i</w:t>
      </w:r>
      <w:r w:rsidRPr="00DA2B0A">
        <w:t>nsity Ratio Dan Komisaris Ind</w:t>
      </w:r>
      <w:r w:rsidR="007F5CE1" w:rsidRPr="00DA2B0A">
        <w:t>e</w:t>
      </w:r>
      <w:r w:rsidR="007F5CE1" w:rsidRPr="00DA2B0A">
        <w:rPr>
          <w:color w:val="000000" w:themeColor="text1"/>
          <w:spacing w:val="-20"/>
          <w:w w:val="1"/>
        </w:rPr>
        <w:t>i</w:t>
      </w:r>
      <w:r w:rsidRPr="00DA2B0A">
        <w:t>p</w:t>
      </w:r>
      <w:r w:rsidR="007F5CE1" w:rsidRPr="00DA2B0A">
        <w:t>e</w:t>
      </w:r>
      <w:r w:rsidR="007F5CE1" w:rsidRPr="00DA2B0A">
        <w:rPr>
          <w:color w:val="000000" w:themeColor="text1"/>
          <w:spacing w:val="-20"/>
          <w:w w:val="1"/>
        </w:rPr>
        <w:t>i</w:t>
      </w:r>
      <w:r w:rsidRPr="00DA2B0A">
        <w:t>nd</w:t>
      </w:r>
      <w:r w:rsidR="007F5CE1" w:rsidRPr="00DA2B0A">
        <w:t>e</w:t>
      </w:r>
      <w:r w:rsidR="007F5CE1" w:rsidRPr="00DA2B0A">
        <w:rPr>
          <w:color w:val="000000" w:themeColor="text1"/>
          <w:spacing w:val="-20"/>
          <w:w w:val="1"/>
        </w:rPr>
        <w:t>i</w:t>
      </w:r>
      <w:r w:rsidRPr="00DA2B0A">
        <w:t>n T</w:t>
      </w:r>
      <w:r w:rsidR="007F5CE1" w:rsidRPr="00DA2B0A">
        <w:t>e</w:t>
      </w:r>
      <w:r w:rsidR="007F5CE1" w:rsidRPr="00DA2B0A">
        <w:rPr>
          <w:color w:val="000000" w:themeColor="text1"/>
          <w:spacing w:val="-20"/>
          <w:w w:val="1"/>
        </w:rPr>
        <w:t>i</w:t>
      </w:r>
      <w:r w:rsidRPr="00DA2B0A">
        <w:t xml:space="preserve">rhadap </w:t>
      </w:r>
      <w:r w:rsidR="007F5CE1" w:rsidRPr="00DA2B0A">
        <w:t>E</w:t>
      </w:r>
      <w:r w:rsidR="007F5CE1" w:rsidRPr="00DA2B0A">
        <w:rPr>
          <w:color w:val="000000" w:themeColor="text1"/>
          <w:spacing w:val="-20"/>
          <w:w w:val="1"/>
        </w:rPr>
        <w:t>i</w:t>
      </w:r>
      <w:r w:rsidRPr="00DA2B0A">
        <w:t>ff</w:t>
      </w:r>
      <w:r w:rsidR="007F5CE1" w:rsidRPr="00DA2B0A">
        <w:t>e</w:t>
      </w:r>
      <w:r w:rsidR="007F5CE1" w:rsidRPr="00DA2B0A">
        <w:rPr>
          <w:color w:val="000000" w:themeColor="text1"/>
          <w:spacing w:val="-20"/>
          <w:w w:val="1"/>
        </w:rPr>
        <w:t>i</w:t>
      </w:r>
      <w:r w:rsidRPr="00DA2B0A">
        <w:t>ctiv</w:t>
      </w:r>
      <w:r w:rsidR="007F5CE1" w:rsidRPr="00DA2B0A">
        <w:t>e</w:t>
      </w:r>
      <w:r w:rsidR="007F5CE1" w:rsidRPr="00DA2B0A">
        <w:rPr>
          <w:color w:val="000000" w:themeColor="text1"/>
          <w:spacing w:val="-20"/>
          <w:w w:val="1"/>
        </w:rPr>
        <w:t>i</w:t>
      </w:r>
      <w:r w:rsidRPr="00DA2B0A">
        <w:t xml:space="preserve"> Tax Rat</w:t>
      </w:r>
      <w:r w:rsidR="007F5CE1" w:rsidRPr="00DA2B0A">
        <w:t>e</w:t>
      </w:r>
      <w:r w:rsidR="007F5CE1" w:rsidRPr="00DA2B0A">
        <w:rPr>
          <w:color w:val="000000" w:themeColor="text1"/>
          <w:spacing w:val="-20"/>
          <w:w w:val="1"/>
        </w:rPr>
        <w:t>i</w:t>
      </w:r>
      <w:r w:rsidRPr="00DA2B0A">
        <w:t xml:space="preserve"> </w:t>
      </w:r>
      <w:r w:rsidR="0096042F" w:rsidRPr="00DA2B0A">
        <w:t>(</w:t>
      </w:r>
      <w:r w:rsidR="007F5CE1" w:rsidRPr="00DA2B0A">
        <w:t>E</w:t>
      </w:r>
      <w:r w:rsidR="007F5CE1" w:rsidRPr="00DA2B0A">
        <w:rPr>
          <w:color w:val="000000" w:themeColor="text1"/>
          <w:spacing w:val="-20"/>
          <w:w w:val="1"/>
        </w:rPr>
        <w:t>i</w:t>
      </w:r>
      <w:r w:rsidRPr="00DA2B0A">
        <w:t>tr</w:t>
      </w:r>
      <w:r w:rsidR="0096042F" w:rsidRPr="00DA2B0A">
        <w:t xml:space="preserve">). </w:t>
      </w:r>
      <w:r w:rsidRPr="00DA2B0A">
        <w:t>Dipon</w:t>
      </w:r>
      <w:r w:rsidR="007F5CE1" w:rsidRPr="00DA2B0A">
        <w:t>e</w:t>
      </w:r>
      <w:r w:rsidR="007F5CE1" w:rsidRPr="00DA2B0A">
        <w:rPr>
          <w:color w:val="000000" w:themeColor="text1"/>
          <w:spacing w:val="-20"/>
          <w:w w:val="1"/>
        </w:rPr>
        <w:t>i</w:t>
      </w:r>
      <w:r w:rsidRPr="00DA2B0A">
        <w:t>goro Jo</w:t>
      </w:r>
      <w:r w:rsidR="007F5CE1" w:rsidRPr="00DA2B0A">
        <w:t>u</w:t>
      </w:r>
      <w:r w:rsidR="007F5CE1" w:rsidRPr="00DA2B0A">
        <w:rPr>
          <w:color w:val="000000" w:themeColor="text1"/>
          <w:spacing w:val="-20"/>
          <w:w w:val="1"/>
        </w:rPr>
        <w:t>i</w:t>
      </w:r>
      <w:r w:rsidRPr="00DA2B0A">
        <w:t xml:space="preserve">rnal </w:t>
      </w:r>
      <w:r w:rsidR="0096042F" w:rsidRPr="00DA2B0A">
        <w:t xml:space="preserve">Of </w:t>
      </w:r>
      <w:r w:rsidRPr="00DA2B0A">
        <w:t>Acco</w:t>
      </w:r>
      <w:r w:rsidR="007F5CE1" w:rsidRPr="00DA2B0A">
        <w:t>u</w:t>
      </w:r>
      <w:r w:rsidR="007F5CE1" w:rsidRPr="00DA2B0A">
        <w:rPr>
          <w:color w:val="000000" w:themeColor="text1"/>
          <w:spacing w:val="-20"/>
          <w:w w:val="1"/>
        </w:rPr>
        <w:t>i</w:t>
      </w:r>
      <w:r w:rsidRPr="00DA2B0A">
        <w:t>nting</w:t>
      </w:r>
      <w:r w:rsidR="0096042F" w:rsidRPr="00DA2B0A">
        <w:t>, 3, 1–9. Http://</w:t>
      </w:r>
      <w:r w:rsidR="007F5CE1" w:rsidRPr="00DA2B0A">
        <w:t>E</w:t>
      </w:r>
      <w:r w:rsidR="007F5CE1" w:rsidRPr="00DA2B0A">
        <w:rPr>
          <w:color w:val="000000" w:themeColor="text1"/>
          <w:spacing w:val="-20"/>
          <w:w w:val="1"/>
        </w:rPr>
        <w:t>i</w:t>
      </w:r>
      <w:r w:rsidR="0096042F" w:rsidRPr="00DA2B0A">
        <w:t>jo</w:t>
      </w:r>
      <w:r w:rsidR="007F5CE1" w:rsidRPr="00DA2B0A">
        <w:t>u</w:t>
      </w:r>
      <w:r w:rsidR="007F5CE1" w:rsidRPr="00DA2B0A">
        <w:rPr>
          <w:color w:val="000000" w:themeColor="text1"/>
          <w:spacing w:val="-20"/>
          <w:w w:val="1"/>
        </w:rPr>
        <w:t>i</w:t>
      </w:r>
      <w:r w:rsidR="0096042F" w:rsidRPr="00DA2B0A">
        <w:t>rnalS1.</w:t>
      </w:r>
      <w:r w:rsidR="007F5CE1" w:rsidRPr="00DA2B0A">
        <w:t>U</w:t>
      </w:r>
      <w:r w:rsidR="007F5CE1" w:rsidRPr="00DA2B0A">
        <w:rPr>
          <w:color w:val="000000" w:themeColor="text1"/>
          <w:spacing w:val="-20"/>
          <w:w w:val="1"/>
        </w:rPr>
        <w:t>i</w:t>
      </w:r>
      <w:r w:rsidR="0096042F" w:rsidRPr="00DA2B0A">
        <w:t>ndip.Ac.Id/Ind</w:t>
      </w:r>
      <w:r w:rsidR="007F5CE1" w:rsidRPr="00DA2B0A">
        <w:t>e</w:t>
      </w:r>
      <w:r w:rsidR="007F5CE1" w:rsidRPr="00DA2B0A">
        <w:rPr>
          <w:color w:val="000000" w:themeColor="text1"/>
          <w:spacing w:val="-20"/>
          <w:w w:val="1"/>
        </w:rPr>
        <w:t>i</w:t>
      </w:r>
      <w:r w:rsidR="0096042F" w:rsidRPr="00DA2B0A">
        <w:t>x.Php/Acco</w:t>
      </w:r>
      <w:r w:rsidR="007F5CE1" w:rsidRPr="00DA2B0A">
        <w:t>u</w:t>
      </w:r>
      <w:r w:rsidR="007F5CE1" w:rsidRPr="00DA2B0A">
        <w:rPr>
          <w:color w:val="000000" w:themeColor="text1"/>
          <w:spacing w:val="-20"/>
          <w:w w:val="1"/>
        </w:rPr>
        <w:t>i</w:t>
      </w:r>
      <w:r w:rsidR="0096042F" w:rsidRPr="00DA2B0A">
        <w:t>nting.</w:t>
      </w:r>
    </w:p>
    <w:p w14:paraId="3270F773" w14:textId="2D87352B" w:rsidR="0096042F" w:rsidRPr="00DA2B0A" w:rsidRDefault="0096042F" w:rsidP="00E60988">
      <w:pPr>
        <w:widowControl w:val="0"/>
        <w:autoSpaceDE w:val="0"/>
        <w:autoSpaceDN w:val="0"/>
        <w:adjustRightInd w:val="0"/>
        <w:spacing w:after="200"/>
        <w:ind w:left="480" w:hanging="480"/>
        <w:jc w:val="both"/>
      </w:pPr>
      <w:r w:rsidRPr="00DA2B0A">
        <w:t>Awaliyah, M. Dkk. (2021). 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Int</w:t>
      </w:r>
      <w:r w:rsidR="007F5CE1" w:rsidRPr="00DA2B0A">
        <w:t>e</w:t>
      </w:r>
      <w:r w:rsidR="007F5CE1" w:rsidRPr="00DA2B0A">
        <w:rPr>
          <w:color w:val="000000" w:themeColor="text1"/>
          <w:spacing w:val="-20"/>
          <w:w w:val="1"/>
        </w:rPr>
        <w:t>i</w:t>
      </w:r>
      <w:r w:rsidRPr="00DA2B0A">
        <w:t>nsitas Modal, L</w:t>
      </w:r>
      <w:r w:rsidR="007F5CE1" w:rsidRPr="00DA2B0A">
        <w:t>e</w:t>
      </w:r>
      <w:r w:rsidR="007F5CE1" w:rsidRPr="00DA2B0A">
        <w:rPr>
          <w:color w:val="000000" w:themeColor="text1"/>
          <w:spacing w:val="-20"/>
          <w:w w:val="1"/>
        </w:rPr>
        <w:t>i</w:t>
      </w:r>
      <w:r w:rsidRPr="00DA2B0A">
        <w:t>v</w:t>
      </w:r>
      <w:r w:rsidR="007F5CE1" w:rsidRPr="00DA2B0A">
        <w:t>e</w:t>
      </w:r>
      <w:r w:rsidR="007F5CE1" w:rsidRPr="00DA2B0A">
        <w:rPr>
          <w:color w:val="000000" w:themeColor="text1"/>
          <w:spacing w:val="-20"/>
          <w:w w:val="1"/>
        </w:rPr>
        <w:t>i</w:t>
      </w:r>
      <w:r w:rsidRPr="00DA2B0A">
        <w:t>rag</w:t>
      </w:r>
      <w:r w:rsidR="007F5CE1" w:rsidRPr="00DA2B0A">
        <w:t>e</w:t>
      </w:r>
      <w:r w:rsidR="007F5CE1" w:rsidRPr="00DA2B0A">
        <w:rPr>
          <w:color w:val="000000" w:themeColor="text1"/>
          <w:spacing w:val="-20"/>
          <w:w w:val="1"/>
        </w:rPr>
        <w:t>i</w:t>
      </w:r>
      <w:r w:rsidRPr="00DA2B0A">
        <w:t>, Lik</w:t>
      </w:r>
      <w:r w:rsidR="007F5CE1" w:rsidRPr="00DA2B0A">
        <w:t>u</w:t>
      </w:r>
      <w:r w:rsidR="007F5CE1" w:rsidRPr="00DA2B0A">
        <w:rPr>
          <w:color w:val="000000" w:themeColor="text1"/>
          <w:spacing w:val="-20"/>
          <w:w w:val="1"/>
        </w:rPr>
        <w:t>i</w:t>
      </w:r>
      <w:r w:rsidRPr="00DA2B0A">
        <w:t>iditas Dan Profitabilitas T</w:t>
      </w:r>
      <w:r w:rsidR="007F5CE1" w:rsidRPr="00DA2B0A">
        <w:t>e</w:t>
      </w:r>
      <w:r w:rsidR="007F5CE1" w:rsidRPr="00DA2B0A">
        <w:rPr>
          <w:color w:val="000000" w:themeColor="text1"/>
          <w:spacing w:val="-20"/>
          <w:w w:val="1"/>
        </w:rPr>
        <w:t>i</w:t>
      </w:r>
      <w:r w:rsidRPr="00DA2B0A">
        <w:t>rhadap Agr</w:t>
      </w:r>
      <w:r w:rsidR="007F5CE1" w:rsidRPr="00DA2B0A">
        <w:t>e</w:t>
      </w:r>
      <w:r w:rsidR="007F5CE1" w:rsidRPr="00DA2B0A">
        <w:rPr>
          <w:color w:val="000000" w:themeColor="text1"/>
          <w:spacing w:val="-20"/>
          <w:w w:val="1"/>
        </w:rPr>
        <w:t>i</w:t>
      </w:r>
      <w:r w:rsidRPr="00DA2B0A">
        <w:t>sivitas Pajak. J</w:t>
      </w:r>
      <w:r w:rsidR="007F5CE1" w:rsidRPr="00DA2B0A">
        <w:t>u</w:t>
      </w:r>
      <w:r w:rsidR="007F5CE1" w:rsidRPr="00DA2B0A">
        <w:rPr>
          <w:color w:val="000000" w:themeColor="text1"/>
          <w:spacing w:val="-20"/>
          <w:w w:val="1"/>
        </w:rPr>
        <w:t>i</w:t>
      </w:r>
      <w:r w:rsidRPr="00DA2B0A">
        <w:t xml:space="preserve">rnal Ilmiah </w:t>
      </w:r>
      <w:r w:rsidR="007F5CE1" w:rsidRPr="00DA2B0A">
        <w:t>U</w:t>
      </w:r>
      <w:r w:rsidR="007F5CE1" w:rsidRPr="00DA2B0A">
        <w:rPr>
          <w:color w:val="000000" w:themeColor="text1"/>
          <w:spacing w:val="-20"/>
          <w:w w:val="1"/>
        </w:rPr>
        <w:t>i</w:t>
      </w:r>
      <w:r w:rsidRPr="00DA2B0A">
        <w:t>niv</w:t>
      </w:r>
      <w:r w:rsidR="007F5CE1" w:rsidRPr="00DA2B0A">
        <w:t>e</w:t>
      </w:r>
      <w:r w:rsidR="007F5CE1" w:rsidRPr="00DA2B0A">
        <w:rPr>
          <w:color w:val="000000" w:themeColor="text1"/>
          <w:spacing w:val="-20"/>
          <w:w w:val="1"/>
        </w:rPr>
        <w:t>i</w:t>
      </w:r>
      <w:r w:rsidRPr="00DA2B0A">
        <w:t xml:space="preserve">rsitas Batanghari Jambi, 21(3), 1222. </w:t>
      </w:r>
      <w:hyperlink r:id="rId23" w:history="1">
        <w:r w:rsidRPr="00DA2B0A">
          <w:rPr>
            <w:rStyle w:val="Hyperlink"/>
            <w:color w:val="auto"/>
            <w:u w:val="none"/>
          </w:rPr>
          <w:t>Https://Doi.Org/10.33087/Ji</w:t>
        </w:r>
        <w:r w:rsidR="007F5CE1" w:rsidRPr="00DA2B0A">
          <w:rPr>
            <w:rStyle w:val="Hyperlink"/>
            <w:color w:val="auto"/>
            <w:u w:val="none"/>
          </w:rPr>
          <w:t>u</w:t>
        </w:r>
        <w:r w:rsidR="007F5CE1" w:rsidRPr="00DA2B0A">
          <w:rPr>
            <w:rStyle w:val="Hyperlink"/>
            <w:color w:val="000000" w:themeColor="text1"/>
            <w:spacing w:val="-20"/>
            <w:w w:val="1"/>
            <w:u w:val="none"/>
          </w:rPr>
          <w:t>i</w:t>
        </w:r>
        <w:r w:rsidRPr="00DA2B0A">
          <w:rPr>
            <w:rStyle w:val="Hyperlink"/>
            <w:color w:val="auto"/>
            <w:u w:val="none"/>
          </w:rPr>
          <w:t>bj.V21i3.1664</w:t>
        </w:r>
      </w:hyperlink>
    </w:p>
    <w:p w14:paraId="490CE565" w14:textId="24C28650" w:rsidR="0096042F" w:rsidRPr="00DA2B0A" w:rsidRDefault="0096042F" w:rsidP="00E60988">
      <w:pPr>
        <w:widowControl w:val="0"/>
        <w:autoSpaceDE w:val="0"/>
        <w:autoSpaceDN w:val="0"/>
        <w:adjustRightInd w:val="0"/>
        <w:spacing w:after="200"/>
        <w:ind w:left="480" w:hanging="480"/>
        <w:jc w:val="both"/>
      </w:pPr>
      <w:r w:rsidRPr="00DA2B0A">
        <w:t xml:space="preserve"> Darmadi, Iqbal N</w:t>
      </w:r>
      <w:r w:rsidR="007F5CE1" w:rsidRPr="00DA2B0A">
        <w:t>u</w:t>
      </w:r>
      <w:r w:rsidR="007F5CE1" w:rsidRPr="00DA2B0A">
        <w:rPr>
          <w:color w:val="000000" w:themeColor="text1"/>
          <w:spacing w:val="-20"/>
          <w:w w:val="1"/>
        </w:rPr>
        <w:t>i</w:t>
      </w:r>
      <w:r w:rsidRPr="00DA2B0A">
        <w:t>r Hakim Dan Z</w:t>
      </w:r>
      <w:r w:rsidR="007F5CE1" w:rsidRPr="00DA2B0A">
        <w:t>u</w:t>
      </w:r>
      <w:r w:rsidR="007F5CE1" w:rsidRPr="00DA2B0A">
        <w:rPr>
          <w:color w:val="000000" w:themeColor="text1"/>
          <w:spacing w:val="-20"/>
          <w:w w:val="1"/>
        </w:rPr>
        <w:t>i</w:t>
      </w:r>
      <w:r w:rsidRPr="00DA2B0A">
        <w:t>laikha. 2013. Analisis Faktor Yang M</w:t>
      </w:r>
      <w:r w:rsidR="007F5CE1" w:rsidRPr="00DA2B0A">
        <w:t>e</w:t>
      </w:r>
      <w:r w:rsidR="007F5CE1" w:rsidRPr="00DA2B0A">
        <w:rPr>
          <w:color w:val="000000" w:themeColor="text1"/>
          <w:spacing w:val="-20"/>
          <w:w w:val="1"/>
        </w:rPr>
        <w:t>i</w:t>
      </w:r>
      <w:r w:rsidRPr="00DA2B0A">
        <w:t>m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i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D</w:t>
      </w:r>
      <w:r w:rsidR="007F5CE1" w:rsidRPr="00DA2B0A">
        <w:t>e</w:t>
      </w:r>
      <w:r w:rsidR="007F5CE1" w:rsidRPr="00DA2B0A">
        <w:rPr>
          <w:color w:val="000000" w:themeColor="text1"/>
          <w:spacing w:val="-20"/>
          <w:w w:val="1"/>
        </w:rPr>
        <w:t>i</w:t>
      </w:r>
      <w:r w:rsidRPr="00DA2B0A">
        <w:t xml:space="preserve">ngan Indikator Tarif Pajak </w:t>
      </w:r>
      <w:r w:rsidR="007F5CE1" w:rsidRPr="00DA2B0A">
        <w:t>E</w:t>
      </w:r>
      <w:r w:rsidR="007F5CE1" w:rsidRPr="00DA2B0A">
        <w:rPr>
          <w:color w:val="000000" w:themeColor="text1"/>
          <w:spacing w:val="-20"/>
          <w:w w:val="1"/>
        </w:rPr>
        <w:t>i</w:t>
      </w:r>
      <w:r w:rsidRPr="00DA2B0A">
        <w:t>f</w:t>
      </w:r>
      <w:r w:rsidR="007F5CE1" w:rsidRPr="00DA2B0A">
        <w:t>e</w:t>
      </w:r>
      <w:r w:rsidR="007F5CE1" w:rsidRPr="00DA2B0A">
        <w:rPr>
          <w:color w:val="000000" w:themeColor="text1"/>
          <w:spacing w:val="-20"/>
          <w:w w:val="1"/>
        </w:rPr>
        <w:t>i</w:t>
      </w:r>
      <w:r w:rsidRPr="00DA2B0A">
        <w:t>ktif. Dipon</w:t>
      </w:r>
      <w:r w:rsidR="007F5CE1" w:rsidRPr="00DA2B0A">
        <w:t>e</w:t>
      </w:r>
      <w:r w:rsidR="007F5CE1" w:rsidRPr="00DA2B0A">
        <w:rPr>
          <w:color w:val="000000" w:themeColor="text1"/>
          <w:spacing w:val="-20"/>
          <w:w w:val="1"/>
        </w:rPr>
        <w:t>i</w:t>
      </w:r>
      <w:r w:rsidRPr="00DA2B0A">
        <w:t>goro Jo</w:t>
      </w:r>
      <w:r w:rsidR="007F5CE1" w:rsidRPr="00DA2B0A">
        <w:t>u</w:t>
      </w:r>
      <w:r w:rsidR="007F5CE1" w:rsidRPr="00DA2B0A">
        <w:rPr>
          <w:color w:val="000000" w:themeColor="text1"/>
          <w:spacing w:val="-20"/>
          <w:w w:val="1"/>
        </w:rPr>
        <w:t>i</w:t>
      </w:r>
      <w:r w:rsidRPr="00DA2B0A">
        <w:t>rnal Of Acco</w:t>
      </w:r>
      <w:r w:rsidR="007F5CE1" w:rsidRPr="00DA2B0A">
        <w:t>u</w:t>
      </w:r>
      <w:r w:rsidR="007F5CE1" w:rsidRPr="00DA2B0A">
        <w:rPr>
          <w:color w:val="000000" w:themeColor="text1"/>
          <w:spacing w:val="-20"/>
          <w:w w:val="1"/>
        </w:rPr>
        <w:t>i</w:t>
      </w:r>
      <w:r w:rsidRPr="00DA2B0A">
        <w:t xml:space="preserve">nting 2(4): 1–12. </w:t>
      </w:r>
    </w:p>
    <w:p w14:paraId="680CB5EF" w14:textId="2B3A6209" w:rsidR="0096042F" w:rsidRPr="00DA2B0A" w:rsidRDefault="0096042F" w:rsidP="00E60988">
      <w:pPr>
        <w:widowControl w:val="0"/>
        <w:autoSpaceDE w:val="0"/>
        <w:autoSpaceDN w:val="0"/>
        <w:adjustRightInd w:val="0"/>
        <w:spacing w:after="200"/>
        <w:ind w:left="480" w:hanging="480"/>
        <w:jc w:val="both"/>
      </w:pPr>
      <w:r w:rsidRPr="00DA2B0A">
        <w:t xml:space="preserve">Fitriana, </w:t>
      </w:r>
      <w:r w:rsidR="007F5CE1" w:rsidRPr="00DA2B0A">
        <w:t>E</w:t>
      </w:r>
      <w:r w:rsidR="007F5CE1" w:rsidRPr="00DA2B0A">
        <w:rPr>
          <w:color w:val="000000" w:themeColor="text1"/>
          <w:spacing w:val="-20"/>
          <w:w w:val="1"/>
        </w:rPr>
        <w:t>i</w:t>
      </w:r>
      <w:r w:rsidRPr="00DA2B0A">
        <w:t>. Dan Isthika, W. (2021), “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Siz</w:t>
      </w:r>
      <w:r w:rsidR="007F5CE1" w:rsidRPr="00DA2B0A">
        <w:t>e</w:t>
      </w:r>
      <w:r w:rsidR="007F5CE1" w:rsidRPr="00DA2B0A">
        <w:rPr>
          <w:color w:val="000000" w:themeColor="text1"/>
          <w:spacing w:val="-20"/>
          <w:w w:val="1"/>
        </w:rPr>
        <w:t>i</w:t>
      </w:r>
      <w:r w:rsidRPr="00DA2B0A">
        <w:t>, Profitabilitas, L</w:t>
      </w:r>
      <w:r w:rsidR="007F5CE1" w:rsidRPr="00DA2B0A">
        <w:t>e</w:t>
      </w:r>
      <w:r w:rsidR="007F5CE1" w:rsidRPr="00DA2B0A">
        <w:rPr>
          <w:color w:val="000000" w:themeColor="text1"/>
          <w:spacing w:val="-20"/>
          <w:w w:val="1"/>
        </w:rPr>
        <w:t>i</w:t>
      </w:r>
      <w:r w:rsidRPr="00DA2B0A">
        <w:t>v</w:t>
      </w:r>
      <w:r w:rsidR="007F5CE1" w:rsidRPr="00DA2B0A">
        <w:t>e</w:t>
      </w:r>
      <w:r w:rsidR="007F5CE1" w:rsidRPr="00DA2B0A">
        <w:rPr>
          <w:color w:val="000000" w:themeColor="text1"/>
          <w:spacing w:val="-20"/>
          <w:w w:val="1"/>
        </w:rPr>
        <w:t>i</w:t>
      </w:r>
      <w:r w:rsidRPr="00DA2B0A">
        <w:t>rag</w:t>
      </w:r>
      <w:r w:rsidR="007F5CE1" w:rsidRPr="00DA2B0A">
        <w:t>e</w:t>
      </w:r>
      <w:r w:rsidR="007F5CE1" w:rsidRPr="00DA2B0A">
        <w:rPr>
          <w:color w:val="000000" w:themeColor="text1"/>
          <w:spacing w:val="-20"/>
          <w:w w:val="1"/>
        </w:rPr>
        <w:t>i</w:t>
      </w:r>
      <w:r w:rsidRPr="00DA2B0A">
        <w:t xml:space="preserve"> Dan Capital Int</w:t>
      </w:r>
      <w:r w:rsidR="007F5CE1" w:rsidRPr="00DA2B0A">
        <w:t>e</w:t>
      </w:r>
      <w:r w:rsidR="007F5CE1" w:rsidRPr="00DA2B0A">
        <w:rPr>
          <w:color w:val="000000" w:themeColor="text1"/>
          <w:spacing w:val="-20"/>
          <w:w w:val="1"/>
        </w:rPr>
        <w:t>i</w:t>
      </w:r>
      <w:r w:rsidRPr="00DA2B0A">
        <w:t>nsity Ratio T</w:t>
      </w:r>
      <w:r w:rsidR="007F5CE1" w:rsidRPr="00DA2B0A">
        <w:t>e</w:t>
      </w:r>
      <w:r w:rsidR="007F5CE1" w:rsidRPr="00DA2B0A">
        <w:rPr>
          <w:color w:val="000000" w:themeColor="text1"/>
          <w:spacing w:val="-20"/>
          <w:w w:val="1"/>
        </w:rPr>
        <w:t>i</w:t>
      </w:r>
      <w:r w:rsidRPr="00DA2B0A">
        <w:t>rhadap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J</w:t>
      </w:r>
      <w:r w:rsidR="007F5CE1" w:rsidRPr="00DA2B0A">
        <w:t>u</w:t>
      </w:r>
      <w:r w:rsidR="007F5CE1" w:rsidRPr="00DA2B0A">
        <w:rPr>
          <w:color w:val="000000" w:themeColor="text1"/>
          <w:spacing w:val="-20"/>
          <w:w w:val="1"/>
        </w:rPr>
        <w:t>i</w:t>
      </w:r>
      <w:r w:rsidRPr="00DA2B0A">
        <w:t>rnal Ris</w:t>
      </w:r>
      <w:r w:rsidR="007F5CE1" w:rsidRPr="00DA2B0A">
        <w:t>e</w:t>
      </w:r>
      <w:r w:rsidR="007F5CE1" w:rsidRPr="00DA2B0A">
        <w:rPr>
          <w:color w:val="000000" w:themeColor="text1"/>
          <w:spacing w:val="-20"/>
          <w:w w:val="1"/>
        </w:rPr>
        <w:t>i</w:t>
      </w:r>
      <w:r w:rsidRPr="00DA2B0A">
        <w:t>t Ak</w:t>
      </w:r>
      <w:r w:rsidR="007F5CE1" w:rsidRPr="00DA2B0A">
        <w:t>u</w:t>
      </w:r>
      <w:r w:rsidR="007F5CE1" w:rsidRPr="00DA2B0A">
        <w:rPr>
          <w:color w:val="000000" w:themeColor="text1"/>
          <w:spacing w:val="-20"/>
          <w:w w:val="1"/>
        </w:rPr>
        <w:t>i</w:t>
      </w:r>
      <w:r w:rsidRPr="00DA2B0A">
        <w:t xml:space="preserve">ntansi </w:t>
      </w:r>
      <w:r w:rsidRPr="00DA2B0A">
        <w:lastRenderedPageBreak/>
        <w:t>(J</w:t>
      </w:r>
      <w:r w:rsidR="007F5CE1" w:rsidRPr="00DA2B0A">
        <w:t>U</w:t>
      </w:r>
      <w:r w:rsidR="007F5CE1" w:rsidRPr="00DA2B0A">
        <w:rPr>
          <w:color w:val="000000" w:themeColor="text1"/>
          <w:spacing w:val="-20"/>
          <w:w w:val="1"/>
        </w:rPr>
        <w:t>i</w:t>
      </w:r>
      <w:r w:rsidRPr="00DA2B0A">
        <w:t>ARA), Vol. 11 No. 1, Hal. 18–33, Doi: 10.36733/J</w:t>
      </w:r>
      <w:r w:rsidR="007F5CE1" w:rsidRPr="00DA2B0A">
        <w:t>u</w:t>
      </w:r>
      <w:r w:rsidR="007F5CE1" w:rsidRPr="00DA2B0A">
        <w:rPr>
          <w:color w:val="000000" w:themeColor="text1"/>
          <w:spacing w:val="-20"/>
          <w:w w:val="1"/>
        </w:rPr>
        <w:t>i</w:t>
      </w:r>
      <w:r w:rsidRPr="00DA2B0A">
        <w:t>ara.V11i1.2822.</w:t>
      </w:r>
    </w:p>
    <w:p w14:paraId="5626D49D" w14:textId="45D26E14" w:rsidR="0096042F" w:rsidRPr="00DA2B0A" w:rsidRDefault="0096042F" w:rsidP="00E60988">
      <w:pPr>
        <w:widowControl w:val="0"/>
        <w:autoSpaceDE w:val="0"/>
        <w:autoSpaceDN w:val="0"/>
        <w:adjustRightInd w:val="0"/>
        <w:spacing w:after="200"/>
        <w:ind w:left="480" w:hanging="480"/>
        <w:jc w:val="both"/>
      </w:pPr>
      <w:r w:rsidRPr="00DA2B0A">
        <w:t>Karnawati Dan Kartika. (2020). 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Lik</w:t>
      </w:r>
      <w:r w:rsidR="007F5CE1" w:rsidRPr="00DA2B0A">
        <w:t>u</w:t>
      </w:r>
      <w:r w:rsidR="007F5CE1" w:rsidRPr="00DA2B0A">
        <w:rPr>
          <w:color w:val="000000" w:themeColor="text1"/>
          <w:spacing w:val="-20"/>
          <w:w w:val="1"/>
        </w:rPr>
        <w:t>i</w:t>
      </w:r>
      <w:r w:rsidRPr="00DA2B0A">
        <w:t xml:space="preserve">iditas, Solvabilitas Dan </w:t>
      </w:r>
      <w:r w:rsidR="007F5CE1" w:rsidRPr="00DA2B0A">
        <w:t>U</w:t>
      </w:r>
      <w:r w:rsidR="007F5CE1" w:rsidRPr="00DA2B0A">
        <w:rPr>
          <w:color w:val="000000" w:themeColor="text1"/>
          <w:spacing w:val="-20"/>
          <w:w w:val="1"/>
        </w:rPr>
        <w:t>i</w:t>
      </w:r>
      <w:r w:rsidRPr="00DA2B0A">
        <w:t>k</w:t>
      </w:r>
      <w:r w:rsidR="007F5CE1" w:rsidRPr="00DA2B0A">
        <w:t>u</w:t>
      </w:r>
      <w:r w:rsidR="007F5CE1" w:rsidRPr="00DA2B0A">
        <w:rPr>
          <w:color w:val="000000" w:themeColor="text1"/>
          <w:spacing w:val="-20"/>
          <w:w w:val="1"/>
        </w:rPr>
        <w:t>i</w:t>
      </w:r>
      <w:r w:rsidRPr="00DA2B0A">
        <w:t xml:space="preserve">ran </w:t>
      </w:r>
      <w:r w:rsidR="007F5CE1" w:rsidRPr="00DA2B0A">
        <w:t>E</w:t>
      </w:r>
      <w:r w:rsidR="007F5CE1" w:rsidRPr="00DA2B0A">
        <w:rPr>
          <w:color w:val="000000" w:themeColor="text1"/>
          <w:spacing w:val="-20"/>
          <w:w w:val="1"/>
        </w:rPr>
        <w:t>i</w:t>
      </w:r>
      <w:r w:rsidRPr="00DA2B0A">
        <w:t>ntitas T</w:t>
      </w:r>
      <w:r w:rsidR="007F5CE1" w:rsidRPr="00DA2B0A">
        <w:t>e</w:t>
      </w:r>
      <w:r w:rsidR="007F5CE1" w:rsidRPr="00DA2B0A">
        <w:rPr>
          <w:color w:val="000000" w:themeColor="text1"/>
          <w:spacing w:val="-20"/>
          <w:w w:val="1"/>
        </w:rPr>
        <w:t>i</w:t>
      </w:r>
      <w:r w:rsidRPr="00DA2B0A">
        <w:t>rhadap A</w:t>
      </w:r>
      <w:r w:rsidR="007F5CE1" w:rsidRPr="00DA2B0A">
        <w:t>u</w:t>
      </w:r>
      <w:r w:rsidR="007F5CE1" w:rsidRPr="00DA2B0A">
        <w:rPr>
          <w:color w:val="000000" w:themeColor="text1"/>
          <w:spacing w:val="-20"/>
          <w:w w:val="1"/>
        </w:rPr>
        <w:t>i</w:t>
      </w:r>
      <w:r w:rsidRPr="00DA2B0A">
        <w:t>dit R</w:t>
      </w:r>
      <w:r w:rsidR="007F5CE1" w:rsidRPr="00DA2B0A">
        <w:t>e</w:t>
      </w:r>
      <w:r w:rsidR="007F5CE1" w:rsidRPr="00DA2B0A">
        <w:rPr>
          <w:color w:val="000000" w:themeColor="text1"/>
          <w:spacing w:val="-20"/>
          <w:w w:val="1"/>
        </w:rPr>
        <w:t>i</w:t>
      </w:r>
      <w:r w:rsidRPr="00DA2B0A">
        <w:t>port Lag. J</w:t>
      </w:r>
      <w:r w:rsidR="007F5CE1" w:rsidRPr="00DA2B0A">
        <w:t>u</w:t>
      </w:r>
      <w:r w:rsidR="007F5CE1" w:rsidRPr="00DA2B0A">
        <w:rPr>
          <w:color w:val="000000" w:themeColor="text1"/>
          <w:spacing w:val="-20"/>
          <w:w w:val="1"/>
        </w:rPr>
        <w:t>i</w:t>
      </w:r>
      <w:r w:rsidRPr="00DA2B0A">
        <w:t>rnal Ilmiah Ak</w:t>
      </w:r>
      <w:r w:rsidR="007F5CE1" w:rsidRPr="00DA2B0A">
        <w:t>u</w:t>
      </w:r>
      <w:r w:rsidR="007F5CE1" w:rsidRPr="00DA2B0A">
        <w:rPr>
          <w:color w:val="000000" w:themeColor="text1"/>
          <w:spacing w:val="-20"/>
          <w:w w:val="1"/>
        </w:rPr>
        <w:t>i</w:t>
      </w:r>
      <w:r w:rsidRPr="00DA2B0A">
        <w:t>ntansi Dan Finansial Indon</w:t>
      </w:r>
      <w:r w:rsidR="007F5CE1" w:rsidRPr="00DA2B0A">
        <w:t>e</w:t>
      </w:r>
      <w:r w:rsidR="007F5CE1" w:rsidRPr="00DA2B0A">
        <w:rPr>
          <w:color w:val="000000" w:themeColor="text1"/>
          <w:spacing w:val="-20"/>
          <w:w w:val="1"/>
        </w:rPr>
        <w:t>i</w:t>
      </w:r>
      <w:r w:rsidRPr="00DA2B0A">
        <w:t xml:space="preserve">sia, 4 (1), 27–40. </w:t>
      </w:r>
      <w:hyperlink r:id="rId24" w:history="1">
        <w:r w:rsidRPr="00DA2B0A">
          <w:rPr>
            <w:rStyle w:val="Hyperlink"/>
            <w:color w:val="auto"/>
            <w:u w:val="none"/>
          </w:rPr>
          <w:t>Https://Doi.Org/10.31629/Jiafi.V4i1.2697</w:t>
        </w:r>
      </w:hyperlink>
      <w:r w:rsidRPr="00DA2B0A">
        <w:t>.</w:t>
      </w:r>
    </w:p>
    <w:p w14:paraId="283DBBD8" w14:textId="2F4E62F8" w:rsidR="0096042F" w:rsidRPr="00DA2B0A" w:rsidRDefault="0096042F" w:rsidP="00E60988">
      <w:pPr>
        <w:widowControl w:val="0"/>
        <w:autoSpaceDE w:val="0"/>
        <w:autoSpaceDN w:val="0"/>
        <w:adjustRightInd w:val="0"/>
        <w:spacing w:after="200"/>
        <w:ind w:left="480" w:hanging="480"/>
        <w:jc w:val="both"/>
      </w:pPr>
      <w:r w:rsidRPr="00DA2B0A">
        <w:t>Mardiasmo. 2013. P</w:t>
      </w:r>
      <w:r w:rsidR="007F5CE1" w:rsidRPr="00DA2B0A">
        <w:t>e</w:t>
      </w:r>
      <w:r w:rsidR="007F5CE1" w:rsidRPr="00DA2B0A">
        <w:rPr>
          <w:color w:val="000000" w:themeColor="text1"/>
          <w:spacing w:val="-20"/>
          <w:w w:val="1"/>
        </w:rPr>
        <w:t>i</w:t>
      </w:r>
      <w:r w:rsidRPr="00DA2B0A">
        <w:t xml:space="preserve">rpajakan. </w:t>
      </w:r>
      <w:r w:rsidR="007F5CE1" w:rsidRPr="00DA2B0A">
        <w:t>E</w:t>
      </w:r>
      <w:r w:rsidR="007F5CE1" w:rsidRPr="00DA2B0A">
        <w:rPr>
          <w:color w:val="000000" w:themeColor="text1"/>
          <w:spacing w:val="-20"/>
          <w:w w:val="1"/>
        </w:rPr>
        <w:t>i</w:t>
      </w:r>
      <w:r w:rsidRPr="00DA2B0A">
        <w:t>disi R</w:t>
      </w:r>
      <w:r w:rsidR="007F5CE1" w:rsidRPr="00DA2B0A">
        <w:t>e</w:t>
      </w:r>
      <w:r w:rsidR="007F5CE1" w:rsidRPr="00DA2B0A">
        <w:rPr>
          <w:color w:val="000000" w:themeColor="text1"/>
          <w:spacing w:val="-20"/>
          <w:w w:val="1"/>
        </w:rPr>
        <w:t>i</w:t>
      </w:r>
      <w:r w:rsidRPr="00DA2B0A">
        <w:t>visi Xvii. Andi. Yogyakarta. M</w:t>
      </w:r>
      <w:r w:rsidR="007F5CE1" w:rsidRPr="00DA2B0A">
        <w:t>u</w:t>
      </w:r>
      <w:r w:rsidR="007F5CE1" w:rsidRPr="00DA2B0A">
        <w:rPr>
          <w:color w:val="000000" w:themeColor="text1"/>
          <w:spacing w:val="-20"/>
          <w:w w:val="1"/>
        </w:rPr>
        <w:t>i</w:t>
      </w:r>
      <w:r w:rsidRPr="00DA2B0A">
        <w:t>nawir. 2010. Analisa Laporan K</w:t>
      </w:r>
      <w:r w:rsidR="007F5CE1" w:rsidRPr="00DA2B0A">
        <w:t>e</w:t>
      </w:r>
      <w:r w:rsidR="007F5CE1" w:rsidRPr="00DA2B0A">
        <w:rPr>
          <w:color w:val="000000" w:themeColor="text1"/>
          <w:spacing w:val="-20"/>
          <w:w w:val="1"/>
        </w:rPr>
        <w:t>i</w:t>
      </w:r>
      <w:r w:rsidR="007F5CE1" w:rsidRPr="00DA2B0A">
        <w:t>u</w:t>
      </w:r>
      <w:r w:rsidR="007F5CE1" w:rsidRPr="00DA2B0A">
        <w:rPr>
          <w:color w:val="000000" w:themeColor="text1"/>
          <w:spacing w:val="-20"/>
          <w:w w:val="1"/>
        </w:rPr>
        <w:t>i</w:t>
      </w:r>
      <w:r w:rsidRPr="00DA2B0A">
        <w:t xml:space="preserve">angan. </w:t>
      </w:r>
      <w:r w:rsidR="007F5CE1" w:rsidRPr="00DA2B0A">
        <w:t>E</w:t>
      </w:r>
      <w:r w:rsidR="007F5CE1" w:rsidRPr="00DA2B0A">
        <w:rPr>
          <w:color w:val="000000" w:themeColor="text1"/>
          <w:spacing w:val="-20"/>
          <w:w w:val="1"/>
        </w:rPr>
        <w:t>i</w:t>
      </w:r>
      <w:r w:rsidRPr="00DA2B0A">
        <w:t>disi K</w:t>
      </w:r>
      <w:r w:rsidR="007F5CE1" w:rsidRPr="00DA2B0A">
        <w:t>e</w:t>
      </w:r>
      <w:r w:rsidR="007F5CE1" w:rsidRPr="00DA2B0A">
        <w:rPr>
          <w:color w:val="000000" w:themeColor="text1"/>
          <w:spacing w:val="-20"/>
          <w:w w:val="1"/>
        </w:rPr>
        <w:t>i</w:t>
      </w:r>
      <w:r w:rsidR="007F5CE1" w:rsidRPr="00DA2B0A">
        <w:t>e</w:t>
      </w:r>
      <w:r w:rsidR="007F5CE1" w:rsidRPr="00DA2B0A">
        <w:rPr>
          <w:color w:val="000000" w:themeColor="text1"/>
          <w:spacing w:val="-20"/>
          <w:w w:val="1"/>
        </w:rPr>
        <w:t>i</w:t>
      </w:r>
      <w:r w:rsidRPr="00DA2B0A">
        <w:t>mpat. Lib</w:t>
      </w:r>
      <w:r w:rsidR="007F5CE1" w:rsidRPr="00DA2B0A">
        <w:t>e</w:t>
      </w:r>
      <w:r w:rsidR="007F5CE1" w:rsidRPr="00DA2B0A">
        <w:rPr>
          <w:color w:val="000000" w:themeColor="text1"/>
          <w:spacing w:val="-20"/>
          <w:w w:val="1"/>
        </w:rPr>
        <w:t>i</w:t>
      </w:r>
      <w:r w:rsidRPr="00DA2B0A">
        <w:t xml:space="preserve">rty. Jakarta. </w:t>
      </w:r>
    </w:p>
    <w:p w14:paraId="5DD91BD9" w14:textId="454BEE6F" w:rsidR="0096042F" w:rsidRPr="00DA2B0A" w:rsidRDefault="0096042F" w:rsidP="00E60988">
      <w:pPr>
        <w:widowControl w:val="0"/>
        <w:autoSpaceDE w:val="0"/>
        <w:autoSpaceDN w:val="0"/>
        <w:adjustRightInd w:val="0"/>
        <w:spacing w:after="200"/>
        <w:ind w:left="480" w:hanging="480"/>
        <w:jc w:val="both"/>
      </w:pPr>
      <w:r w:rsidRPr="00DA2B0A">
        <w:t>N</w:t>
      </w:r>
      <w:r w:rsidR="007F5CE1" w:rsidRPr="00DA2B0A">
        <w:t>u</w:t>
      </w:r>
      <w:r w:rsidR="007F5CE1" w:rsidRPr="00DA2B0A">
        <w:rPr>
          <w:color w:val="000000" w:themeColor="text1"/>
          <w:spacing w:val="-20"/>
          <w:w w:val="1"/>
        </w:rPr>
        <w:t>i</w:t>
      </w:r>
      <w:r w:rsidRPr="00DA2B0A">
        <w:t>rfitriani, F. Dan Hidayat, A. (2021), “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Int</w:t>
      </w:r>
      <w:r w:rsidR="007F5CE1" w:rsidRPr="00DA2B0A">
        <w:t>e</w:t>
      </w:r>
      <w:r w:rsidR="007F5CE1" w:rsidRPr="00DA2B0A">
        <w:rPr>
          <w:color w:val="000000" w:themeColor="text1"/>
          <w:spacing w:val="-20"/>
          <w:w w:val="1"/>
        </w:rPr>
        <w:t>i</w:t>
      </w:r>
      <w:r w:rsidRPr="00DA2B0A">
        <w:t>nsitas As</w:t>
      </w:r>
      <w:r w:rsidR="007F5CE1" w:rsidRPr="00DA2B0A">
        <w:t>e</w:t>
      </w:r>
      <w:r w:rsidR="007F5CE1" w:rsidRPr="00DA2B0A">
        <w:rPr>
          <w:color w:val="000000" w:themeColor="text1"/>
          <w:spacing w:val="-20"/>
          <w:w w:val="1"/>
        </w:rPr>
        <w:t>i</w:t>
      </w:r>
      <w:r w:rsidRPr="00DA2B0A">
        <w:t>t T</w:t>
      </w:r>
      <w:r w:rsidR="007F5CE1" w:rsidRPr="00DA2B0A">
        <w:t>e</w:t>
      </w:r>
      <w:r w:rsidR="007F5CE1" w:rsidRPr="00DA2B0A">
        <w:rPr>
          <w:color w:val="000000" w:themeColor="text1"/>
          <w:spacing w:val="-20"/>
          <w:w w:val="1"/>
        </w:rPr>
        <w:t>i</w:t>
      </w:r>
      <w:r w:rsidRPr="00DA2B0A">
        <w:t>tap, Tingkat H</w:t>
      </w:r>
      <w:r w:rsidR="007F5CE1" w:rsidRPr="00DA2B0A">
        <w:t>u</w:t>
      </w:r>
      <w:r w:rsidR="007F5CE1" w:rsidRPr="00DA2B0A">
        <w:rPr>
          <w:color w:val="000000" w:themeColor="text1"/>
          <w:spacing w:val="-20"/>
          <w:w w:val="1"/>
        </w:rPr>
        <w:t>i</w:t>
      </w:r>
      <w:r w:rsidRPr="00DA2B0A">
        <w:t>tang Dan Komp</w:t>
      </w:r>
      <w:r w:rsidR="007F5CE1" w:rsidRPr="00DA2B0A">
        <w:t>e</w:t>
      </w:r>
      <w:r w:rsidR="007F5CE1" w:rsidRPr="00DA2B0A">
        <w:rPr>
          <w:color w:val="000000" w:themeColor="text1"/>
          <w:spacing w:val="-20"/>
          <w:w w:val="1"/>
        </w:rPr>
        <w:t>i</w:t>
      </w:r>
      <w:r w:rsidRPr="00DA2B0A">
        <w:t>nsasi D</w:t>
      </w:r>
      <w:r w:rsidR="007F5CE1" w:rsidRPr="00DA2B0A">
        <w:t>e</w:t>
      </w:r>
      <w:r w:rsidR="007F5CE1" w:rsidRPr="00DA2B0A">
        <w:rPr>
          <w:color w:val="000000" w:themeColor="text1"/>
          <w:spacing w:val="-20"/>
          <w:w w:val="1"/>
        </w:rPr>
        <w:t>i</w:t>
      </w:r>
      <w:r w:rsidRPr="00DA2B0A">
        <w:t>wan Komisaris Dan Dir</w:t>
      </w:r>
      <w:r w:rsidR="007F5CE1" w:rsidRPr="00DA2B0A">
        <w:t>e</w:t>
      </w:r>
      <w:r w:rsidR="007F5CE1" w:rsidRPr="00DA2B0A">
        <w:rPr>
          <w:color w:val="000000" w:themeColor="text1"/>
          <w:spacing w:val="-20"/>
          <w:w w:val="1"/>
        </w:rPr>
        <w:t>i</w:t>
      </w:r>
      <w:r w:rsidRPr="00DA2B0A">
        <w:t>ksi T</w:t>
      </w:r>
      <w:r w:rsidR="007F5CE1" w:rsidRPr="00DA2B0A">
        <w:t>e</w:t>
      </w:r>
      <w:r w:rsidR="007F5CE1" w:rsidRPr="00DA2B0A">
        <w:rPr>
          <w:color w:val="000000" w:themeColor="text1"/>
          <w:spacing w:val="-20"/>
          <w:w w:val="1"/>
        </w:rPr>
        <w:t>i</w:t>
      </w:r>
      <w:r w:rsidRPr="00DA2B0A">
        <w:t>rhadap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IQTISHAD</w:t>
      </w:r>
      <w:r w:rsidR="007F5CE1" w:rsidRPr="00DA2B0A">
        <w:t>U</w:t>
      </w:r>
      <w:r w:rsidR="007F5CE1" w:rsidRPr="00DA2B0A">
        <w:rPr>
          <w:color w:val="000000" w:themeColor="text1"/>
          <w:spacing w:val="-20"/>
          <w:w w:val="1"/>
        </w:rPr>
        <w:t>i</w:t>
      </w:r>
      <w:r w:rsidRPr="00DA2B0A">
        <w:t>NA: J</w:t>
      </w:r>
      <w:r w:rsidR="007F5CE1" w:rsidRPr="00DA2B0A">
        <w:t>u</w:t>
      </w:r>
      <w:r w:rsidR="007F5CE1" w:rsidRPr="00DA2B0A">
        <w:rPr>
          <w:color w:val="000000" w:themeColor="text1"/>
          <w:spacing w:val="-20"/>
          <w:w w:val="1"/>
        </w:rPr>
        <w:t>i</w:t>
      </w:r>
      <w:r w:rsidRPr="00DA2B0A">
        <w:t xml:space="preserve">rnal Ilmiah </w:t>
      </w:r>
      <w:r w:rsidR="007F5CE1" w:rsidRPr="00DA2B0A">
        <w:t>E</w:t>
      </w:r>
      <w:r w:rsidR="007F5CE1" w:rsidRPr="00DA2B0A">
        <w:rPr>
          <w:color w:val="000000" w:themeColor="text1"/>
          <w:spacing w:val="-20"/>
          <w:w w:val="1"/>
        </w:rPr>
        <w:t>i</w:t>
      </w:r>
      <w:r w:rsidRPr="00DA2B0A">
        <w:t>konomi Kita, Vol. 10 No. 1, Hal. 1–18, Doi: 10.46367/Iqtishad</w:t>
      </w:r>
      <w:r w:rsidR="007F5CE1" w:rsidRPr="00DA2B0A">
        <w:t>u</w:t>
      </w:r>
      <w:r w:rsidR="007F5CE1" w:rsidRPr="00DA2B0A">
        <w:rPr>
          <w:color w:val="000000" w:themeColor="text1"/>
          <w:spacing w:val="-20"/>
          <w:w w:val="1"/>
        </w:rPr>
        <w:t>i</w:t>
      </w:r>
      <w:r w:rsidRPr="00DA2B0A">
        <w:t xml:space="preserve">na.V10i1.264. </w:t>
      </w:r>
    </w:p>
    <w:p w14:paraId="577EA8AD" w14:textId="46C83EE4" w:rsidR="0096042F" w:rsidRPr="00DA2B0A" w:rsidRDefault="0096042F" w:rsidP="00E60988">
      <w:pPr>
        <w:widowControl w:val="0"/>
        <w:autoSpaceDE w:val="0"/>
        <w:autoSpaceDN w:val="0"/>
        <w:adjustRightInd w:val="0"/>
        <w:spacing w:after="200"/>
        <w:ind w:left="480" w:hanging="480"/>
        <w:jc w:val="both"/>
      </w:pPr>
      <w:r w:rsidRPr="00DA2B0A">
        <w:t>P</w:t>
      </w:r>
      <w:r w:rsidR="007F5CE1" w:rsidRPr="00DA2B0A">
        <w:t>e</w:t>
      </w:r>
      <w:r w:rsidR="007F5CE1" w:rsidRPr="00DA2B0A">
        <w:rPr>
          <w:color w:val="000000" w:themeColor="text1"/>
          <w:spacing w:val="-20"/>
          <w:w w:val="1"/>
        </w:rPr>
        <w:t>i</w:t>
      </w:r>
      <w:r w:rsidRPr="00DA2B0A">
        <w:t>rmata, R., M</w:t>
      </w:r>
      <w:r w:rsidR="007F5CE1" w:rsidRPr="00DA2B0A">
        <w:t>u</w:t>
      </w:r>
      <w:r w:rsidR="007F5CE1" w:rsidRPr="00DA2B0A">
        <w:rPr>
          <w:color w:val="000000" w:themeColor="text1"/>
          <w:spacing w:val="-20"/>
          <w:w w:val="1"/>
        </w:rPr>
        <w:t>i</w:t>
      </w:r>
      <w:r w:rsidRPr="00DA2B0A">
        <w:t>lyati, S. Dan Kholila, P. (2019), “Analisis Faktor-Faktor Yang M</w:t>
      </w:r>
      <w:r w:rsidR="007F5CE1" w:rsidRPr="00DA2B0A">
        <w:t>e</w:t>
      </w:r>
      <w:r w:rsidR="007F5CE1" w:rsidRPr="00DA2B0A">
        <w:rPr>
          <w:color w:val="000000" w:themeColor="text1"/>
          <w:spacing w:val="-20"/>
          <w:w w:val="1"/>
        </w:rPr>
        <w:t>i</w:t>
      </w:r>
      <w:r w:rsidRPr="00DA2B0A">
        <w:t>m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i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D</w:t>
      </w:r>
      <w:r w:rsidR="007F5CE1" w:rsidRPr="00DA2B0A">
        <w:t>e</w:t>
      </w:r>
      <w:r w:rsidR="007F5CE1" w:rsidRPr="00DA2B0A">
        <w:rPr>
          <w:color w:val="000000" w:themeColor="text1"/>
          <w:spacing w:val="-20"/>
          <w:w w:val="1"/>
        </w:rPr>
        <w:t>i</w:t>
      </w:r>
      <w:r w:rsidRPr="00DA2B0A">
        <w:t xml:space="preserve">ngan Indikator Tarif Pajak </w:t>
      </w:r>
      <w:r w:rsidR="007F5CE1" w:rsidRPr="00DA2B0A">
        <w:t>E</w:t>
      </w:r>
      <w:r w:rsidR="007F5CE1" w:rsidRPr="00DA2B0A">
        <w:rPr>
          <w:color w:val="000000" w:themeColor="text1"/>
          <w:spacing w:val="-20"/>
          <w:w w:val="1"/>
        </w:rPr>
        <w:t>i</w:t>
      </w:r>
      <w:r w:rsidRPr="00DA2B0A">
        <w:t>f</w:t>
      </w:r>
      <w:r w:rsidR="007F5CE1" w:rsidRPr="00DA2B0A">
        <w:t>e</w:t>
      </w:r>
      <w:r w:rsidR="007F5CE1" w:rsidRPr="00DA2B0A">
        <w:rPr>
          <w:color w:val="000000" w:themeColor="text1"/>
          <w:spacing w:val="-20"/>
          <w:w w:val="1"/>
        </w:rPr>
        <w:t>i</w:t>
      </w:r>
      <w:r w:rsidRPr="00DA2B0A">
        <w:t>ktif (St</w:t>
      </w:r>
      <w:r w:rsidR="007F5CE1" w:rsidRPr="00DA2B0A">
        <w:t>u</w:t>
      </w:r>
      <w:r w:rsidR="007F5CE1" w:rsidRPr="00DA2B0A">
        <w:rPr>
          <w:color w:val="000000" w:themeColor="text1"/>
          <w:spacing w:val="-20"/>
          <w:w w:val="1"/>
        </w:rPr>
        <w:t>i</w:t>
      </w:r>
      <w:r w:rsidRPr="00DA2B0A">
        <w:t xml:space="preserve">di </w:t>
      </w:r>
      <w:r w:rsidR="007F5CE1" w:rsidRPr="00DA2B0A">
        <w:t>E</w:t>
      </w:r>
      <w:r w:rsidR="007F5CE1" w:rsidRPr="00DA2B0A">
        <w:rPr>
          <w:color w:val="000000" w:themeColor="text1"/>
          <w:spacing w:val="-20"/>
          <w:w w:val="1"/>
        </w:rPr>
        <w:t>i</w:t>
      </w:r>
      <w:r w:rsidRPr="00DA2B0A">
        <w:t>mpiris Pada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Man</w:t>
      </w:r>
      <w:r w:rsidR="007F5CE1" w:rsidRPr="00DA2B0A">
        <w:t>u</w:t>
      </w:r>
      <w:r w:rsidR="007F5CE1" w:rsidRPr="00DA2B0A">
        <w:rPr>
          <w:color w:val="000000" w:themeColor="text1"/>
          <w:spacing w:val="-20"/>
          <w:w w:val="1"/>
        </w:rPr>
        <w:t>i</w:t>
      </w:r>
      <w:r w:rsidRPr="00DA2B0A">
        <w:t>fakt</w:t>
      </w:r>
      <w:r w:rsidR="007F5CE1" w:rsidRPr="00DA2B0A">
        <w:t>u</w:t>
      </w:r>
      <w:r w:rsidR="007F5CE1" w:rsidRPr="00DA2B0A">
        <w:rPr>
          <w:color w:val="000000" w:themeColor="text1"/>
          <w:spacing w:val="-20"/>
          <w:w w:val="1"/>
        </w:rPr>
        <w:t>i</w:t>
      </w:r>
      <w:r w:rsidRPr="00DA2B0A">
        <w:t>r S</w:t>
      </w:r>
      <w:r w:rsidR="007F5CE1" w:rsidRPr="00DA2B0A">
        <w:t>u</w:t>
      </w:r>
      <w:r w:rsidR="007F5CE1" w:rsidRPr="00DA2B0A">
        <w:rPr>
          <w:color w:val="000000" w:themeColor="text1"/>
          <w:spacing w:val="-20"/>
          <w:w w:val="1"/>
        </w:rPr>
        <w:t>i</w:t>
      </w:r>
      <w:r w:rsidRPr="00DA2B0A">
        <w:t>bs</w:t>
      </w:r>
      <w:r w:rsidR="007F5CE1" w:rsidRPr="00DA2B0A">
        <w:t>e</w:t>
      </w:r>
      <w:r w:rsidR="007F5CE1" w:rsidRPr="00DA2B0A">
        <w:rPr>
          <w:color w:val="000000" w:themeColor="text1"/>
          <w:spacing w:val="-20"/>
          <w:w w:val="1"/>
        </w:rPr>
        <w:t>i</w:t>
      </w:r>
      <w:r w:rsidRPr="00DA2B0A">
        <w:t>ktor Makanan Dan Min</w:t>
      </w:r>
      <w:r w:rsidR="007F5CE1" w:rsidRPr="00DA2B0A">
        <w:t>u</w:t>
      </w:r>
      <w:r w:rsidR="007F5CE1" w:rsidRPr="00DA2B0A">
        <w:rPr>
          <w:color w:val="000000" w:themeColor="text1"/>
          <w:spacing w:val="-20"/>
          <w:w w:val="1"/>
        </w:rPr>
        <w:t>i</w:t>
      </w:r>
      <w:r w:rsidRPr="00DA2B0A">
        <w:t>man Yang T</w:t>
      </w:r>
      <w:r w:rsidR="007F5CE1" w:rsidRPr="00DA2B0A">
        <w:t>e</w:t>
      </w:r>
      <w:r w:rsidR="007F5CE1" w:rsidRPr="00DA2B0A">
        <w:rPr>
          <w:color w:val="000000" w:themeColor="text1"/>
          <w:spacing w:val="-20"/>
          <w:w w:val="1"/>
        </w:rPr>
        <w:t>i</w:t>
      </w:r>
      <w:r w:rsidRPr="00DA2B0A">
        <w:t>rdaftar Di B</w:t>
      </w:r>
      <w:r w:rsidR="007F5CE1" w:rsidRPr="00DA2B0A">
        <w:t>u</w:t>
      </w:r>
      <w:r w:rsidR="007F5CE1" w:rsidRPr="00DA2B0A">
        <w:rPr>
          <w:color w:val="000000" w:themeColor="text1"/>
          <w:spacing w:val="-20"/>
          <w:w w:val="1"/>
        </w:rPr>
        <w:t>i</w:t>
      </w:r>
      <w:r w:rsidRPr="00DA2B0A">
        <w:t xml:space="preserve">rsa </w:t>
      </w:r>
      <w:r w:rsidR="007F5CE1" w:rsidRPr="00DA2B0A">
        <w:t>E</w:t>
      </w:r>
      <w:r w:rsidR="007F5CE1" w:rsidRPr="00DA2B0A">
        <w:rPr>
          <w:color w:val="000000" w:themeColor="text1"/>
          <w:spacing w:val="-20"/>
          <w:w w:val="1"/>
        </w:rPr>
        <w:t>i</w:t>
      </w:r>
      <w:r w:rsidRPr="00DA2B0A">
        <w:t>f</w:t>
      </w:r>
      <w:r w:rsidR="007F5CE1" w:rsidRPr="00DA2B0A">
        <w:t>e</w:t>
      </w:r>
      <w:r w:rsidR="007F5CE1" w:rsidRPr="00DA2B0A">
        <w:rPr>
          <w:color w:val="000000" w:themeColor="text1"/>
          <w:spacing w:val="-20"/>
          <w:w w:val="1"/>
        </w:rPr>
        <w:t>i</w:t>
      </w:r>
      <w:r w:rsidRPr="00DA2B0A">
        <w:t>k Indon</w:t>
      </w:r>
      <w:r w:rsidR="007F5CE1" w:rsidRPr="00DA2B0A">
        <w:t>e</w:t>
      </w:r>
      <w:r w:rsidR="007F5CE1" w:rsidRPr="00DA2B0A">
        <w:rPr>
          <w:color w:val="000000" w:themeColor="text1"/>
          <w:spacing w:val="-20"/>
          <w:w w:val="1"/>
        </w:rPr>
        <w:t>i</w:t>
      </w:r>
      <w:r w:rsidRPr="00DA2B0A">
        <w:t xml:space="preserve">sia)”, </w:t>
      </w:r>
      <w:r w:rsidR="007F5CE1" w:rsidRPr="00DA2B0A">
        <w:t>E</w:t>
      </w:r>
      <w:r w:rsidR="007F5CE1" w:rsidRPr="00DA2B0A">
        <w:rPr>
          <w:color w:val="000000" w:themeColor="text1"/>
          <w:spacing w:val="-20"/>
          <w:w w:val="1"/>
        </w:rPr>
        <w:t>i</w:t>
      </w:r>
      <w:r w:rsidRPr="00DA2B0A">
        <w:t>q</w:t>
      </w:r>
      <w:r w:rsidR="007F5CE1" w:rsidRPr="00DA2B0A">
        <w:t>u</w:t>
      </w:r>
      <w:r w:rsidR="007F5CE1" w:rsidRPr="00DA2B0A">
        <w:rPr>
          <w:color w:val="000000" w:themeColor="text1"/>
          <w:spacing w:val="-20"/>
          <w:w w:val="1"/>
        </w:rPr>
        <w:t>i</w:t>
      </w:r>
      <w:r w:rsidRPr="00DA2B0A">
        <w:t xml:space="preserve">ilibiria, Vol. 7 No. 2, Hal. </w:t>
      </w:r>
      <w:r w:rsidRPr="00DA2B0A">
        <w:lastRenderedPageBreak/>
        <w:t xml:space="preserve">56–66. </w:t>
      </w:r>
    </w:p>
    <w:p w14:paraId="0F7F146E" w14:textId="4366F889" w:rsidR="0096042F" w:rsidRPr="00DA2B0A" w:rsidRDefault="0096042F" w:rsidP="00E60988">
      <w:pPr>
        <w:widowControl w:val="0"/>
        <w:autoSpaceDE w:val="0"/>
        <w:autoSpaceDN w:val="0"/>
        <w:adjustRightInd w:val="0"/>
        <w:spacing w:after="200"/>
        <w:ind w:left="480" w:hanging="480"/>
        <w:jc w:val="both"/>
        <w:rPr>
          <w:noProof/>
        </w:rPr>
      </w:pPr>
      <w:r w:rsidRPr="00DA2B0A">
        <w:t>Piani, C. Dan Safii, M. (2023), “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Pajak Tangg</w:t>
      </w:r>
      <w:r w:rsidR="007F5CE1" w:rsidRPr="00DA2B0A">
        <w:t>u</w:t>
      </w:r>
      <w:r w:rsidR="007F5CE1" w:rsidRPr="00DA2B0A">
        <w:rPr>
          <w:color w:val="000000" w:themeColor="text1"/>
          <w:spacing w:val="-20"/>
          <w:w w:val="1"/>
        </w:rPr>
        <w:t>i</w:t>
      </w:r>
      <w:r w:rsidRPr="00DA2B0A">
        <w:t>han, Komp</w:t>
      </w:r>
      <w:r w:rsidR="007F5CE1" w:rsidRPr="00DA2B0A">
        <w:t>e</w:t>
      </w:r>
      <w:r w:rsidR="007F5CE1" w:rsidRPr="00DA2B0A">
        <w:rPr>
          <w:color w:val="000000" w:themeColor="text1"/>
          <w:spacing w:val="-20"/>
          <w:w w:val="1"/>
        </w:rPr>
        <w:t>i</w:t>
      </w:r>
      <w:r w:rsidRPr="00DA2B0A">
        <w:t>nsasi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Dan Int</w:t>
      </w:r>
      <w:r w:rsidR="007F5CE1" w:rsidRPr="00DA2B0A">
        <w:t>e</w:t>
      </w:r>
      <w:r w:rsidR="007F5CE1" w:rsidRPr="00DA2B0A">
        <w:rPr>
          <w:color w:val="000000" w:themeColor="text1"/>
          <w:spacing w:val="-20"/>
          <w:w w:val="1"/>
        </w:rPr>
        <w:t>i</w:t>
      </w:r>
      <w:r w:rsidRPr="00DA2B0A">
        <w:t>nsitas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diaan T</w:t>
      </w:r>
      <w:r w:rsidR="007F5CE1" w:rsidRPr="00DA2B0A">
        <w:t>e</w:t>
      </w:r>
      <w:r w:rsidR="007F5CE1" w:rsidRPr="00DA2B0A">
        <w:rPr>
          <w:color w:val="000000" w:themeColor="text1"/>
          <w:spacing w:val="-20"/>
          <w:w w:val="1"/>
        </w:rPr>
        <w:t>i</w:t>
      </w:r>
      <w:r w:rsidRPr="00DA2B0A">
        <w:t>rhadap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St</w:t>
      </w:r>
      <w:r w:rsidR="007F5CE1" w:rsidRPr="00DA2B0A">
        <w:t>u</w:t>
      </w:r>
      <w:r w:rsidR="007F5CE1" w:rsidRPr="00DA2B0A">
        <w:rPr>
          <w:color w:val="000000" w:themeColor="text1"/>
          <w:spacing w:val="-20"/>
          <w:w w:val="1"/>
        </w:rPr>
        <w:t>i</w:t>
      </w:r>
      <w:r w:rsidRPr="00DA2B0A">
        <w:t xml:space="preserve">di </w:t>
      </w:r>
      <w:r w:rsidR="007F5CE1" w:rsidRPr="00DA2B0A">
        <w:t>E</w:t>
      </w:r>
      <w:r w:rsidR="007F5CE1" w:rsidRPr="00DA2B0A">
        <w:rPr>
          <w:color w:val="000000" w:themeColor="text1"/>
          <w:spacing w:val="-20"/>
          <w:w w:val="1"/>
        </w:rPr>
        <w:t>i</w:t>
      </w:r>
      <w:r w:rsidRPr="00DA2B0A">
        <w:t>mpiris Pada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Man</w:t>
      </w:r>
      <w:r w:rsidR="007F5CE1" w:rsidRPr="00DA2B0A">
        <w:t>u</w:t>
      </w:r>
      <w:r w:rsidR="007F5CE1" w:rsidRPr="00DA2B0A">
        <w:rPr>
          <w:color w:val="000000" w:themeColor="text1"/>
          <w:spacing w:val="-20"/>
          <w:w w:val="1"/>
        </w:rPr>
        <w:t>i</w:t>
      </w:r>
      <w:r w:rsidRPr="00DA2B0A">
        <w:t>fakt</w:t>
      </w:r>
      <w:r w:rsidR="007F5CE1" w:rsidRPr="00DA2B0A">
        <w:t>u</w:t>
      </w:r>
      <w:r w:rsidR="007F5CE1" w:rsidRPr="00DA2B0A">
        <w:rPr>
          <w:color w:val="000000" w:themeColor="text1"/>
          <w:spacing w:val="-20"/>
          <w:w w:val="1"/>
        </w:rPr>
        <w:t>i</w:t>
      </w:r>
      <w:r w:rsidRPr="00DA2B0A">
        <w:t>r S</w:t>
      </w:r>
      <w:r w:rsidR="007F5CE1" w:rsidRPr="00DA2B0A">
        <w:t>e</w:t>
      </w:r>
      <w:r w:rsidR="007F5CE1" w:rsidRPr="00DA2B0A">
        <w:rPr>
          <w:color w:val="000000" w:themeColor="text1"/>
          <w:spacing w:val="-20"/>
          <w:w w:val="1"/>
        </w:rPr>
        <w:t>i</w:t>
      </w:r>
      <w:r w:rsidRPr="00DA2B0A">
        <w:t>ktor Ind</w:t>
      </w:r>
      <w:r w:rsidR="007F5CE1" w:rsidRPr="00DA2B0A">
        <w:t>u</w:t>
      </w:r>
      <w:r w:rsidR="007F5CE1" w:rsidRPr="00DA2B0A">
        <w:rPr>
          <w:color w:val="000000" w:themeColor="text1"/>
          <w:spacing w:val="-20"/>
          <w:w w:val="1"/>
        </w:rPr>
        <w:t>i</w:t>
      </w:r>
      <w:r w:rsidRPr="00DA2B0A">
        <w:t>stri Barang Kons</w:t>
      </w:r>
      <w:r w:rsidR="007F5CE1" w:rsidRPr="00DA2B0A">
        <w:t>u</w:t>
      </w:r>
      <w:r w:rsidR="007F5CE1" w:rsidRPr="00DA2B0A">
        <w:rPr>
          <w:color w:val="000000" w:themeColor="text1"/>
          <w:spacing w:val="-20"/>
          <w:w w:val="1"/>
        </w:rPr>
        <w:t>i</w:t>
      </w:r>
      <w:r w:rsidRPr="00DA2B0A">
        <w:t>msi Yang T</w:t>
      </w:r>
      <w:r w:rsidR="007F5CE1" w:rsidRPr="00DA2B0A">
        <w:t>e</w:t>
      </w:r>
      <w:r w:rsidR="007F5CE1" w:rsidRPr="00DA2B0A">
        <w:rPr>
          <w:color w:val="000000" w:themeColor="text1"/>
          <w:spacing w:val="-20"/>
          <w:w w:val="1"/>
        </w:rPr>
        <w:t>i</w:t>
      </w:r>
      <w:r w:rsidRPr="00DA2B0A">
        <w:t>rdaftar Di B</w:t>
      </w:r>
      <w:r w:rsidR="007F5CE1" w:rsidRPr="00DA2B0A">
        <w:t>u</w:t>
      </w:r>
      <w:r w:rsidR="007F5CE1" w:rsidRPr="00DA2B0A">
        <w:rPr>
          <w:color w:val="000000" w:themeColor="text1"/>
          <w:spacing w:val="-20"/>
          <w:w w:val="1"/>
        </w:rPr>
        <w:t>i</w:t>
      </w:r>
      <w:r w:rsidRPr="00DA2B0A">
        <w:t xml:space="preserve">rsa </w:t>
      </w:r>
      <w:r w:rsidR="007F5CE1" w:rsidRPr="00DA2B0A">
        <w:t>E</w:t>
      </w:r>
      <w:r w:rsidR="007F5CE1" w:rsidRPr="00DA2B0A">
        <w:rPr>
          <w:color w:val="000000" w:themeColor="text1"/>
          <w:spacing w:val="-20"/>
          <w:w w:val="1"/>
        </w:rPr>
        <w:t>i</w:t>
      </w:r>
      <w:r w:rsidRPr="00DA2B0A">
        <w:t>f</w:t>
      </w:r>
      <w:r w:rsidR="007F5CE1" w:rsidRPr="00DA2B0A">
        <w:t>e</w:t>
      </w:r>
      <w:r w:rsidR="007F5CE1" w:rsidRPr="00DA2B0A">
        <w:rPr>
          <w:color w:val="000000" w:themeColor="text1"/>
          <w:spacing w:val="-20"/>
          <w:w w:val="1"/>
        </w:rPr>
        <w:t>i</w:t>
      </w:r>
      <w:r w:rsidRPr="00DA2B0A">
        <w:t>k Indon</w:t>
      </w:r>
      <w:r w:rsidR="007F5CE1" w:rsidRPr="00DA2B0A">
        <w:t>e</w:t>
      </w:r>
      <w:r w:rsidR="007F5CE1" w:rsidRPr="00DA2B0A">
        <w:rPr>
          <w:color w:val="000000" w:themeColor="text1"/>
          <w:spacing w:val="-20"/>
          <w:w w:val="1"/>
        </w:rPr>
        <w:t>i</w:t>
      </w:r>
      <w:r w:rsidRPr="00DA2B0A">
        <w:t>sia Tah</w:t>
      </w:r>
      <w:r w:rsidR="007F5CE1" w:rsidRPr="00DA2B0A">
        <w:t>u</w:t>
      </w:r>
      <w:r w:rsidR="007F5CE1" w:rsidRPr="00DA2B0A">
        <w:rPr>
          <w:color w:val="000000" w:themeColor="text1"/>
          <w:spacing w:val="-20"/>
          <w:w w:val="1"/>
        </w:rPr>
        <w:t>i</w:t>
      </w:r>
      <w:r w:rsidRPr="00DA2B0A">
        <w:t>n 2016-2021)”, J</w:t>
      </w:r>
      <w:r w:rsidR="007F5CE1" w:rsidRPr="00DA2B0A">
        <w:t>u</w:t>
      </w:r>
      <w:r w:rsidR="007F5CE1" w:rsidRPr="00DA2B0A">
        <w:rPr>
          <w:color w:val="000000" w:themeColor="text1"/>
          <w:spacing w:val="-20"/>
          <w:w w:val="1"/>
        </w:rPr>
        <w:t>i</w:t>
      </w:r>
      <w:r w:rsidRPr="00DA2B0A">
        <w:t>rnal R</w:t>
      </w:r>
      <w:r w:rsidR="007F5CE1" w:rsidRPr="00DA2B0A">
        <w:t>e</w:t>
      </w:r>
      <w:r w:rsidR="007F5CE1" w:rsidRPr="00DA2B0A">
        <w:rPr>
          <w:color w:val="000000" w:themeColor="text1"/>
          <w:spacing w:val="-20"/>
          <w:w w:val="1"/>
        </w:rPr>
        <w:t>i</w:t>
      </w:r>
      <w:r w:rsidRPr="00DA2B0A">
        <w:t>v</w:t>
      </w:r>
      <w:r w:rsidR="007F5CE1" w:rsidRPr="00DA2B0A">
        <w:t>e</w:t>
      </w:r>
      <w:r w:rsidR="007F5CE1" w:rsidRPr="00DA2B0A">
        <w:rPr>
          <w:color w:val="000000" w:themeColor="text1"/>
          <w:spacing w:val="-20"/>
          <w:w w:val="1"/>
        </w:rPr>
        <w:t>i</w:t>
      </w:r>
      <w:r w:rsidRPr="00DA2B0A">
        <w:t>n</w:t>
      </w:r>
      <w:r w:rsidR="007F5CE1" w:rsidRPr="00DA2B0A">
        <w:t>u</w:t>
      </w:r>
      <w:r w:rsidR="007F5CE1" w:rsidRPr="00DA2B0A">
        <w:rPr>
          <w:color w:val="000000" w:themeColor="text1"/>
          <w:spacing w:val="-20"/>
          <w:w w:val="1"/>
        </w:rPr>
        <w:t>i</w:t>
      </w:r>
      <w:r w:rsidR="007F5CE1" w:rsidRPr="00DA2B0A">
        <w:t>e</w:t>
      </w:r>
      <w:r w:rsidR="007F5CE1" w:rsidRPr="00DA2B0A">
        <w:rPr>
          <w:color w:val="000000" w:themeColor="text1"/>
          <w:spacing w:val="-20"/>
          <w:w w:val="1"/>
        </w:rPr>
        <w:t>i</w:t>
      </w:r>
      <w:r w:rsidRPr="00DA2B0A">
        <w:t>, Vol. 3 No. 2, Hal. 383–394. R</w:t>
      </w:r>
      <w:r w:rsidR="007F5CE1" w:rsidRPr="00DA2B0A">
        <w:t>e</w:t>
      </w:r>
      <w:r w:rsidR="007F5CE1" w:rsidRPr="00DA2B0A">
        <w:rPr>
          <w:color w:val="000000" w:themeColor="text1"/>
          <w:spacing w:val="-20"/>
          <w:w w:val="1"/>
        </w:rPr>
        <w:t>i</w:t>
      </w:r>
      <w:r w:rsidRPr="00DA2B0A">
        <w:t>smi, S. (2019), P</w:t>
      </w:r>
      <w:r w:rsidR="007F5CE1" w:rsidRPr="00DA2B0A">
        <w:t>e</w:t>
      </w:r>
      <w:r w:rsidR="007F5CE1" w:rsidRPr="00DA2B0A">
        <w:rPr>
          <w:color w:val="000000" w:themeColor="text1"/>
          <w:spacing w:val="-20"/>
          <w:w w:val="1"/>
        </w:rPr>
        <w:t>i</w:t>
      </w:r>
      <w:r w:rsidRPr="00DA2B0A">
        <w:t>rpajakan T</w:t>
      </w:r>
      <w:r w:rsidR="007F5CE1" w:rsidRPr="00DA2B0A">
        <w:t>e</w:t>
      </w:r>
      <w:r w:rsidR="007F5CE1" w:rsidRPr="00DA2B0A">
        <w:rPr>
          <w:color w:val="000000" w:themeColor="text1"/>
          <w:spacing w:val="-20"/>
          <w:w w:val="1"/>
        </w:rPr>
        <w:t>i</w:t>
      </w:r>
      <w:r w:rsidRPr="00DA2B0A">
        <w:t>ori &amp; Kas</w:t>
      </w:r>
      <w:r w:rsidR="007F5CE1" w:rsidRPr="00DA2B0A">
        <w:t>u</w:t>
      </w:r>
      <w:r w:rsidR="007F5CE1" w:rsidRPr="00DA2B0A">
        <w:rPr>
          <w:color w:val="000000" w:themeColor="text1"/>
          <w:spacing w:val="-20"/>
          <w:w w:val="1"/>
        </w:rPr>
        <w:t>i</w:t>
      </w:r>
      <w:r w:rsidRPr="00DA2B0A">
        <w:t xml:space="preserve">s, 11 </w:t>
      </w:r>
      <w:r w:rsidR="007F5CE1" w:rsidRPr="00DA2B0A">
        <w:t>E</w:t>
      </w:r>
      <w:r w:rsidR="007F5CE1" w:rsidRPr="00DA2B0A">
        <w:rPr>
          <w:color w:val="000000" w:themeColor="text1"/>
          <w:spacing w:val="-20"/>
          <w:w w:val="1"/>
        </w:rPr>
        <w:t>i</w:t>
      </w:r>
      <w:r w:rsidRPr="00DA2B0A">
        <w:t>d. Sawir, A. (2005). Analisis Kin</w:t>
      </w:r>
      <w:r w:rsidR="007F5CE1" w:rsidRPr="00DA2B0A">
        <w:t>e</w:t>
      </w:r>
      <w:r w:rsidR="007F5CE1" w:rsidRPr="00DA2B0A">
        <w:rPr>
          <w:color w:val="000000" w:themeColor="text1"/>
          <w:spacing w:val="-20"/>
          <w:w w:val="1"/>
        </w:rPr>
        <w:t>i</w:t>
      </w:r>
      <w:r w:rsidRPr="00DA2B0A">
        <w:t>rja K</w:t>
      </w:r>
      <w:r w:rsidR="007F5CE1" w:rsidRPr="00DA2B0A">
        <w:t>e</w:t>
      </w:r>
      <w:r w:rsidR="007F5CE1" w:rsidRPr="00DA2B0A">
        <w:rPr>
          <w:color w:val="000000" w:themeColor="text1"/>
          <w:spacing w:val="-20"/>
          <w:w w:val="1"/>
        </w:rPr>
        <w:t>i</w:t>
      </w:r>
      <w:r w:rsidR="007F5CE1" w:rsidRPr="00DA2B0A">
        <w:t>u</w:t>
      </w:r>
      <w:r w:rsidR="007F5CE1" w:rsidRPr="00DA2B0A">
        <w:rPr>
          <w:color w:val="000000" w:themeColor="text1"/>
          <w:spacing w:val="-20"/>
          <w:w w:val="1"/>
        </w:rPr>
        <w:t>i</w:t>
      </w:r>
      <w:r w:rsidRPr="00DA2B0A">
        <w:t>angan Dan P</w:t>
      </w:r>
      <w:r w:rsidR="007F5CE1" w:rsidRPr="00DA2B0A">
        <w:t>e</w:t>
      </w:r>
      <w:r w:rsidR="007F5CE1" w:rsidRPr="00DA2B0A">
        <w:rPr>
          <w:color w:val="000000" w:themeColor="text1"/>
          <w:spacing w:val="-20"/>
          <w:w w:val="1"/>
        </w:rPr>
        <w:t>i</w:t>
      </w:r>
      <w:r w:rsidRPr="00DA2B0A">
        <w:t>r</w:t>
      </w:r>
      <w:r w:rsidR="007F5CE1" w:rsidRPr="00DA2B0A">
        <w:t>e</w:t>
      </w:r>
      <w:r w:rsidR="007F5CE1" w:rsidRPr="00DA2B0A">
        <w:rPr>
          <w:color w:val="000000" w:themeColor="text1"/>
          <w:spacing w:val="-20"/>
          <w:w w:val="1"/>
        </w:rPr>
        <w:t>i</w:t>
      </w:r>
      <w:r w:rsidRPr="00DA2B0A">
        <w:t>ncanaan K</w:t>
      </w:r>
      <w:r w:rsidR="007F5CE1" w:rsidRPr="00DA2B0A">
        <w:t>e</w:t>
      </w:r>
      <w:r w:rsidR="007F5CE1" w:rsidRPr="00DA2B0A">
        <w:rPr>
          <w:color w:val="000000" w:themeColor="text1"/>
          <w:spacing w:val="-20"/>
          <w:w w:val="1"/>
        </w:rPr>
        <w:t>i</w:t>
      </w:r>
      <w:r w:rsidR="007F5CE1" w:rsidRPr="00DA2B0A">
        <w:t>u</w:t>
      </w:r>
      <w:r w:rsidR="007F5CE1" w:rsidRPr="00DA2B0A">
        <w:rPr>
          <w:color w:val="000000" w:themeColor="text1"/>
          <w:spacing w:val="-20"/>
          <w:w w:val="1"/>
        </w:rPr>
        <w:t>i</w:t>
      </w:r>
      <w:r w:rsidRPr="00DA2B0A">
        <w:t>angan. Pt. Gram</w:t>
      </w:r>
      <w:r w:rsidR="007F5CE1" w:rsidRPr="00DA2B0A">
        <w:t>e</w:t>
      </w:r>
      <w:r w:rsidR="007F5CE1" w:rsidRPr="00DA2B0A">
        <w:rPr>
          <w:color w:val="000000" w:themeColor="text1"/>
          <w:spacing w:val="-20"/>
          <w:w w:val="1"/>
        </w:rPr>
        <w:t>i</w:t>
      </w:r>
      <w:r w:rsidRPr="00DA2B0A">
        <w:t>dia P</w:t>
      </w:r>
      <w:r w:rsidR="007F5CE1" w:rsidRPr="00DA2B0A">
        <w:t>u</w:t>
      </w:r>
      <w:r w:rsidR="007F5CE1" w:rsidRPr="00DA2B0A">
        <w:rPr>
          <w:color w:val="000000" w:themeColor="text1"/>
          <w:spacing w:val="-20"/>
          <w:w w:val="1"/>
        </w:rPr>
        <w:t>i</w:t>
      </w:r>
      <w:r w:rsidRPr="00DA2B0A">
        <w:t xml:space="preserve">staka </w:t>
      </w:r>
      <w:r w:rsidR="007F5CE1" w:rsidRPr="00DA2B0A">
        <w:t>U</w:t>
      </w:r>
      <w:r w:rsidR="007F5CE1" w:rsidRPr="00DA2B0A">
        <w:rPr>
          <w:color w:val="000000" w:themeColor="text1"/>
          <w:spacing w:val="-20"/>
          <w:w w:val="1"/>
        </w:rPr>
        <w:t>i</w:t>
      </w:r>
      <w:r w:rsidRPr="00DA2B0A">
        <w:t>tama</w:t>
      </w:r>
    </w:p>
    <w:p w14:paraId="31D20625" w14:textId="2B66FD8A" w:rsidR="0096042F" w:rsidRPr="00DA2B0A" w:rsidRDefault="0096042F" w:rsidP="00E60988">
      <w:pPr>
        <w:widowControl w:val="0"/>
        <w:autoSpaceDE w:val="0"/>
        <w:autoSpaceDN w:val="0"/>
        <w:adjustRightInd w:val="0"/>
        <w:spacing w:after="200"/>
        <w:ind w:left="480" w:hanging="480"/>
        <w:jc w:val="both"/>
      </w:pPr>
      <w:r w:rsidRPr="00DA2B0A">
        <w:t xml:space="preserve">Wijaya, S. </w:t>
      </w:r>
      <w:r w:rsidR="007F5CE1" w:rsidRPr="00DA2B0A">
        <w:t>E</w:t>
      </w:r>
      <w:r w:rsidR="007F5CE1" w:rsidRPr="00DA2B0A">
        <w:rPr>
          <w:color w:val="000000" w:themeColor="text1"/>
          <w:spacing w:val="-20"/>
          <w:w w:val="1"/>
        </w:rPr>
        <w:t>i</w:t>
      </w:r>
      <w:r w:rsidRPr="00DA2B0A">
        <w:t>., &amp; F</w:t>
      </w:r>
      <w:r w:rsidR="007F5CE1" w:rsidRPr="00DA2B0A">
        <w:t>e</w:t>
      </w:r>
      <w:r w:rsidR="007F5CE1" w:rsidRPr="00DA2B0A">
        <w:rPr>
          <w:color w:val="000000" w:themeColor="text1"/>
          <w:spacing w:val="-20"/>
          <w:w w:val="1"/>
        </w:rPr>
        <w:t>i</w:t>
      </w:r>
      <w:r w:rsidRPr="00DA2B0A">
        <w:t>brianti, M. (2017). 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siz</w:t>
      </w:r>
      <w:r w:rsidR="007F5CE1" w:rsidRPr="00DA2B0A">
        <w:t>e</w:t>
      </w:r>
      <w:r w:rsidR="007F5CE1" w:rsidRPr="00DA2B0A">
        <w:rPr>
          <w:color w:val="000000" w:themeColor="text1"/>
          <w:spacing w:val="-20"/>
          <w:w w:val="1"/>
        </w:rPr>
        <w:t>i</w:t>
      </w:r>
      <w:r w:rsidRPr="00DA2B0A">
        <w:t>, l</w:t>
      </w:r>
      <w:r w:rsidR="007F5CE1" w:rsidRPr="00DA2B0A">
        <w:t>e</w:t>
      </w:r>
      <w:r w:rsidR="007F5CE1" w:rsidRPr="00DA2B0A">
        <w:rPr>
          <w:color w:val="000000" w:themeColor="text1"/>
          <w:spacing w:val="-20"/>
          <w:w w:val="1"/>
        </w:rPr>
        <w:t>i</w:t>
      </w:r>
      <w:r w:rsidRPr="00DA2B0A">
        <w:t>v</w:t>
      </w:r>
      <w:r w:rsidR="007F5CE1" w:rsidRPr="00DA2B0A">
        <w:t>e</w:t>
      </w:r>
      <w:r w:rsidR="007F5CE1" w:rsidRPr="00DA2B0A">
        <w:rPr>
          <w:color w:val="000000" w:themeColor="text1"/>
          <w:spacing w:val="-20"/>
          <w:w w:val="1"/>
        </w:rPr>
        <w:t>i</w:t>
      </w:r>
      <w:r w:rsidRPr="00DA2B0A">
        <w:t>rag</w:t>
      </w:r>
      <w:r w:rsidR="007F5CE1" w:rsidRPr="00DA2B0A">
        <w:t>e</w:t>
      </w:r>
      <w:r w:rsidR="007F5CE1" w:rsidRPr="00DA2B0A">
        <w:rPr>
          <w:color w:val="000000" w:themeColor="text1"/>
          <w:spacing w:val="-20"/>
          <w:w w:val="1"/>
        </w:rPr>
        <w:t>i</w:t>
      </w:r>
      <w:r w:rsidRPr="00DA2B0A">
        <w:t>, profitability, inv</w:t>
      </w:r>
      <w:r w:rsidR="007F5CE1" w:rsidRPr="00DA2B0A">
        <w:t>e</w:t>
      </w:r>
      <w:r w:rsidR="007F5CE1" w:rsidRPr="00DA2B0A">
        <w:rPr>
          <w:color w:val="000000" w:themeColor="text1"/>
          <w:spacing w:val="-20"/>
          <w:w w:val="1"/>
        </w:rPr>
        <w:t>i</w:t>
      </w:r>
      <w:r w:rsidRPr="00DA2B0A">
        <w:t>ntory int</w:t>
      </w:r>
      <w:r w:rsidR="007F5CE1" w:rsidRPr="00DA2B0A">
        <w:t>e</w:t>
      </w:r>
      <w:r w:rsidR="007F5CE1" w:rsidRPr="00DA2B0A">
        <w:rPr>
          <w:color w:val="000000" w:themeColor="text1"/>
          <w:spacing w:val="-20"/>
          <w:w w:val="1"/>
        </w:rPr>
        <w:t>i</w:t>
      </w:r>
      <w:r w:rsidRPr="00DA2B0A">
        <w:t>nsity dan corporat</w:t>
      </w:r>
      <w:r w:rsidR="007F5CE1" w:rsidRPr="00DA2B0A">
        <w:t>e</w:t>
      </w:r>
      <w:r w:rsidR="007F5CE1" w:rsidRPr="00DA2B0A">
        <w:rPr>
          <w:color w:val="000000" w:themeColor="text1"/>
          <w:spacing w:val="-20"/>
          <w:w w:val="1"/>
        </w:rPr>
        <w:t>i</w:t>
      </w:r>
      <w:r w:rsidRPr="00DA2B0A">
        <w:t xml:space="preserve"> gov</w:t>
      </w:r>
      <w:r w:rsidR="007F5CE1" w:rsidRPr="00DA2B0A">
        <w:t>e</w:t>
      </w:r>
      <w:r w:rsidR="007F5CE1" w:rsidRPr="00DA2B0A">
        <w:rPr>
          <w:color w:val="000000" w:themeColor="text1"/>
          <w:spacing w:val="-20"/>
          <w:w w:val="1"/>
        </w:rPr>
        <w:t>i</w:t>
      </w:r>
      <w:r w:rsidRPr="00DA2B0A">
        <w:t>rnanc</w:t>
      </w:r>
      <w:r w:rsidR="007F5CE1" w:rsidRPr="00DA2B0A">
        <w:t>e</w:t>
      </w:r>
      <w:r w:rsidR="007F5CE1" w:rsidRPr="00DA2B0A">
        <w:rPr>
          <w:color w:val="000000" w:themeColor="text1"/>
          <w:spacing w:val="-20"/>
          <w:w w:val="1"/>
        </w:rPr>
        <w:t>i</w:t>
      </w:r>
      <w:r w:rsidRPr="00DA2B0A">
        <w:t xml:space="preserve"> t</w:t>
      </w:r>
      <w:r w:rsidR="007F5CE1" w:rsidRPr="00DA2B0A">
        <w:t>e</w:t>
      </w:r>
      <w:r w:rsidR="007F5CE1" w:rsidRPr="00DA2B0A">
        <w:rPr>
          <w:color w:val="000000" w:themeColor="text1"/>
          <w:spacing w:val="-20"/>
          <w:w w:val="1"/>
        </w:rPr>
        <w:t>i</w:t>
      </w:r>
      <w:r w:rsidRPr="00DA2B0A">
        <w:t>rhadap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J</w:t>
      </w:r>
      <w:r w:rsidR="007F5CE1" w:rsidRPr="00DA2B0A">
        <w:t>u</w:t>
      </w:r>
      <w:r w:rsidR="007F5CE1" w:rsidRPr="00DA2B0A">
        <w:rPr>
          <w:color w:val="000000" w:themeColor="text1"/>
          <w:spacing w:val="-20"/>
          <w:w w:val="1"/>
        </w:rPr>
        <w:t>i</w:t>
      </w:r>
      <w:r w:rsidRPr="00DA2B0A">
        <w:t>rnal bisnis dan ak</w:t>
      </w:r>
      <w:r w:rsidR="007F5CE1" w:rsidRPr="00DA2B0A">
        <w:t>u</w:t>
      </w:r>
      <w:r w:rsidR="007F5CE1" w:rsidRPr="00DA2B0A">
        <w:rPr>
          <w:color w:val="000000" w:themeColor="text1"/>
          <w:spacing w:val="-20"/>
          <w:w w:val="1"/>
        </w:rPr>
        <w:t>i</w:t>
      </w:r>
      <w:r w:rsidRPr="00DA2B0A">
        <w:t xml:space="preserve">ntansi, 19(1a-4), 274-280. </w:t>
      </w:r>
    </w:p>
    <w:p w14:paraId="51E26549" w14:textId="44C2A10E" w:rsidR="0096042F" w:rsidRPr="00DA2B0A" w:rsidRDefault="0096042F" w:rsidP="00E60988">
      <w:pPr>
        <w:widowControl w:val="0"/>
        <w:autoSpaceDE w:val="0"/>
        <w:autoSpaceDN w:val="0"/>
        <w:adjustRightInd w:val="0"/>
        <w:spacing w:after="200"/>
        <w:ind w:left="480" w:hanging="480"/>
        <w:jc w:val="both"/>
      </w:pPr>
      <w:r w:rsidRPr="00DA2B0A">
        <w:t>Y</w:t>
      </w:r>
      <w:r w:rsidR="007F5CE1" w:rsidRPr="00DA2B0A">
        <w:t>u</w:t>
      </w:r>
      <w:r w:rsidR="007F5CE1" w:rsidRPr="00DA2B0A">
        <w:rPr>
          <w:color w:val="000000" w:themeColor="text1"/>
          <w:spacing w:val="-20"/>
          <w:w w:val="1"/>
        </w:rPr>
        <w:t>i</w:t>
      </w:r>
      <w:r w:rsidRPr="00DA2B0A">
        <w:t>nia, S. (2020). P</w:t>
      </w:r>
      <w:r w:rsidR="007F5CE1" w:rsidRPr="00DA2B0A">
        <w:t>e</w:t>
      </w:r>
      <w:r w:rsidR="007F5CE1" w:rsidRPr="00DA2B0A">
        <w:rPr>
          <w:color w:val="000000" w:themeColor="text1"/>
          <w:spacing w:val="-20"/>
          <w:w w:val="1"/>
        </w:rPr>
        <w:t>i</w:t>
      </w:r>
      <w:r w:rsidRPr="00DA2B0A">
        <w:t>ngar</w:t>
      </w:r>
      <w:r w:rsidR="007F5CE1" w:rsidRPr="00DA2B0A">
        <w:t>u</w:t>
      </w:r>
      <w:r w:rsidR="007F5CE1" w:rsidRPr="00DA2B0A">
        <w:rPr>
          <w:color w:val="000000" w:themeColor="text1"/>
          <w:spacing w:val="-20"/>
          <w:w w:val="1"/>
        </w:rPr>
        <w:t>i</w:t>
      </w:r>
      <w:r w:rsidRPr="00DA2B0A">
        <w:t>h Good Corporat</w:t>
      </w:r>
      <w:r w:rsidR="007F5CE1" w:rsidRPr="00DA2B0A">
        <w:t>e</w:t>
      </w:r>
      <w:r w:rsidR="007F5CE1" w:rsidRPr="00DA2B0A">
        <w:rPr>
          <w:color w:val="000000" w:themeColor="text1"/>
          <w:spacing w:val="-20"/>
          <w:w w:val="1"/>
        </w:rPr>
        <w:t>i</w:t>
      </w:r>
      <w:r w:rsidRPr="00DA2B0A">
        <w:t xml:space="preserve"> Gov</w:t>
      </w:r>
      <w:r w:rsidR="007F5CE1" w:rsidRPr="00DA2B0A">
        <w:t>e</w:t>
      </w:r>
      <w:r w:rsidR="007F5CE1" w:rsidRPr="00DA2B0A">
        <w:rPr>
          <w:color w:val="000000" w:themeColor="text1"/>
          <w:spacing w:val="-20"/>
          <w:w w:val="1"/>
        </w:rPr>
        <w:t>i</w:t>
      </w:r>
      <w:r w:rsidRPr="00DA2B0A">
        <w:t>rnanc</w:t>
      </w:r>
      <w:r w:rsidR="007F5CE1" w:rsidRPr="00DA2B0A">
        <w:t>e</w:t>
      </w:r>
      <w:r w:rsidR="007F5CE1" w:rsidRPr="00DA2B0A">
        <w:rPr>
          <w:color w:val="000000" w:themeColor="text1"/>
          <w:spacing w:val="-20"/>
          <w:w w:val="1"/>
        </w:rPr>
        <w:t>i</w:t>
      </w:r>
      <w:r w:rsidRPr="00DA2B0A">
        <w:t>, Profitabilitas dan Tingkat H</w:t>
      </w:r>
      <w:r w:rsidR="007F5CE1" w:rsidRPr="00DA2B0A">
        <w:t>u</w:t>
      </w:r>
      <w:r w:rsidR="007F5CE1" w:rsidRPr="00DA2B0A">
        <w:rPr>
          <w:color w:val="000000" w:themeColor="text1"/>
          <w:spacing w:val="-20"/>
          <w:w w:val="1"/>
        </w:rPr>
        <w:t>i</w:t>
      </w:r>
      <w:r w:rsidRPr="00DA2B0A">
        <w:t>tang P</w:t>
      </w:r>
      <w:r w:rsidR="007F5CE1" w:rsidRPr="00DA2B0A">
        <w:t>e</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sahaan T</w:t>
      </w:r>
      <w:r w:rsidR="007F5CE1" w:rsidRPr="00DA2B0A">
        <w:t>e</w:t>
      </w:r>
      <w:r w:rsidR="007F5CE1" w:rsidRPr="00DA2B0A">
        <w:rPr>
          <w:color w:val="000000" w:themeColor="text1"/>
          <w:spacing w:val="-20"/>
          <w:w w:val="1"/>
        </w:rPr>
        <w:t>i</w:t>
      </w:r>
      <w:r w:rsidRPr="00DA2B0A">
        <w:t>rhadap Manaj</w:t>
      </w:r>
      <w:r w:rsidR="007F5CE1" w:rsidRPr="00DA2B0A">
        <w:t>e</w:t>
      </w:r>
      <w:r w:rsidR="007F5CE1" w:rsidRPr="00DA2B0A">
        <w:rPr>
          <w:color w:val="000000" w:themeColor="text1"/>
          <w:spacing w:val="-20"/>
          <w:w w:val="1"/>
        </w:rPr>
        <w:t>i</w:t>
      </w:r>
      <w:r w:rsidRPr="00DA2B0A">
        <w:t>m</w:t>
      </w:r>
      <w:r w:rsidR="007F5CE1" w:rsidRPr="00DA2B0A">
        <w:t>e</w:t>
      </w:r>
      <w:r w:rsidR="007F5CE1" w:rsidRPr="00DA2B0A">
        <w:rPr>
          <w:color w:val="000000" w:themeColor="text1"/>
          <w:spacing w:val="-20"/>
          <w:w w:val="1"/>
        </w:rPr>
        <w:t>i</w:t>
      </w:r>
      <w:r w:rsidRPr="00DA2B0A">
        <w:t>n Pajak (St</w:t>
      </w:r>
      <w:r w:rsidR="007F5CE1" w:rsidRPr="00DA2B0A">
        <w:t>u</w:t>
      </w:r>
      <w:r w:rsidR="007F5CE1" w:rsidRPr="00DA2B0A">
        <w:rPr>
          <w:color w:val="000000" w:themeColor="text1"/>
          <w:spacing w:val="-20"/>
          <w:w w:val="1"/>
        </w:rPr>
        <w:t>i</w:t>
      </w:r>
      <w:r w:rsidRPr="00DA2B0A">
        <w:t>di. Jo</w:t>
      </w:r>
      <w:r w:rsidR="007F5CE1" w:rsidRPr="00DA2B0A">
        <w:t>u</w:t>
      </w:r>
      <w:r w:rsidR="007F5CE1" w:rsidRPr="00DA2B0A">
        <w:rPr>
          <w:color w:val="000000" w:themeColor="text1"/>
          <w:spacing w:val="-20"/>
          <w:w w:val="1"/>
        </w:rPr>
        <w:t>i</w:t>
      </w:r>
      <w:r w:rsidRPr="00DA2B0A">
        <w:t>rnal of Acco</w:t>
      </w:r>
      <w:r w:rsidR="007F5CE1" w:rsidRPr="00DA2B0A">
        <w:t>u</w:t>
      </w:r>
      <w:r w:rsidR="007F5CE1" w:rsidRPr="00DA2B0A">
        <w:rPr>
          <w:color w:val="000000" w:themeColor="text1"/>
          <w:spacing w:val="-20"/>
          <w:w w:val="1"/>
        </w:rPr>
        <w:t>i</w:t>
      </w:r>
      <w:r w:rsidRPr="00DA2B0A">
        <w:t xml:space="preserve">nting, 13. </w:t>
      </w:r>
    </w:p>
    <w:p w14:paraId="4F83174F" w14:textId="5A62338A" w:rsidR="0096042F" w:rsidRPr="00DA2B0A" w:rsidRDefault="0096042F" w:rsidP="00E60988">
      <w:pPr>
        <w:widowControl w:val="0"/>
        <w:autoSpaceDE w:val="0"/>
        <w:autoSpaceDN w:val="0"/>
        <w:adjustRightInd w:val="0"/>
        <w:spacing w:after="200"/>
        <w:ind w:left="480" w:hanging="480"/>
        <w:jc w:val="both"/>
      </w:pPr>
      <w:r w:rsidRPr="00DA2B0A">
        <w:t>Wildan, M. (2022). J</w:t>
      </w:r>
      <w:r w:rsidR="007F5CE1" w:rsidRPr="00DA2B0A">
        <w:t>u</w:t>
      </w:r>
      <w:r w:rsidR="007F5CE1" w:rsidRPr="00DA2B0A">
        <w:rPr>
          <w:color w:val="000000" w:themeColor="text1"/>
          <w:spacing w:val="-20"/>
          <w:w w:val="1"/>
        </w:rPr>
        <w:t>i</w:t>
      </w:r>
      <w:r w:rsidRPr="00DA2B0A">
        <w:t>mlah Banding dari Wajib Pajak T</w:t>
      </w:r>
      <w:r w:rsidR="007F5CE1" w:rsidRPr="00DA2B0A">
        <w:t>u</w:t>
      </w:r>
      <w:r w:rsidR="007F5CE1" w:rsidRPr="00DA2B0A">
        <w:rPr>
          <w:color w:val="000000" w:themeColor="text1"/>
          <w:spacing w:val="-20"/>
          <w:w w:val="1"/>
        </w:rPr>
        <w:t>i</w:t>
      </w:r>
      <w:r w:rsidRPr="00DA2B0A">
        <w:t>r</w:t>
      </w:r>
      <w:r w:rsidR="007F5CE1" w:rsidRPr="00DA2B0A">
        <w:t>u</w:t>
      </w:r>
      <w:r w:rsidR="007F5CE1" w:rsidRPr="00DA2B0A">
        <w:rPr>
          <w:color w:val="000000" w:themeColor="text1"/>
          <w:spacing w:val="-20"/>
          <w:w w:val="1"/>
        </w:rPr>
        <w:t>i</w:t>
      </w:r>
      <w:r w:rsidRPr="00DA2B0A">
        <w:t>n 16 P</w:t>
      </w:r>
      <w:r w:rsidR="007F5CE1" w:rsidRPr="00DA2B0A">
        <w:t>e</w:t>
      </w:r>
      <w:r w:rsidR="007F5CE1" w:rsidRPr="00DA2B0A">
        <w:rPr>
          <w:color w:val="000000" w:themeColor="text1"/>
          <w:spacing w:val="-20"/>
          <w:w w:val="1"/>
        </w:rPr>
        <w:t>i</w:t>
      </w:r>
      <w:r w:rsidRPr="00DA2B0A">
        <w:t>rs</w:t>
      </w:r>
      <w:r w:rsidR="007F5CE1" w:rsidRPr="00DA2B0A">
        <w:t>e</w:t>
      </w:r>
      <w:r w:rsidR="007F5CE1" w:rsidRPr="00DA2B0A">
        <w:rPr>
          <w:color w:val="000000" w:themeColor="text1"/>
          <w:spacing w:val="-20"/>
          <w:w w:val="1"/>
        </w:rPr>
        <w:t>i</w:t>
      </w:r>
      <w:r w:rsidRPr="00DA2B0A">
        <w:t>n, Ini Kata DJP. DDTC</w:t>
      </w:r>
    </w:p>
    <w:p w14:paraId="7CFBF4F9" w14:textId="77F9AC49" w:rsidR="0096042F" w:rsidRPr="00DA2B0A" w:rsidRDefault="00BA74CE" w:rsidP="00E60988">
      <w:pPr>
        <w:widowControl w:val="0"/>
        <w:autoSpaceDE w:val="0"/>
        <w:autoSpaceDN w:val="0"/>
        <w:adjustRightInd w:val="0"/>
        <w:spacing w:after="200"/>
        <w:ind w:left="480" w:hanging="480"/>
        <w:jc w:val="both"/>
      </w:pPr>
      <w:hyperlink r:id="rId25" w:history="1">
        <w:r w:rsidR="0096042F" w:rsidRPr="00DA2B0A">
          <w:rPr>
            <w:rStyle w:val="Hyperlink"/>
            <w:color w:val="auto"/>
            <w:u w:val="none"/>
          </w:rPr>
          <w:t>www.cnnindon</w:t>
        </w:r>
        <w:r w:rsidR="007F5CE1" w:rsidRPr="00DA2B0A">
          <w:rPr>
            <w:rStyle w:val="Hyperlink"/>
            <w:color w:val="auto"/>
            <w:u w:val="none"/>
          </w:rPr>
          <w:t>e</w:t>
        </w:r>
        <w:r w:rsidR="007F5CE1" w:rsidRPr="00DA2B0A">
          <w:rPr>
            <w:rStyle w:val="Hyperlink"/>
            <w:color w:val="000000" w:themeColor="text1"/>
            <w:spacing w:val="-20"/>
            <w:w w:val="1"/>
            <w:u w:val="none"/>
          </w:rPr>
          <w:t>i</w:t>
        </w:r>
        <w:r w:rsidR="0096042F" w:rsidRPr="00DA2B0A">
          <w:rPr>
            <w:rStyle w:val="Hyperlink"/>
            <w:color w:val="auto"/>
            <w:u w:val="none"/>
          </w:rPr>
          <w:t>sia.com</w:t>
        </w:r>
      </w:hyperlink>
    </w:p>
    <w:p w14:paraId="2DE147AC" w14:textId="2CE17B65" w:rsidR="0096042F" w:rsidRPr="00DA2B0A" w:rsidRDefault="0096042F" w:rsidP="00E60988">
      <w:pPr>
        <w:widowControl w:val="0"/>
        <w:autoSpaceDE w:val="0"/>
        <w:autoSpaceDN w:val="0"/>
        <w:adjustRightInd w:val="0"/>
        <w:spacing w:after="200"/>
        <w:ind w:left="480" w:hanging="480"/>
        <w:jc w:val="both"/>
      </w:pPr>
      <w:r w:rsidRPr="00DA2B0A">
        <w:t xml:space="preserve"> </w:t>
      </w:r>
      <w:hyperlink r:id="rId26" w:history="1">
        <w:r w:rsidRPr="00DA2B0A">
          <w:rPr>
            <w:rStyle w:val="Hyperlink"/>
            <w:color w:val="auto"/>
            <w:u w:val="none"/>
          </w:rPr>
          <w:t>www.idx.com</w:t>
        </w:r>
      </w:hyperlink>
    </w:p>
    <w:p w14:paraId="67BBAEEC" w14:textId="77777777" w:rsidR="00DA2B0A" w:rsidRDefault="0096042F" w:rsidP="00E60988">
      <w:pPr>
        <w:widowControl w:val="0"/>
        <w:autoSpaceDE w:val="0"/>
        <w:autoSpaceDN w:val="0"/>
        <w:adjustRightInd w:val="0"/>
        <w:spacing w:after="200"/>
        <w:ind w:left="480" w:hanging="480"/>
        <w:jc w:val="both"/>
        <w:sectPr w:rsidR="00DA2B0A" w:rsidSect="00DA2B0A">
          <w:type w:val="continuous"/>
          <w:pgSz w:w="11907" w:h="16840" w:code="9"/>
          <w:pgMar w:top="1701" w:right="1701" w:bottom="1701" w:left="2268" w:header="720" w:footer="1701" w:gutter="0"/>
          <w:cols w:num="2" w:space="720"/>
          <w:docGrid w:linePitch="360"/>
        </w:sectPr>
      </w:pPr>
      <w:r w:rsidRPr="00DA2B0A">
        <w:t xml:space="preserve"> www.kontan.co.i</w:t>
      </w:r>
    </w:p>
    <w:p w14:paraId="195673CA" w14:textId="6FAD55A6" w:rsidR="006C7675" w:rsidRPr="00DA2B0A" w:rsidRDefault="006C7675" w:rsidP="00DA2B0A">
      <w:pPr>
        <w:widowControl w:val="0"/>
        <w:autoSpaceDE w:val="0"/>
        <w:autoSpaceDN w:val="0"/>
        <w:adjustRightInd w:val="0"/>
        <w:ind w:hanging="480"/>
        <w:jc w:val="both"/>
        <w:rPr>
          <w:noProof/>
        </w:rPr>
      </w:pPr>
    </w:p>
    <w:sectPr w:rsidR="006C7675" w:rsidRPr="00DA2B0A" w:rsidSect="00DA2B0A">
      <w:type w:val="continuous"/>
      <w:pgSz w:w="11907" w:h="16840" w:code="9"/>
      <w:pgMar w:top="1701" w:right="1701" w:bottom="1701" w:left="2268" w:header="720" w:footer="170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16FEB1" w14:textId="77777777" w:rsidR="00BA74CE" w:rsidRDefault="00BA74CE" w:rsidP="00A156F6">
      <w:r>
        <w:separator/>
      </w:r>
    </w:p>
  </w:endnote>
  <w:endnote w:type="continuationSeparator" w:id="0">
    <w:p w14:paraId="64E2B159" w14:textId="77777777" w:rsidR="00BA74CE" w:rsidRDefault="00BA74CE" w:rsidP="00A156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Yu Gothic UI">
    <w:altName w:val="MS Gothic"/>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FB8A79" w14:textId="77777777" w:rsidR="008436D6" w:rsidRDefault="008436D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b/>
      </w:rPr>
      <w:id w:val="-1558928323"/>
      <w:docPartObj>
        <w:docPartGallery w:val="Page Numbers (Bottom of Page)"/>
        <w:docPartUnique/>
      </w:docPartObj>
    </w:sdtPr>
    <w:sdtEndPr>
      <w:rPr>
        <w:noProof/>
      </w:rPr>
    </w:sdtEndPr>
    <w:sdtContent>
      <w:p w14:paraId="5E908244" w14:textId="23CE82BB" w:rsidR="00DA2B0A" w:rsidRPr="00DA2B0A" w:rsidRDefault="00DA2B0A" w:rsidP="00DA2B0A">
        <w:pPr>
          <w:pStyle w:val="Footer"/>
          <w:pBdr>
            <w:top w:val="single" w:sz="24" w:space="1" w:color="auto"/>
          </w:pBdr>
          <w:tabs>
            <w:tab w:val="clear" w:pos="9026"/>
            <w:tab w:val="right" w:pos="7938"/>
          </w:tabs>
          <w:jc w:val="both"/>
          <w:rPr>
            <w:b/>
          </w:rPr>
        </w:pPr>
        <w:r w:rsidRPr="00DA2B0A">
          <w:rPr>
            <w:b/>
            <w:lang w:val="id-ID"/>
          </w:rPr>
          <w:t>JOM FEB, Volume 11 Edisi 2 (Juli – Desember 202</w:t>
        </w:r>
        <w:r w:rsidR="008436D6">
          <w:rPr>
            <w:b/>
            <w:lang w:val="id-ID"/>
          </w:rPr>
          <w:t>4</w:t>
        </w:r>
        <w:bookmarkStart w:id="0" w:name="_GoBack"/>
        <w:bookmarkEnd w:id="0"/>
        <w:r w:rsidRPr="00DA2B0A">
          <w:rPr>
            <w:b/>
            <w:lang w:val="id-ID"/>
          </w:rPr>
          <w:t>)</w:t>
        </w:r>
        <w:r w:rsidRPr="00DA2B0A">
          <w:rPr>
            <w:b/>
            <w:lang w:val="id-ID"/>
          </w:rPr>
          <w:tab/>
        </w:r>
        <w:r w:rsidRPr="00DA2B0A">
          <w:rPr>
            <w:b/>
          </w:rPr>
          <w:fldChar w:fldCharType="begin"/>
        </w:r>
        <w:r w:rsidRPr="00DA2B0A">
          <w:rPr>
            <w:b/>
          </w:rPr>
          <w:instrText xml:space="preserve"> PAGE   \* MERGEFORMAT </w:instrText>
        </w:r>
        <w:r w:rsidRPr="00DA2B0A">
          <w:rPr>
            <w:b/>
          </w:rPr>
          <w:fldChar w:fldCharType="separate"/>
        </w:r>
        <w:r w:rsidR="008436D6">
          <w:rPr>
            <w:b/>
            <w:noProof/>
          </w:rPr>
          <w:t>1</w:t>
        </w:r>
        <w:r w:rsidRPr="00DA2B0A">
          <w:rPr>
            <w:b/>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079F93" w14:textId="77777777" w:rsidR="008436D6" w:rsidRDefault="008436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16B93D" w14:textId="77777777" w:rsidR="00BA74CE" w:rsidRDefault="00BA74CE" w:rsidP="00A156F6">
      <w:r>
        <w:separator/>
      </w:r>
    </w:p>
  </w:footnote>
  <w:footnote w:type="continuationSeparator" w:id="0">
    <w:p w14:paraId="442A01A7" w14:textId="77777777" w:rsidR="00BA74CE" w:rsidRDefault="00BA74CE" w:rsidP="00A156F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6F5081" w14:textId="77777777" w:rsidR="008436D6" w:rsidRDefault="008436D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15CC99" w14:textId="77777777" w:rsidR="008436D6" w:rsidRDefault="008436D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018D6E" w14:textId="77777777" w:rsidR="008436D6" w:rsidRDefault="008436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46322"/>
    <w:multiLevelType w:val="multilevel"/>
    <w:tmpl w:val="AA3440B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0FF670D6"/>
    <w:multiLevelType w:val="hybridMultilevel"/>
    <w:tmpl w:val="99061B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00B3154"/>
    <w:multiLevelType w:val="hybridMultilevel"/>
    <w:tmpl w:val="EBD01C9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0B52587"/>
    <w:multiLevelType w:val="multilevel"/>
    <w:tmpl w:val="D32CDC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1214198"/>
    <w:multiLevelType w:val="multilevel"/>
    <w:tmpl w:val="D32CDC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6A907A7"/>
    <w:multiLevelType w:val="hybridMultilevel"/>
    <w:tmpl w:val="0CD47BF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B6C31CE"/>
    <w:multiLevelType w:val="hybridMultilevel"/>
    <w:tmpl w:val="6C2EA334"/>
    <w:lvl w:ilvl="0" w:tplc="879E378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ACD36C8"/>
    <w:multiLevelType w:val="hybridMultilevel"/>
    <w:tmpl w:val="8A823B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735B8"/>
    <w:multiLevelType w:val="multilevel"/>
    <w:tmpl w:val="25CEB5D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nsid w:val="2CE3345A"/>
    <w:multiLevelType w:val="multilevel"/>
    <w:tmpl w:val="20142792"/>
    <w:lvl w:ilvl="0">
      <w:start w:val="2"/>
      <w:numFmt w:val="decimal"/>
      <w:lvlText w:val="%1"/>
      <w:lvlJc w:val="left"/>
      <w:pPr>
        <w:ind w:left="360" w:hanging="360"/>
      </w:pPr>
      <w:rPr>
        <w:rFonts w:hint="default"/>
      </w:rPr>
    </w:lvl>
    <w:lvl w:ilvl="1">
      <w:start w:val="2"/>
      <w:numFmt w:val="decimal"/>
      <w:lvlText w:val="%1.%2"/>
      <w:lvlJc w:val="left"/>
      <w:pPr>
        <w:ind w:left="2629"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2DFE1BAF"/>
    <w:multiLevelType w:val="hybridMultilevel"/>
    <w:tmpl w:val="18DC222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08F0E00"/>
    <w:multiLevelType w:val="hybridMultilevel"/>
    <w:tmpl w:val="DD9EA08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210472B"/>
    <w:multiLevelType w:val="hybridMultilevel"/>
    <w:tmpl w:val="CCE649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D54483"/>
    <w:multiLevelType w:val="hybridMultilevel"/>
    <w:tmpl w:val="480C4D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3BB4149"/>
    <w:multiLevelType w:val="hybridMultilevel"/>
    <w:tmpl w:val="C4EC39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4362FC3"/>
    <w:multiLevelType w:val="multilevel"/>
    <w:tmpl w:val="FD207DF8"/>
    <w:lvl w:ilvl="0">
      <w:start w:val="2"/>
      <w:numFmt w:val="decimal"/>
      <w:lvlText w:val="%1."/>
      <w:lvlJc w:val="left"/>
      <w:pPr>
        <w:ind w:left="360" w:hanging="360"/>
      </w:pPr>
      <w:rPr>
        <w:b/>
      </w:rPr>
    </w:lvl>
    <w:lvl w:ilvl="1">
      <w:start w:val="1"/>
      <w:numFmt w:val="decimal"/>
      <w:lvlText w:val="%1.%2."/>
      <w:lvlJc w:val="left"/>
      <w:pPr>
        <w:ind w:left="900" w:hanging="360"/>
      </w:pPr>
    </w:lvl>
    <w:lvl w:ilvl="2">
      <w:start w:val="1"/>
      <w:numFmt w:val="decimal"/>
      <w:lvlText w:val="%1.%2.%3."/>
      <w:lvlJc w:val="left"/>
      <w:pPr>
        <w:ind w:left="1800" w:hanging="720"/>
      </w:pPr>
    </w:lvl>
    <w:lvl w:ilvl="3">
      <w:start w:val="1"/>
      <w:numFmt w:val="decimal"/>
      <w:lvlText w:val="%1.%2.%3.%4."/>
      <w:lvlJc w:val="left"/>
      <w:pPr>
        <w:ind w:left="2340" w:hanging="720"/>
      </w:pPr>
    </w:lvl>
    <w:lvl w:ilvl="4">
      <w:start w:val="1"/>
      <w:numFmt w:val="decimal"/>
      <w:lvlText w:val="%1.%2.%3.%4.%5."/>
      <w:lvlJc w:val="left"/>
      <w:pPr>
        <w:ind w:left="3240" w:hanging="1080"/>
      </w:pPr>
    </w:lvl>
    <w:lvl w:ilvl="5">
      <w:start w:val="1"/>
      <w:numFmt w:val="decimal"/>
      <w:lvlText w:val="%1.%2.%3.%4.%5.%6."/>
      <w:lvlJc w:val="left"/>
      <w:pPr>
        <w:ind w:left="3780" w:hanging="1080"/>
      </w:pPr>
    </w:lvl>
    <w:lvl w:ilvl="6">
      <w:start w:val="1"/>
      <w:numFmt w:val="decimal"/>
      <w:lvlText w:val="%1.%2.%3.%4.%5.%6.%7."/>
      <w:lvlJc w:val="left"/>
      <w:pPr>
        <w:ind w:left="4680" w:hanging="1440"/>
      </w:pPr>
    </w:lvl>
    <w:lvl w:ilvl="7">
      <w:start w:val="1"/>
      <w:numFmt w:val="decimal"/>
      <w:lvlText w:val="%1.%2.%3.%4.%5.%6.%7.%8."/>
      <w:lvlJc w:val="left"/>
      <w:pPr>
        <w:ind w:left="5220" w:hanging="1440"/>
      </w:pPr>
    </w:lvl>
    <w:lvl w:ilvl="8">
      <w:start w:val="1"/>
      <w:numFmt w:val="decimal"/>
      <w:lvlText w:val="%1.%2.%3.%4.%5.%6.%7.%8.%9."/>
      <w:lvlJc w:val="left"/>
      <w:pPr>
        <w:ind w:left="6120" w:hanging="1800"/>
      </w:pPr>
    </w:lvl>
  </w:abstractNum>
  <w:abstractNum w:abstractNumId="16">
    <w:nsid w:val="3E807CBA"/>
    <w:multiLevelType w:val="hybridMultilevel"/>
    <w:tmpl w:val="7F3C89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3C4790C"/>
    <w:multiLevelType w:val="hybridMultilevel"/>
    <w:tmpl w:val="235A86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3CD62B2"/>
    <w:multiLevelType w:val="multilevel"/>
    <w:tmpl w:val="30A6B3E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702522F"/>
    <w:multiLevelType w:val="hybridMultilevel"/>
    <w:tmpl w:val="434C3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C093C57"/>
    <w:multiLevelType w:val="hybridMultilevel"/>
    <w:tmpl w:val="7B3899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FCA42BC"/>
    <w:multiLevelType w:val="multilevel"/>
    <w:tmpl w:val="D32CDC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516F643C"/>
    <w:multiLevelType w:val="multilevel"/>
    <w:tmpl w:val="36A0FA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55FF6311"/>
    <w:multiLevelType w:val="multilevel"/>
    <w:tmpl w:val="D32CDC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64696548"/>
    <w:multiLevelType w:val="hybridMultilevel"/>
    <w:tmpl w:val="DC8458FA"/>
    <w:lvl w:ilvl="0" w:tplc="B09CC79A">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57921DC"/>
    <w:multiLevelType w:val="multilevel"/>
    <w:tmpl w:val="35CC21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6DB24EA"/>
    <w:multiLevelType w:val="hybridMultilevel"/>
    <w:tmpl w:val="1EBA101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nsid w:val="6B1C604B"/>
    <w:multiLevelType w:val="multilevel"/>
    <w:tmpl w:val="D32CDC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70954C12"/>
    <w:multiLevelType w:val="hybridMultilevel"/>
    <w:tmpl w:val="A5AAE49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78EC3D27"/>
    <w:multiLevelType w:val="hybridMultilevel"/>
    <w:tmpl w:val="641CEE2E"/>
    <w:lvl w:ilvl="0" w:tplc="FFFFFFFF">
      <w:start w:val="1"/>
      <w:numFmt w:val="decimal"/>
      <w:pStyle w:val="FirstOrderHeadings"/>
      <w:lvlText w:val="%1."/>
      <w:lvlJc w:val="left"/>
      <w:pPr>
        <w:tabs>
          <w:tab w:val="num" w:pos="397"/>
        </w:tabs>
        <w:ind w:left="397" w:hanging="397"/>
      </w:pPr>
      <w:rPr>
        <w:b/>
        <w:i w:val="0"/>
      </w:r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30">
    <w:nsid w:val="7B827C19"/>
    <w:multiLevelType w:val="hybridMultilevel"/>
    <w:tmpl w:val="2C86567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nsid w:val="7DDC2A62"/>
    <w:multiLevelType w:val="hybridMultilevel"/>
    <w:tmpl w:val="343AE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25"/>
  </w:num>
  <w:num w:numId="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23"/>
  </w:num>
  <w:num w:numId="10">
    <w:abstractNumId w:val="4"/>
  </w:num>
  <w:num w:numId="11">
    <w:abstractNumId w:val="27"/>
  </w:num>
  <w:num w:numId="12">
    <w:abstractNumId w:val="6"/>
  </w:num>
  <w:num w:numId="13">
    <w:abstractNumId w:val="5"/>
  </w:num>
  <w:num w:numId="14">
    <w:abstractNumId w:val="20"/>
  </w:num>
  <w:num w:numId="15">
    <w:abstractNumId w:val="2"/>
  </w:num>
  <w:num w:numId="16">
    <w:abstractNumId w:val="16"/>
  </w:num>
  <w:num w:numId="17">
    <w:abstractNumId w:val="1"/>
  </w:num>
  <w:num w:numId="18">
    <w:abstractNumId w:val="30"/>
  </w:num>
  <w:num w:numId="19">
    <w:abstractNumId w:val="31"/>
  </w:num>
  <w:num w:numId="20">
    <w:abstractNumId w:val="14"/>
  </w:num>
  <w:num w:numId="21">
    <w:abstractNumId w:val="17"/>
  </w:num>
  <w:num w:numId="22">
    <w:abstractNumId w:val="28"/>
  </w:num>
  <w:num w:numId="23">
    <w:abstractNumId w:val="11"/>
  </w:num>
  <w:num w:numId="24">
    <w:abstractNumId w:val="10"/>
  </w:num>
  <w:num w:numId="25">
    <w:abstractNumId w:val="19"/>
  </w:num>
  <w:num w:numId="26">
    <w:abstractNumId w:val="13"/>
  </w:num>
  <w:num w:numId="27">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9"/>
  </w:num>
  <w:num w:numId="30">
    <w:abstractNumId w:val="18"/>
  </w:num>
  <w:num w:numId="31">
    <w:abstractNumId w:val="0"/>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14CA"/>
    <w:rsid w:val="00012919"/>
    <w:rsid w:val="00087887"/>
    <w:rsid w:val="00090C62"/>
    <w:rsid w:val="00097ACB"/>
    <w:rsid w:val="000A35A3"/>
    <w:rsid w:val="000F0144"/>
    <w:rsid w:val="00102F70"/>
    <w:rsid w:val="00107D37"/>
    <w:rsid w:val="0012300F"/>
    <w:rsid w:val="001662AE"/>
    <w:rsid w:val="001D1A9B"/>
    <w:rsid w:val="001F015B"/>
    <w:rsid w:val="002A5F13"/>
    <w:rsid w:val="002E2BF6"/>
    <w:rsid w:val="003439A9"/>
    <w:rsid w:val="00351DB2"/>
    <w:rsid w:val="003D46C5"/>
    <w:rsid w:val="003F3F8B"/>
    <w:rsid w:val="004017F6"/>
    <w:rsid w:val="0041489F"/>
    <w:rsid w:val="00466853"/>
    <w:rsid w:val="004B5C48"/>
    <w:rsid w:val="004C6829"/>
    <w:rsid w:val="004D5E8E"/>
    <w:rsid w:val="004E398C"/>
    <w:rsid w:val="005201E0"/>
    <w:rsid w:val="00531688"/>
    <w:rsid w:val="00560766"/>
    <w:rsid w:val="00564263"/>
    <w:rsid w:val="005839AE"/>
    <w:rsid w:val="005D3EF7"/>
    <w:rsid w:val="006429E9"/>
    <w:rsid w:val="0064672B"/>
    <w:rsid w:val="0067644F"/>
    <w:rsid w:val="006C7675"/>
    <w:rsid w:val="006C7E49"/>
    <w:rsid w:val="006D1722"/>
    <w:rsid w:val="0075200D"/>
    <w:rsid w:val="00752389"/>
    <w:rsid w:val="007556E0"/>
    <w:rsid w:val="0077355A"/>
    <w:rsid w:val="00775276"/>
    <w:rsid w:val="007974B8"/>
    <w:rsid w:val="007E51E8"/>
    <w:rsid w:val="007F5CE1"/>
    <w:rsid w:val="007F670E"/>
    <w:rsid w:val="00820F6B"/>
    <w:rsid w:val="008436D6"/>
    <w:rsid w:val="00847781"/>
    <w:rsid w:val="008858BF"/>
    <w:rsid w:val="00897360"/>
    <w:rsid w:val="008B42AB"/>
    <w:rsid w:val="008C2BE3"/>
    <w:rsid w:val="008E61E5"/>
    <w:rsid w:val="009265F3"/>
    <w:rsid w:val="0096042F"/>
    <w:rsid w:val="009D2AB1"/>
    <w:rsid w:val="009F5487"/>
    <w:rsid w:val="00A02288"/>
    <w:rsid w:val="00A156F6"/>
    <w:rsid w:val="00A36900"/>
    <w:rsid w:val="00A8397F"/>
    <w:rsid w:val="00A94B75"/>
    <w:rsid w:val="00AC2B72"/>
    <w:rsid w:val="00AC4F2A"/>
    <w:rsid w:val="00AF056B"/>
    <w:rsid w:val="00B072F1"/>
    <w:rsid w:val="00BA74CE"/>
    <w:rsid w:val="00C11D72"/>
    <w:rsid w:val="00C2181E"/>
    <w:rsid w:val="00C96354"/>
    <w:rsid w:val="00CB25F5"/>
    <w:rsid w:val="00CD3F1E"/>
    <w:rsid w:val="00D314CA"/>
    <w:rsid w:val="00D53D5C"/>
    <w:rsid w:val="00D8503F"/>
    <w:rsid w:val="00DA2B0A"/>
    <w:rsid w:val="00DA3E44"/>
    <w:rsid w:val="00DA4B7C"/>
    <w:rsid w:val="00DB3AD5"/>
    <w:rsid w:val="00DC4955"/>
    <w:rsid w:val="00DD12C7"/>
    <w:rsid w:val="00E100AA"/>
    <w:rsid w:val="00E2749A"/>
    <w:rsid w:val="00E40B3D"/>
    <w:rsid w:val="00E60988"/>
    <w:rsid w:val="00F62CA8"/>
    <w:rsid w:val="00FC64FA"/>
  </w:rsids>
  <m:mathPr>
    <m:mathFont m:val="Cambria Math"/>
    <m:brkBin m:val="before"/>
    <m:brkBinSub m:val="--"/>
    <m:smallFrac/>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3E9B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14CA"/>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62CA8"/>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F62CA8"/>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link w:val="Heading3Char"/>
    <w:uiPriority w:val="9"/>
    <w:qFormat/>
    <w:rsid w:val="00D314CA"/>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314CA"/>
    <w:rPr>
      <w:rFonts w:ascii="Times New Roman" w:eastAsia="Times New Roman" w:hAnsi="Times New Roman" w:cs="Times New Roman"/>
      <w:b/>
      <w:bCs/>
      <w:sz w:val="27"/>
      <w:szCs w:val="27"/>
    </w:rPr>
  </w:style>
  <w:style w:type="paragraph" w:styleId="NormalWeb">
    <w:name w:val="Normal (Web)"/>
    <w:basedOn w:val="Normal"/>
    <w:uiPriority w:val="99"/>
    <w:unhideWhenUsed/>
    <w:rsid w:val="00D314CA"/>
    <w:pPr>
      <w:spacing w:before="100" w:beforeAutospacing="1" w:after="100" w:afterAutospacing="1"/>
    </w:pPr>
  </w:style>
  <w:style w:type="character" w:styleId="Strong">
    <w:name w:val="Strong"/>
    <w:basedOn w:val="DefaultParagraphFont"/>
    <w:uiPriority w:val="22"/>
    <w:qFormat/>
    <w:rsid w:val="00D314CA"/>
    <w:rPr>
      <w:b/>
      <w:bCs/>
    </w:rPr>
  </w:style>
  <w:style w:type="character" w:styleId="Hyperlink">
    <w:name w:val="Hyperlink"/>
    <w:basedOn w:val="DefaultParagraphFont"/>
    <w:unhideWhenUsed/>
    <w:rsid w:val="00D314CA"/>
    <w:rPr>
      <w:color w:val="0000FF"/>
      <w:u w:val="single"/>
    </w:rPr>
  </w:style>
  <w:style w:type="paragraph" w:styleId="PlainText">
    <w:name w:val="Plain Text"/>
    <w:basedOn w:val="Normal"/>
    <w:link w:val="PlainTextChar"/>
    <w:semiHidden/>
    <w:unhideWhenUsed/>
    <w:rsid w:val="00D314CA"/>
    <w:rPr>
      <w:rFonts w:ascii="Courier New" w:hAnsi="Courier New"/>
      <w:sz w:val="20"/>
      <w:szCs w:val="20"/>
      <w:lang w:val="en-AU"/>
    </w:rPr>
  </w:style>
  <w:style w:type="character" w:customStyle="1" w:styleId="PlainTextChar">
    <w:name w:val="Plain Text Char"/>
    <w:basedOn w:val="DefaultParagraphFont"/>
    <w:link w:val="PlainText"/>
    <w:semiHidden/>
    <w:rsid w:val="00D314CA"/>
    <w:rPr>
      <w:rFonts w:ascii="Courier New" w:eastAsia="Times New Roman" w:hAnsi="Courier New" w:cs="Times New Roman"/>
      <w:sz w:val="20"/>
      <w:szCs w:val="20"/>
      <w:lang w:val="en-AU"/>
    </w:rPr>
  </w:style>
  <w:style w:type="paragraph" w:styleId="ListParagraph">
    <w:name w:val="List Paragraph"/>
    <w:aliases w:val="awal,List Paragraph2,HEADING 1,List Paragraph1,Heading 10,Body of text,spasi 2 taiiii,skripsi,Char Char2,Body Text Char1,tabel,Heading 11,Heading 12,Heading 13,kepala,Judul Anak Sub BAB,sub de titre 4,ANNEX,Colorful List - Accent 11"/>
    <w:basedOn w:val="Normal"/>
    <w:link w:val="ListParagraphChar"/>
    <w:uiPriority w:val="34"/>
    <w:qFormat/>
    <w:rsid w:val="00D314CA"/>
    <w:pPr>
      <w:spacing w:after="200" w:line="276" w:lineRule="auto"/>
      <w:ind w:left="720"/>
      <w:contextualSpacing/>
    </w:pPr>
    <w:rPr>
      <w:rFonts w:ascii="Calibri" w:eastAsia="MS Mincho" w:hAnsi="Calibri"/>
      <w:sz w:val="22"/>
      <w:szCs w:val="22"/>
    </w:rPr>
  </w:style>
  <w:style w:type="paragraph" w:customStyle="1" w:styleId="Default">
    <w:name w:val="Default"/>
    <w:rsid w:val="00D314CA"/>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shorttext">
    <w:name w:val="short_text"/>
    <w:basedOn w:val="DefaultParagraphFont"/>
    <w:rsid w:val="00D314CA"/>
  </w:style>
  <w:style w:type="character" w:styleId="Emphasis">
    <w:name w:val="Emphasis"/>
    <w:aliases w:val="Section Headings"/>
    <w:basedOn w:val="DefaultParagraphFont"/>
    <w:uiPriority w:val="20"/>
    <w:qFormat/>
    <w:rsid w:val="00D314CA"/>
    <w:rPr>
      <w:i/>
      <w:iCs/>
    </w:rPr>
  </w:style>
  <w:style w:type="paragraph" w:customStyle="1" w:styleId="AbstractText">
    <w:name w:val="Abstract Text"/>
    <w:basedOn w:val="Normal"/>
    <w:rsid w:val="00D314CA"/>
    <w:pPr>
      <w:jc w:val="both"/>
    </w:pPr>
    <w:rPr>
      <w:sz w:val="18"/>
    </w:rPr>
  </w:style>
  <w:style w:type="paragraph" w:customStyle="1" w:styleId="MainText">
    <w:name w:val="Main Text"/>
    <w:basedOn w:val="Normal"/>
    <w:rsid w:val="00FC64FA"/>
    <w:pPr>
      <w:ind w:firstLine="284"/>
      <w:jc w:val="both"/>
    </w:pPr>
    <w:rPr>
      <w:sz w:val="20"/>
    </w:rPr>
  </w:style>
  <w:style w:type="paragraph" w:customStyle="1" w:styleId="FirstOrderHeadings">
    <w:name w:val="First Order Headings"/>
    <w:basedOn w:val="Normal"/>
    <w:next w:val="MainText"/>
    <w:rsid w:val="00FC64FA"/>
    <w:pPr>
      <w:numPr>
        <w:numId w:val="5"/>
      </w:numPr>
      <w:spacing w:before="480" w:after="240"/>
      <w:jc w:val="both"/>
    </w:pPr>
    <w:rPr>
      <w:b/>
      <w:bCs/>
      <w:caps/>
      <w:sz w:val="26"/>
    </w:rPr>
  </w:style>
  <w:style w:type="paragraph" w:customStyle="1" w:styleId="CaptionFiguresTables">
    <w:name w:val="Caption Figures/Tables"/>
    <w:basedOn w:val="Normal"/>
    <w:rsid w:val="00FC64FA"/>
    <w:pPr>
      <w:spacing w:before="120" w:after="120"/>
      <w:jc w:val="center"/>
    </w:pPr>
    <w:rPr>
      <w:sz w:val="18"/>
    </w:rPr>
  </w:style>
  <w:style w:type="paragraph" w:styleId="DocumentMap">
    <w:name w:val="Document Map"/>
    <w:basedOn w:val="Normal"/>
    <w:link w:val="DocumentMapChar"/>
    <w:uiPriority w:val="99"/>
    <w:semiHidden/>
    <w:unhideWhenUsed/>
    <w:rsid w:val="00DB3AD5"/>
    <w:rPr>
      <w:rFonts w:ascii="Tahoma" w:hAnsi="Tahoma" w:cs="Tahoma"/>
      <w:sz w:val="16"/>
      <w:szCs w:val="16"/>
    </w:rPr>
  </w:style>
  <w:style w:type="character" w:customStyle="1" w:styleId="DocumentMapChar">
    <w:name w:val="Document Map Char"/>
    <w:basedOn w:val="DefaultParagraphFont"/>
    <w:link w:val="DocumentMap"/>
    <w:uiPriority w:val="99"/>
    <w:semiHidden/>
    <w:rsid w:val="00DB3AD5"/>
    <w:rPr>
      <w:rFonts w:ascii="Tahoma" w:eastAsia="Times New Roman" w:hAnsi="Tahoma" w:cs="Tahoma"/>
      <w:sz w:val="16"/>
      <w:szCs w:val="16"/>
    </w:rPr>
  </w:style>
  <w:style w:type="character" w:customStyle="1" w:styleId="longtext">
    <w:name w:val="long_text"/>
    <w:rsid w:val="00E2749A"/>
  </w:style>
  <w:style w:type="paragraph" w:customStyle="1" w:styleId="Abstract">
    <w:name w:val="Abstract"/>
    <w:basedOn w:val="Normal"/>
    <w:next w:val="Normal"/>
    <w:rsid w:val="00E2749A"/>
    <w:pPr>
      <w:autoSpaceDE w:val="0"/>
      <w:autoSpaceDN w:val="0"/>
      <w:spacing w:before="20"/>
      <w:ind w:firstLine="202"/>
      <w:jc w:val="both"/>
    </w:pPr>
    <w:rPr>
      <w:b/>
      <w:bCs/>
      <w:sz w:val="18"/>
      <w:szCs w:val="18"/>
    </w:rPr>
  </w:style>
  <w:style w:type="paragraph" w:customStyle="1" w:styleId="BodytextMaJER">
    <w:name w:val="Body text MaJER"/>
    <w:basedOn w:val="Normal"/>
    <w:qFormat/>
    <w:rsid w:val="008E61E5"/>
    <w:pPr>
      <w:jc w:val="both"/>
    </w:pPr>
    <w:rPr>
      <w:snapToGrid w:val="0"/>
      <w:lang w:val="en-GB"/>
    </w:rPr>
  </w:style>
  <w:style w:type="paragraph" w:customStyle="1" w:styleId="SectionHeadingMaJER">
    <w:name w:val="Section Heading MaJER"/>
    <w:basedOn w:val="Normal"/>
    <w:autoRedefine/>
    <w:qFormat/>
    <w:rsid w:val="008E61E5"/>
    <w:pPr>
      <w:spacing w:before="120" w:line="360" w:lineRule="auto"/>
      <w:jc w:val="both"/>
    </w:pPr>
    <w:rPr>
      <w:b/>
      <w:snapToGrid w:val="0"/>
      <w:lang w:val="en-GB" w:eastAsia="es-ES"/>
    </w:rPr>
  </w:style>
  <w:style w:type="paragraph" w:styleId="BodyText3">
    <w:name w:val="Body Text 3"/>
    <w:basedOn w:val="Normal"/>
    <w:link w:val="BodyText3Char"/>
    <w:semiHidden/>
    <w:rsid w:val="00A156F6"/>
    <w:pPr>
      <w:spacing w:line="480" w:lineRule="auto"/>
      <w:jc w:val="both"/>
    </w:pPr>
    <w:rPr>
      <w:szCs w:val="20"/>
      <w:lang w:val="en-GB" w:eastAsia="es-ES"/>
    </w:rPr>
  </w:style>
  <w:style w:type="character" w:customStyle="1" w:styleId="BodyText3Char">
    <w:name w:val="Body Text 3 Char"/>
    <w:basedOn w:val="DefaultParagraphFont"/>
    <w:link w:val="BodyText3"/>
    <w:semiHidden/>
    <w:rsid w:val="00A156F6"/>
    <w:rPr>
      <w:rFonts w:ascii="Times New Roman" w:eastAsia="Times New Roman" w:hAnsi="Times New Roman" w:cs="Times New Roman"/>
      <w:sz w:val="24"/>
      <w:szCs w:val="20"/>
      <w:lang w:val="en-GB" w:eastAsia="es-ES"/>
    </w:rPr>
  </w:style>
  <w:style w:type="paragraph" w:customStyle="1" w:styleId="TableandFiguresHeadingMaJER">
    <w:name w:val="Table and Figures Heading MaJER"/>
    <w:basedOn w:val="BodyText3"/>
    <w:qFormat/>
    <w:rsid w:val="00A156F6"/>
    <w:pPr>
      <w:spacing w:before="120" w:line="240" w:lineRule="auto"/>
    </w:pPr>
    <w:rPr>
      <w:sz w:val="20"/>
    </w:rPr>
  </w:style>
  <w:style w:type="paragraph" w:customStyle="1" w:styleId="SubsectionheadingsMaJER">
    <w:name w:val="Subsection headings MaJER"/>
    <w:basedOn w:val="BodyText"/>
    <w:qFormat/>
    <w:rsid w:val="00A156F6"/>
    <w:pPr>
      <w:spacing w:before="120"/>
      <w:jc w:val="both"/>
    </w:pPr>
    <w:rPr>
      <w:lang w:val="en-GB" w:eastAsia="es-ES"/>
    </w:rPr>
  </w:style>
  <w:style w:type="paragraph" w:styleId="BodyText">
    <w:name w:val="Body Text"/>
    <w:basedOn w:val="Normal"/>
    <w:link w:val="BodyTextChar"/>
    <w:uiPriority w:val="99"/>
    <w:semiHidden/>
    <w:unhideWhenUsed/>
    <w:rsid w:val="00A156F6"/>
    <w:pPr>
      <w:spacing w:after="120"/>
    </w:pPr>
  </w:style>
  <w:style w:type="character" w:customStyle="1" w:styleId="BodyTextChar">
    <w:name w:val="Body Text Char"/>
    <w:basedOn w:val="DefaultParagraphFont"/>
    <w:link w:val="BodyText"/>
    <w:uiPriority w:val="99"/>
    <w:semiHidden/>
    <w:rsid w:val="00A156F6"/>
    <w:rPr>
      <w:rFonts w:ascii="Times New Roman" w:eastAsia="Times New Roman" w:hAnsi="Times New Roman" w:cs="Times New Roman"/>
      <w:sz w:val="24"/>
      <w:szCs w:val="24"/>
    </w:rPr>
  </w:style>
  <w:style w:type="paragraph" w:customStyle="1" w:styleId="APPENDIXMaJER">
    <w:name w:val="APPENDIX MaJER"/>
    <w:basedOn w:val="Normal"/>
    <w:next w:val="SectionHeadingMaJER"/>
    <w:qFormat/>
    <w:rsid w:val="00A156F6"/>
    <w:pPr>
      <w:jc w:val="both"/>
    </w:pPr>
    <w:rPr>
      <w:b/>
      <w:lang w:val="en-GB" w:eastAsia="es-ES"/>
    </w:rPr>
  </w:style>
  <w:style w:type="character" w:styleId="CommentReference">
    <w:name w:val="annotation reference"/>
    <w:uiPriority w:val="99"/>
    <w:semiHidden/>
    <w:unhideWhenUsed/>
    <w:rsid w:val="00A156F6"/>
    <w:rPr>
      <w:sz w:val="16"/>
      <w:szCs w:val="16"/>
    </w:rPr>
  </w:style>
  <w:style w:type="paragraph" w:styleId="CommentText">
    <w:name w:val="annotation text"/>
    <w:basedOn w:val="Normal"/>
    <w:link w:val="CommentTextChar"/>
    <w:uiPriority w:val="99"/>
    <w:semiHidden/>
    <w:unhideWhenUsed/>
    <w:rsid w:val="00A156F6"/>
    <w:rPr>
      <w:sz w:val="20"/>
      <w:szCs w:val="20"/>
    </w:rPr>
  </w:style>
  <w:style w:type="character" w:customStyle="1" w:styleId="CommentTextChar">
    <w:name w:val="Comment Text Char"/>
    <w:basedOn w:val="DefaultParagraphFont"/>
    <w:link w:val="CommentText"/>
    <w:uiPriority w:val="99"/>
    <w:semiHidden/>
    <w:rsid w:val="00A156F6"/>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A156F6"/>
    <w:rPr>
      <w:rFonts w:ascii="Tahoma" w:hAnsi="Tahoma" w:cs="Tahoma"/>
      <w:sz w:val="16"/>
      <w:szCs w:val="16"/>
    </w:rPr>
  </w:style>
  <w:style w:type="character" w:customStyle="1" w:styleId="BalloonTextChar">
    <w:name w:val="Balloon Text Char"/>
    <w:basedOn w:val="DefaultParagraphFont"/>
    <w:link w:val="BalloonText"/>
    <w:uiPriority w:val="99"/>
    <w:semiHidden/>
    <w:rsid w:val="00A156F6"/>
    <w:rPr>
      <w:rFonts w:ascii="Tahoma" w:eastAsia="Times New Roman" w:hAnsi="Tahoma" w:cs="Tahoma"/>
      <w:sz w:val="16"/>
      <w:szCs w:val="16"/>
    </w:rPr>
  </w:style>
  <w:style w:type="paragraph" w:styleId="Header">
    <w:name w:val="header"/>
    <w:basedOn w:val="Normal"/>
    <w:link w:val="HeaderChar"/>
    <w:uiPriority w:val="99"/>
    <w:unhideWhenUsed/>
    <w:rsid w:val="00A156F6"/>
    <w:pPr>
      <w:tabs>
        <w:tab w:val="center" w:pos="4513"/>
        <w:tab w:val="right" w:pos="9026"/>
      </w:tabs>
    </w:pPr>
  </w:style>
  <w:style w:type="character" w:customStyle="1" w:styleId="HeaderChar">
    <w:name w:val="Header Char"/>
    <w:basedOn w:val="DefaultParagraphFont"/>
    <w:link w:val="Header"/>
    <w:uiPriority w:val="99"/>
    <w:semiHidden/>
    <w:rsid w:val="00A156F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156F6"/>
    <w:pPr>
      <w:tabs>
        <w:tab w:val="center" w:pos="4513"/>
        <w:tab w:val="right" w:pos="9026"/>
      </w:tabs>
    </w:pPr>
  </w:style>
  <w:style w:type="character" w:customStyle="1" w:styleId="FooterChar">
    <w:name w:val="Footer Char"/>
    <w:basedOn w:val="DefaultParagraphFont"/>
    <w:link w:val="Footer"/>
    <w:uiPriority w:val="99"/>
    <w:rsid w:val="00A156F6"/>
    <w:rPr>
      <w:rFonts w:ascii="Times New Roman" w:eastAsia="Times New Roman" w:hAnsi="Times New Roman" w:cs="Times New Roman"/>
      <w:sz w:val="24"/>
      <w:szCs w:val="24"/>
    </w:rPr>
  </w:style>
  <w:style w:type="character" w:customStyle="1" w:styleId="apple-style-span">
    <w:name w:val="apple-style-span"/>
    <w:basedOn w:val="DefaultParagraphFont"/>
    <w:rsid w:val="002E2BF6"/>
  </w:style>
  <w:style w:type="character" w:customStyle="1" w:styleId="Heading1Char">
    <w:name w:val="Heading 1 Char"/>
    <w:basedOn w:val="DefaultParagraphFont"/>
    <w:link w:val="Heading1"/>
    <w:uiPriority w:val="9"/>
    <w:rsid w:val="00F62CA8"/>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F62CA8"/>
    <w:rPr>
      <w:rFonts w:asciiTheme="majorHAnsi" w:eastAsiaTheme="majorEastAsia" w:hAnsiTheme="majorHAnsi" w:cstheme="majorBidi"/>
      <w:b/>
      <w:bCs/>
      <w:color w:val="4472C4" w:themeColor="accent1"/>
      <w:sz w:val="26"/>
      <w:szCs w:val="26"/>
    </w:rPr>
  </w:style>
  <w:style w:type="character" w:customStyle="1" w:styleId="TekananRumit">
    <w:name w:val="Tekanan Rumit"/>
    <w:uiPriority w:val="19"/>
    <w:qFormat/>
    <w:rsid w:val="00D8503F"/>
    <w:rPr>
      <w:rFonts w:ascii="Times New Roman" w:hAnsi="Times New Roman"/>
      <w:b w:val="0"/>
      <w:i w:val="0"/>
      <w:iCs/>
      <w:color w:val="auto"/>
      <w:sz w:val="20"/>
    </w:rPr>
  </w:style>
  <w:style w:type="character" w:customStyle="1" w:styleId="ListParagraphChar">
    <w:name w:val="List Paragraph Char"/>
    <w:aliases w:val="awal Char,List Paragraph2 Char,HEADING 1 Char,List Paragraph1 Char,Heading 10 Char,Body of text Char,spasi 2 taiiii Char,skripsi Char,Char Char2 Char,Body Text Char1 Char,tabel Char,Heading 11 Char,Heading 12 Char,Heading 13 Char"/>
    <w:link w:val="ListParagraph"/>
    <w:uiPriority w:val="34"/>
    <w:qFormat/>
    <w:locked/>
    <w:rsid w:val="00AC4F2A"/>
    <w:rPr>
      <w:rFonts w:ascii="Calibri" w:eastAsia="MS Mincho" w:hAnsi="Calibri" w:cs="Times New Roman"/>
    </w:rPr>
  </w:style>
  <w:style w:type="paragraph" w:styleId="Caption">
    <w:name w:val="caption"/>
    <w:basedOn w:val="Normal"/>
    <w:next w:val="Normal"/>
    <w:uiPriority w:val="35"/>
    <w:qFormat/>
    <w:rsid w:val="004D5E8E"/>
    <w:pPr>
      <w:spacing w:before="120" w:after="120"/>
      <w:jc w:val="center"/>
    </w:pPr>
    <w:rPr>
      <w:b/>
      <w:bCs/>
      <w:sz w:val="18"/>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14CA"/>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62CA8"/>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F62CA8"/>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link w:val="Heading3Char"/>
    <w:uiPriority w:val="9"/>
    <w:qFormat/>
    <w:rsid w:val="00D314CA"/>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314CA"/>
    <w:rPr>
      <w:rFonts w:ascii="Times New Roman" w:eastAsia="Times New Roman" w:hAnsi="Times New Roman" w:cs="Times New Roman"/>
      <w:b/>
      <w:bCs/>
      <w:sz w:val="27"/>
      <w:szCs w:val="27"/>
    </w:rPr>
  </w:style>
  <w:style w:type="paragraph" w:styleId="NormalWeb">
    <w:name w:val="Normal (Web)"/>
    <w:basedOn w:val="Normal"/>
    <w:uiPriority w:val="99"/>
    <w:unhideWhenUsed/>
    <w:rsid w:val="00D314CA"/>
    <w:pPr>
      <w:spacing w:before="100" w:beforeAutospacing="1" w:after="100" w:afterAutospacing="1"/>
    </w:pPr>
  </w:style>
  <w:style w:type="character" w:styleId="Strong">
    <w:name w:val="Strong"/>
    <w:basedOn w:val="DefaultParagraphFont"/>
    <w:uiPriority w:val="22"/>
    <w:qFormat/>
    <w:rsid w:val="00D314CA"/>
    <w:rPr>
      <w:b/>
      <w:bCs/>
    </w:rPr>
  </w:style>
  <w:style w:type="character" w:styleId="Hyperlink">
    <w:name w:val="Hyperlink"/>
    <w:basedOn w:val="DefaultParagraphFont"/>
    <w:unhideWhenUsed/>
    <w:rsid w:val="00D314CA"/>
    <w:rPr>
      <w:color w:val="0000FF"/>
      <w:u w:val="single"/>
    </w:rPr>
  </w:style>
  <w:style w:type="paragraph" w:styleId="PlainText">
    <w:name w:val="Plain Text"/>
    <w:basedOn w:val="Normal"/>
    <w:link w:val="PlainTextChar"/>
    <w:semiHidden/>
    <w:unhideWhenUsed/>
    <w:rsid w:val="00D314CA"/>
    <w:rPr>
      <w:rFonts w:ascii="Courier New" w:hAnsi="Courier New"/>
      <w:sz w:val="20"/>
      <w:szCs w:val="20"/>
      <w:lang w:val="en-AU"/>
    </w:rPr>
  </w:style>
  <w:style w:type="character" w:customStyle="1" w:styleId="PlainTextChar">
    <w:name w:val="Plain Text Char"/>
    <w:basedOn w:val="DefaultParagraphFont"/>
    <w:link w:val="PlainText"/>
    <w:semiHidden/>
    <w:rsid w:val="00D314CA"/>
    <w:rPr>
      <w:rFonts w:ascii="Courier New" w:eastAsia="Times New Roman" w:hAnsi="Courier New" w:cs="Times New Roman"/>
      <w:sz w:val="20"/>
      <w:szCs w:val="20"/>
      <w:lang w:val="en-AU"/>
    </w:rPr>
  </w:style>
  <w:style w:type="paragraph" w:styleId="ListParagraph">
    <w:name w:val="List Paragraph"/>
    <w:aliases w:val="awal,List Paragraph2,HEADING 1,List Paragraph1,Heading 10,Body of text,spasi 2 taiiii,skripsi,Char Char2,Body Text Char1,tabel,Heading 11,Heading 12,Heading 13,kepala,Judul Anak Sub BAB,sub de titre 4,ANNEX,Colorful List - Accent 11"/>
    <w:basedOn w:val="Normal"/>
    <w:link w:val="ListParagraphChar"/>
    <w:uiPriority w:val="34"/>
    <w:qFormat/>
    <w:rsid w:val="00D314CA"/>
    <w:pPr>
      <w:spacing w:after="200" w:line="276" w:lineRule="auto"/>
      <w:ind w:left="720"/>
      <w:contextualSpacing/>
    </w:pPr>
    <w:rPr>
      <w:rFonts w:ascii="Calibri" w:eastAsia="MS Mincho" w:hAnsi="Calibri"/>
      <w:sz w:val="22"/>
      <w:szCs w:val="22"/>
    </w:rPr>
  </w:style>
  <w:style w:type="paragraph" w:customStyle="1" w:styleId="Default">
    <w:name w:val="Default"/>
    <w:rsid w:val="00D314CA"/>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shorttext">
    <w:name w:val="short_text"/>
    <w:basedOn w:val="DefaultParagraphFont"/>
    <w:rsid w:val="00D314CA"/>
  </w:style>
  <w:style w:type="character" w:styleId="Emphasis">
    <w:name w:val="Emphasis"/>
    <w:aliases w:val="Section Headings"/>
    <w:basedOn w:val="DefaultParagraphFont"/>
    <w:uiPriority w:val="20"/>
    <w:qFormat/>
    <w:rsid w:val="00D314CA"/>
    <w:rPr>
      <w:i/>
      <w:iCs/>
    </w:rPr>
  </w:style>
  <w:style w:type="paragraph" w:customStyle="1" w:styleId="AbstractText">
    <w:name w:val="Abstract Text"/>
    <w:basedOn w:val="Normal"/>
    <w:rsid w:val="00D314CA"/>
    <w:pPr>
      <w:jc w:val="both"/>
    </w:pPr>
    <w:rPr>
      <w:sz w:val="18"/>
    </w:rPr>
  </w:style>
  <w:style w:type="paragraph" w:customStyle="1" w:styleId="MainText">
    <w:name w:val="Main Text"/>
    <w:basedOn w:val="Normal"/>
    <w:rsid w:val="00FC64FA"/>
    <w:pPr>
      <w:ind w:firstLine="284"/>
      <w:jc w:val="both"/>
    </w:pPr>
    <w:rPr>
      <w:sz w:val="20"/>
    </w:rPr>
  </w:style>
  <w:style w:type="paragraph" w:customStyle="1" w:styleId="FirstOrderHeadings">
    <w:name w:val="First Order Headings"/>
    <w:basedOn w:val="Normal"/>
    <w:next w:val="MainText"/>
    <w:rsid w:val="00FC64FA"/>
    <w:pPr>
      <w:numPr>
        <w:numId w:val="5"/>
      </w:numPr>
      <w:spacing w:before="480" w:after="240"/>
      <w:jc w:val="both"/>
    </w:pPr>
    <w:rPr>
      <w:b/>
      <w:bCs/>
      <w:caps/>
      <w:sz w:val="26"/>
    </w:rPr>
  </w:style>
  <w:style w:type="paragraph" w:customStyle="1" w:styleId="CaptionFiguresTables">
    <w:name w:val="Caption Figures/Tables"/>
    <w:basedOn w:val="Normal"/>
    <w:rsid w:val="00FC64FA"/>
    <w:pPr>
      <w:spacing w:before="120" w:after="120"/>
      <w:jc w:val="center"/>
    </w:pPr>
    <w:rPr>
      <w:sz w:val="18"/>
    </w:rPr>
  </w:style>
  <w:style w:type="paragraph" w:styleId="DocumentMap">
    <w:name w:val="Document Map"/>
    <w:basedOn w:val="Normal"/>
    <w:link w:val="DocumentMapChar"/>
    <w:uiPriority w:val="99"/>
    <w:semiHidden/>
    <w:unhideWhenUsed/>
    <w:rsid w:val="00DB3AD5"/>
    <w:rPr>
      <w:rFonts w:ascii="Tahoma" w:hAnsi="Tahoma" w:cs="Tahoma"/>
      <w:sz w:val="16"/>
      <w:szCs w:val="16"/>
    </w:rPr>
  </w:style>
  <w:style w:type="character" w:customStyle="1" w:styleId="DocumentMapChar">
    <w:name w:val="Document Map Char"/>
    <w:basedOn w:val="DefaultParagraphFont"/>
    <w:link w:val="DocumentMap"/>
    <w:uiPriority w:val="99"/>
    <w:semiHidden/>
    <w:rsid w:val="00DB3AD5"/>
    <w:rPr>
      <w:rFonts w:ascii="Tahoma" w:eastAsia="Times New Roman" w:hAnsi="Tahoma" w:cs="Tahoma"/>
      <w:sz w:val="16"/>
      <w:szCs w:val="16"/>
    </w:rPr>
  </w:style>
  <w:style w:type="character" w:customStyle="1" w:styleId="longtext">
    <w:name w:val="long_text"/>
    <w:rsid w:val="00E2749A"/>
  </w:style>
  <w:style w:type="paragraph" w:customStyle="1" w:styleId="Abstract">
    <w:name w:val="Abstract"/>
    <w:basedOn w:val="Normal"/>
    <w:next w:val="Normal"/>
    <w:rsid w:val="00E2749A"/>
    <w:pPr>
      <w:autoSpaceDE w:val="0"/>
      <w:autoSpaceDN w:val="0"/>
      <w:spacing w:before="20"/>
      <w:ind w:firstLine="202"/>
      <w:jc w:val="both"/>
    </w:pPr>
    <w:rPr>
      <w:b/>
      <w:bCs/>
      <w:sz w:val="18"/>
      <w:szCs w:val="18"/>
    </w:rPr>
  </w:style>
  <w:style w:type="paragraph" w:customStyle="1" w:styleId="BodytextMaJER">
    <w:name w:val="Body text MaJER"/>
    <w:basedOn w:val="Normal"/>
    <w:qFormat/>
    <w:rsid w:val="008E61E5"/>
    <w:pPr>
      <w:jc w:val="both"/>
    </w:pPr>
    <w:rPr>
      <w:snapToGrid w:val="0"/>
      <w:lang w:val="en-GB"/>
    </w:rPr>
  </w:style>
  <w:style w:type="paragraph" w:customStyle="1" w:styleId="SectionHeadingMaJER">
    <w:name w:val="Section Heading MaJER"/>
    <w:basedOn w:val="Normal"/>
    <w:autoRedefine/>
    <w:qFormat/>
    <w:rsid w:val="008E61E5"/>
    <w:pPr>
      <w:spacing w:before="120" w:line="360" w:lineRule="auto"/>
      <w:jc w:val="both"/>
    </w:pPr>
    <w:rPr>
      <w:b/>
      <w:snapToGrid w:val="0"/>
      <w:lang w:val="en-GB" w:eastAsia="es-ES"/>
    </w:rPr>
  </w:style>
  <w:style w:type="paragraph" w:styleId="BodyText3">
    <w:name w:val="Body Text 3"/>
    <w:basedOn w:val="Normal"/>
    <w:link w:val="BodyText3Char"/>
    <w:semiHidden/>
    <w:rsid w:val="00A156F6"/>
    <w:pPr>
      <w:spacing w:line="480" w:lineRule="auto"/>
      <w:jc w:val="both"/>
    </w:pPr>
    <w:rPr>
      <w:szCs w:val="20"/>
      <w:lang w:val="en-GB" w:eastAsia="es-ES"/>
    </w:rPr>
  </w:style>
  <w:style w:type="character" w:customStyle="1" w:styleId="BodyText3Char">
    <w:name w:val="Body Text 3 Char"/>
    <w:basedOn w:val="DefaultParagraphFont"/>
    <w:link w:val="BodyText3"/>
    <w:semiHidden/>
    <w:rsid w:val="00A156F6"/>
    <w:rPr>
      <w:rFonts w:ascii="Times New Roman" w:eastAsia="Times New Roman" w:hAnsi="Times New Roman" w:cs="Times New Roman"/>
      <w:sz w:val="24"/>
      <w:szCs w:val="20"/>
      <w:lang w:val="en-GB" w:eastAsia="es-ES"/>
    </w:rPr>
  </w:style>
  <w:style w:type="paragraph" w:customStyle="1" w:styleId="TableandFiguresHeadingMaJER">
    <w:name w:val="Table and Figures Heading MaJER"/>
    <w:basedOn w:val="BodyText3"/>
    <w:qFormat/>
    <w:rsid w:val="00A156F6"/>
    <w:pPr>
      <w:spacing w:before="120" w:line="240" w:lineRule="auto"/>
    </w:pPr>
    <w:rPr>
      <w:sz w:val="20"/>
    </w:rPr>
  </w:style>
  <w:style w:type="paragraph" w:customStyle="1" w:styleId="SubsectionheadingsMaJER">
    <w:name w:val="Subsection headings MaJER"/>
    <w:basedOn w:val="BodyText"/>
    <w:qFormat/>
    <w:rsid w:val="00A156F6"/>
    <w:pPr>
      <w:spacing w:before="120"/>
      <w:jc w:val="both"/>
    </w:pPr>
    <w:rPr>
      <w:lang w:val="en-GB" w:eastAsia="es-ES"/>
    </w:rPr>
  </w:style>
  <w:style w:type="paragraph" w:styleId="BodyText">
    <w:name w:val="Body Text"/>
    <w:basedOn w:val="Normal"/>
    <w:link w:val="BodyTextChar"/>
    <w:uiPriority w:val="99"/>
    <w:semiHidden/>
    <w:unhideWhenUsed/>
    <w:rsid w:val="00A156F6"/>
    <w:pPr>
      <w:spacing w:after="120"/>
    </w:pPr>
  </w:style>
  <w:style w:type="character" w:customStyle="1" w:styleId="BodyTextChar">
    <w:name w:val="Body Text Char"/>
    <w:basedOn w:val="DefaultParagraphFont"/>
    <w:link w:val="BodyText"/>
    <w:uiPriority w:val="99"/>
    <w:semiHidden/>
    <w:rsid w:val="00A156F6"/>
    <w:rPr>
      <w:rFonts w:ascii="Times New Roman" w:eastAsia="Times New Roman" w:hAnsi="Times New Roman" w:cs="Times New Roman"/>
      <w:sz w:val="24"/>
      <w:szCs w:val="24"/>
    </w:rPr>
  </w:style>
  <w:style w:type="paragraph" w:customStyle="1" w:styleId="APPENDIXMaJER">
    <w:name w:val="APPENDIX MaJER"/>
    <w:basedOn w:val="Normal"/>
    <w:next w:val="SectionHeadingMaJER"/>
    <w:qFormat/>
    <w:rsid w:val="00A156F6"/>
    <w:pPr>
      <w:jc w:val="both"/>
    </w:pPr>
    <w:rPr>
      <w:b/>
      <w:lang w:val="en-GB" w:eastAsia="es-ES"/>
    </w:rPr>
  </w:style>
  <w:style w:type="character" w:styleId="CommentReference">
    <w:name w:val="annotation reference"/>
    <w:uiPriority w:val="99"/>
    <w:semiHidden/>
    <w:unhideWhenUsed/>
    <w:rsid w:val="00A156F6"/>
    <w:rPr>
      <w:sz w:val="16"/>
      <w:szCs w:val="16"/>
    </w:rPr>
  </w:style>
  <w:style w:type="paragraph" w:styleId="CommentText">
    <w:name w:val="annotation text"/>
    <w:basedOn w:val="Normal"/>
    <w:link w:val="CommentTextChar"/>
    <w:uiPriority w:val="99"/>
    <w:semiHidden/>
    <w:unhideWhenUsed/>
    <w:rsid w:val="00A156F6"/>
    <w:rPr>
      <w:sz w:val="20"/>
      <w:szCs w:val="20"/>
    </w:rPr>
  </w:style>
  <w:style w:type="character" w:customStyle="1" w:styleId="CommentTextChar">
    <w:name w:val="Comment Text Char"/>
    <w:basedOn w:val="DefaultParagraphFont"/>
    <w:link w:val="CommentText"/>
    <w:uiPriority w:val="99"/>
    <w:semiHidden/>
    <w:rsid w:val="00A156F6"/>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A156F6"/>
    <w:rPr>
      <w:rFonts w:ascii="Tahoma" w:hAnsi="Tahoma" w:cs="Tahoma"/>
      <w:sz w:val="16"/>
      <w:szCs w:val="16"/>
    </w:rPr>
  </w:style>
  <w:style w:type="character" w:customStyle="1" w:styleId="BalloonTextChar">
    <w:name w:val="Balloon Text Char"/>
    <w:basedOn w:val="DefaultParagraphFont"/>
    <w:link w:val="BalloonText"/>
    <w:uiPriority w:val="99"/>
    <w:semiHidden/>
    <w:rsid w:val="00A156F6"/>
    <w:rPr>
      <w:rFonts w:ascii="Tahoma" w:eastAsia="Times New Roman" w:hAnsi="Tahoma" w:cs="Tahoma"/>
      <w:sz w:val="16"/>
      <w:szCs w:val="16"/>
    </w:rPr>
  </w:style>
  <w:style w:type="paragraph" w:styleId="Header">
    <w:name w:val="header"/>
    <w:basedOn w:val="Normal"/>
    <w:link w:val="HeaderChar"/>
    <w:uiPriority w:val="99"/>
    <w:unhideWhenUsed/>
    <w:rsid w:val="00A156F6"/>
    <w:pPr>
      <w:tabs>
        <w:tab w:val="center" w:pos="4513"/>
        <w:tab w:val="right" w:pos="9026"/>
      </w:tabs>
    </w:pPr>
  </w:style>
  <w:style w:type="character" w:customStyle="1" w:styleId="HeaderChar">
    <w:name w:val="Header Char"/>
    <w:basedOn w:val="DefaultParagraphFont"/>
    <w:link w:val="Header"/>
    <w:uiPriority w:val="99"/>
    <w:semiHidden/>
    <w:rsid w:val="00A156F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156F6"/>
    <w:pPr>
      <w:tabs>
        <w:tab w:val="center" w:pos="4513"/>
        <w:tab w:val="right" w:pos="9026"/>
      </w:tabs>
    </w:pPr>
  </w:style>
  <w:style w:type="character" w:customStyle="1" w:styleId="FooterChar">
    <w:name w:val="Footer Char"/>
    <w:basedOn w:val="DefaultParagraphFont"/>
    <w:link w:val="Footer"/>
    <w:uiPriority w:val="99"/>
    <w:rsid w:val="00A156F6"/>
    <w:rPr>
      <w:rFonts w:ascii="Times New Roman" w:eastAsia="Times New Roman" w:hAnsi="Times New Roman" w:cs="Times New Roman"/>
      <w:sz w:val="24"/>
      <w:szCs w:val="24"/>
    </w:rPr>
  </w:style>
  <w:style w:type="character" w:customStyle="1" w:styleId="apple-style-span">
    <w:name w:val="apple-style-span"/>
    <w:basedOn w:val="DefaultParagraphFont"/>
    <w:rsid w:val="002E2BF6"/>
  </w:style>
  <w:style w:type="character" w:customStyle="1" w:styleId="Heading1Char">
    <w:name w:val="Heading 1 Char"/>
    <w:basedOn w:val="DefaultParagraphFont"/>
    <w:link w:val="Heading1"/>
    <w:uiPriority w:val="9"/>
    <w:rsid w:val="00F62CA8"/>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F62CA8"/>
    <w:rPr>
      <w:rFonts w:asciiTheme="majorHAnsi" w:eastAsiaTheme="majorEastAsia" w:hAnsiTheme="majorHAnsi" w:cstheme="majorBidi"/>
      <w:b/>
      <w:bCs/>
      <w:color w:val="4472C4" w:themeColor="accent1"/>
      <w:sz w:val="26"/>
      <w:szCs w:val="26"/>
    </w:rPr>
  </w:style>
  <w:style w:type="character" w:customStyle="1" w:styleId="TekananRumit">
    <w:name w:val="Tekanan Rumit"/>
    <w:uiPriority w:val="19"/>
    <w:qFormat/>
    <w:rsid w:val="00D8503F"/>
    <w:rPr>
      <w:rFonts w:ascii="Times New Roman" w:hAnsi="Times New Roman"/>
      <w:b w:val="0"/>
      <w:i w:val="0"/>
      <w:iCs/>
      <w:color w:val="auto"/>
      <w:sz w:val="20"/>
    </w:rPr>
  </w:style>
  <w:style w:type="character" w:customStyle="1" w:styleId="ListParagraphChar">
    <w:name w:val="List Paragraph Char"/>
    <w:aliases w:val="awal Char,List Paragraph2 Char,HEADING 1 Char,List Paragraph1 Char,Heading 10 Char,Body of text Char,spasi 2 taiiii Char,skripsi Char,Char Char2 Char,Body Text Char1 Char,tabel Char,Heading 11 Char,Heading 12 Char,Heading 13 Char"/>
    <w:link w:val="ListParagraph"/>
    <w:uiPriority w:val="34"/>
    <w:qFormat/>
    <w:locked/>
    <w:rsid w:val="00AC4F2A"/>
    <w:rPr>
      <w:rFonts w:ascii="Calibri" w:eastAsia="MS Mincho" w:hAnsi="Calibri" w:cs="Times New Roman"/>
    </w:rPr>
  </w:style>
  <w:style w:type="paragraph" w:styleId="Caption">
    <w:name w:val="caption"/>
    <w:basedOn w:val="Normal"/>
    <w:next w:val="Normal"/>
    <w:uiPriority w:val="35"/>
    <w:qFormat/>
    <w:rsid w:val="004D5E8E"/>
    <w:pPr>
      <w:spacing w:before="120" w:after="120"/>
      <w:jc w:val="center"/>
    </w:pPr>
    <w:rPr>
      <w:b/>
      <w:bCs/>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3998393">
      <w:bodyDiv w:val="1"/>
      <w:marLeft w:val="0"/>
      <w:marRight w:val="0"/>
      <w:marTop w:val="0"/>
      <w:marBottom w:val="0"/>
      <w:divBdr>
        <w:top w:val="none" w:sz="0" w:space="0" w:color="auto"/>
        <w:left w:val="none" w:sz="0" w:space="0" w:color="auto"/>
        <w:bottom w:val="none" w:sz="0" w:space="0" w:color="auto"/>
        <w:right w:val="none" w:sz="0" w:space="0" w:color="auto"/>
      </w:divBdr>
    </w:div>
    <w:div w:id="1120419285">
      <w:bodyDiv w:val="1"/>
      <w:marLeft w:val="0"/>
      <w:marRight w:val="0"/>
      <w:marTop w:val="0"/>
      <w:marBottom w:val="0"/>
      <w:divBdr>
        <w:top w:val="none" w:sz="0" w:space="0" w:color="auto"/>
        <w:left w:val="none" w:sz="0" w:space="0" w:color="auto"/>
        <w:bottom w:val="none" w:sz="0" w:space="0" w:color="auto"/>
        <w:right w:val="none" w:sz="0" w:space="0" w:color="auto"/>
      </w:divBdr>
      <w:divsChild>
        <w:div w:id="1387490063">
          <w:marLeft w:val="0"/>
          <w:marRight w:val="0"/>
          <w:marTop w:val="240"/>
          <w:marBottom w:val="60"/>
          <w:divBdr>
            <w:top w:val="none" w:sz="0" w:space="0" w:color="auto"/>
            <w:left w:val="none" w:sz="0" w:space="0" w:color="auto"/>
            <w:bottom w:val="single" w:sz="12" w:space="0" w:color="006699"/>
            <w:right w:val="none" w:sz="0" w:space="0" w:color="auto"/>
          </w:divBdr>
        </w:div>
        <w:div w:id="27341980">
          <w:marLeft w:val="0"/>
          <w:marRight w:val="0"/>
          <w:marTop w:val="240"/>
          <w:marBottom w:val="60"/>
          <w:divBdr>
            <w:top w:val="none" w:sz="0" w:space="0" w:color="auto"/>
            <w:left w:val="none" w:sz="0" w:space="0" w:color="auto"/>
            <w:bottom w:val="single" w:sz="12" w:space="0" w:color="006699"/>
            <w:right w:val="none" w:sz="0" w:space="0" w:color="auto"/>
          </w:divBdr>
        </w:div>
        <w:div w:id="1422868566">
          <w:marLeft w:val="0"/>
          <w:marRight w:val="0"/>
          <w:marTop w:val="240"/>
          <w:marBottom w:val="60"/>
          <w:divBdr>
            <w:top w:val="none" w:sz="0" w:space="0" w:color="auto"/>
            <w:left w:val="none" w:sz="0" w:space="0" w:color="auto"/>
            <w:bottom w:val="single" w:sz="12" w:space="0" w:color="006699"/>
            <w:right w:val="none" w:sz="0" w:space="0" w:color="auto"/>
          </w:divBdr>
        </w:div>
      </w:divsChild>
    </w:div>
    <w:div w:id="1176841724">
      <w:bodyDiv w:val="1"/>
      <w:marLeft w:val="0"/>
      <w:marRight w:val="0"/>
      <w:marTop w:val="0"/>
      <w:marBottom w:val="0"/>
      <w:divBdr>
        <w:top w:val="none" w:sz="0" w:space="0" w:color="auto"/>
        <w:left w:val="none" w:sz="0" w:space="0" w:color="auto"/>
        <w:bottom w:val="none" w:sz="0" w:space="0" w:color="auto"/>
        <w:right w:val="none" w:sz="0" w:space="0" w:color="auto"/>
      </w:divBdr>
    </w:div>
    <w:div w:id="1285111036">
      <w:bodyDiv w:val="1"/>
      <w:marLeft w:val="0"/>
      <w:marRight w:val="0"/>
      <w:marTop w:val="0"/>
      <w:marBottom w:val="0"/>
      <w:divBdr>
        <w:top w:val="none" w:sz="0" w:space="0" w:color="auto"/>
        <w:left w:val="none" w:sz="0" w:space="0" w:color="auto"/>
        <w:bottom w:val="none" w:sz="0" w:space="0" w:color="auto"/>
        <w:right w:val="none" w:sz="0" w:space="0" w:color="auto"/>
      </w:divBdr>
    </w:div>
    <w:div w:id="1541278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hyperlink" Target="http://www.idx.com"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hyperlink" Target="http://www.cnnindonesia.com"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https://doi.org/10.31629/jiafi.v4i1.2697" TargetMode="Externa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yperlink" Target="https://doi.org/10.33087/jiubj.v21i3.1664" TargetMode="External"/><Relationship Id="rId28" Type="http://schemas.openxmlformats.org/officeDocument/2006/relationships/theme" Target="theme/theme1.xml"/><Relationship Id="rId10" Type="http://schemas.openxmlformats.org/officeDocument/2006/relationships/hyperlink" Target="mailto:" TargetMode="Externa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hyperlink" Target="mailto:grace.gabena3289@student.ac.id" TargetMode="Externa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2B582EA-9D10-4BE7-A92F-362AD9D56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4</Pages>
  <Words>6674</Words>
  <Characters>38047</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dmin</cp:lastModifiedBy>
  <cp:revision>11</cp:revision>
  <cp:lastPrinted>2024-07-17T05:39:00Z</cp:lastPrinted>
  <dcterms:created xsi:type="dcterms:W3CDTF">2024-07-17T02:57:00Z</dcterms:created>
  <dcterms:modified xsi:type="dcterms:W3CDTF">2024-07-17T09:22:00Z</dcterms:modified>
</cp:coreProperties>
</file>